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6F2E035" w:rsidR="006E4797" w:rsidRPr="00D974BF" w:rsidRDefault="00551D82" w:rsidP="00D974BF">
      <w:pPr>
        <w:pBdr>
          <w:top w:val="nil"/>
          <w:left w:val="nil"/>
          <w:bottom w:val="nil"/>
          <w:right w:val="nil"/>
          <w:between w:val="nil"/>
        </w:pBdr>
        <w:rPr>
          <w:color w:val="000000"/>
        </w:rPr>
      </w:pPr>
      <w:r w:rsidRPr="00D974BF">
        <w:rPr>
          <w:b/>
          <w:color w:val="000000"/>
        </w:rPr>
        <w:t>TITLE:</w:t>
      </w:r>
    </w:p>
    <w:p w14:paraId="06C0C87E" w14:textId="3D83C107" w:rsidR="006E4797" w:rsidRPr="00D974BF" w:rsidRDefault="00697FAB" w:rsidP="00D974BF">
      <w:pPr>
        <w:rPr>
          <w:bCs/>
        </w:rPr>
      </w:pPr>
      <w:r w:rsidRPr="00D974BF">
        <w:rPr>
          <w:bCs/>
        </w:rPr>
        <w:t xml:space="preserve">A </w:t>
      </w:r>
      <w:r w:rsidR="006C4B9E" w:rsidRPr="00D974BF">
        <w:rPr>
          <w:bCs/>
        </w:rPr>
        <w:t xml:space="preserve">Model of Reverse Vascular Remodeling in Pulmonary Hypertension Due to Left Heart Disease by Aortic </w:t>
      </w:r>
      <w:proofErr w:type="spellStart"/>
      <w:r w:rsidR="006C4B9E" w:rsidRPr="00D974BF">
        <w:rPr>
          <w:bCs/>
        </w:rPr>
        <w:t>Debanding</w:t>
      </w:r>
      <w:proofErr w:type="spellEnd"/>
      <w:r w:rsidR="006C4B9E" w:rsidRPr="00D974BF">
        <w:rPr>
          <w:bCs/>
        </w:rPr>
        <w:t xml:space="preserve"> in Rats</w:t>
      </w:r>
    </w:p>
    <w:p w14:paraId="4CD7E658" w14:textId="77777777" w:rsidR="00697FAB" w:rsidRPr="00D974BF" w:rsidRDefault="00697FAB" w:rsidP="00D974BF">
      <w:pPr>
        <w:rPr>
          <w:bCs/>
        </w:rPr>
      </w:pPr>
    </w:p>
    <w:p w14:paraId="42D8C389" w14:textId="77777777" w:rsidR="004B43E3" w:rsidRPr="00D974BF" w:rsidRDefault="00551D82" w:rsidP="00D974BF">
      <w:pPr>
        <w:rPr>
          <w:b/>
        </w:rPr>
      </w:pPr>
      <w:r w:rsidRPr="00D974BF">
        <w:rPr>
          <w:b/>
        </w:rPr>
        <w:t xml:space="preserve">AUTHORS AND AFFILIATIONS: </w:t>
      </w:r>
    </w:p>
    <w:p w14:paraId="54B16845" w14:textId="5881D458" w:rsidR="00697FAB" w:rsidRPr="00D974BF" w:rsidRDefault="00697FAB" w:rsidP="00D974BF">
      <w:pPr>
        <w:rPr>
          <w:color w:val="000000"/>
        </w:rPr>
      </w:pPr>
      <w:r w:rsidRPr="00D974BF">
        <w:rPr>
          <w:color w:val="000000"/>
        </w:rPr>
        <w:t>Pengchao Sang</w:t>
      </w:r>
      <w:r w:rsidRPr="00D974BF">
        <w:rPr>
          <w:color w:val="000000"/>
          <w:vertAlign w:val="superscript"/>
        </w:rPr>
        <w:t>1,2,3</w:t>
      </w:r>
      <w:r w:rsidRPr="00D974BF">
        <w:rPr>
          <w:color w:val="000000"/>
        </w:rPr>
        <w:t>, Mariya M. Kucherenko</w:t>
      </w:r>
      <w:r w:rsidRPr="00D974BF">
        <w:rPr>
          <w:color w:val="000000"/>
          <w:vertAlign w:val="superscript"/>
        </w:rPr>
        <w:t>1,2,3</w:t>
      </w:r>
      <w:r w:rsidR="00B619D8" w:rsidRPr="00D974BF">
        <w:rPr>
          <w:color w:val="000000"/>
        </w:rPr>
        <w:t>*</w:t>
      </w:r>
      <w:r w:rsidRPr="00D974BF">
        <w:rPr>
          <w:color w:val="000000"/>
        </w:rPr>
        <w:t>, Juquan Yao</w:t>
      </w:r>
      <w:r w:rsidRPr="00D974BF">
        <w:rPr>
          <w:color w:val="000000"/>
          <w:vertAlign w:val="superscript"/>
        </w:rPr>
        <w:t>2</w:t>
      </w:r>
      <w:r w:rsidRPr="00D974BF">
        <w:rPr>
          <w:color w:val="000000"/>
        </w:rPr>
        <w:t>, Qiuhua Li</w:t>
      </w:r>
      <w:r w:rsidRPr="00D974BF">
        <w:rPr>
          <w:color w:val="000000"/>
          <w:vertAlign w:val="superscript"/>
        </w:rPr>
        <w:t>2</w:t>
      </w:r>
      <w:r w:rsidRPr="00D974BF">
        <w:rPr>
          <w:color w:val="000000"/>
        </w:rPr>
        <w:t>, Szandor Simmons</w:t>
      </w:r>
      <w:r w:rsidRPr="00D974BF">
        <w:rPr>
          <w:color w:val="000000"/>
          <w:vertAlign w:val="superscript"/>
        </w:rPr>
        <w:t>2,3</w:t>
      </w:r>
      <w:r w:rsidRPr="00D974BF">
        <w:rPr>
          <w:color w:val="000000"/>
        </w:rPr>
        <w:t>, Wolfgang M. Kuebler</w:t>
      </w:r>
      <w:r w:rsidRPr="00D974BF">
        <w:rPr>
          <w:color w:val="000000"/>
          <w:vertAlign w:val="superscript"/>
        </w:rPr>
        <w:t>2,3</w:t>
      </w:r>
      <w:r w:rsidR="00B619D8" w:rsidRPr="00D974BF">
        <w:rPr>
          <w:color w:val="000000"/>
          <w:vertAlign w:val="superscript"/>
        </w:rPr>
        <w:t>#</w:t>
      </w:r>
      <w:r w:rsidRPr="00D974BF">
        <w:rPr>
          <w:color w:val="000000"/>
        </w:rPr>
        <w:t>, Christoph Knosalla</w:t>
      </w:r>
      <w:r w:rsidRPr="00D974BF">
        <w:rPr>
          <w:color w:val="000000"/>
          <w:vertAlign w:val="superscript"/>
        </w:rPr>
        <w:t>1,3,4</w:t>
      </w:r>
      <w:r w:rsidR="00B619D8" w:rsidRPr="00D974BF">
        <w:rPr>
          <w:color w:val="000000"/>
          <w:vertAlign w:val="superscript"/>
        </w:rPr>
        <w:t>#</w:t>
      </w:r>
    </w:p>
    <w:p w14:paraId="34FA0D23" w14:textId="77777777" w:rsidR="00697FAB" w:rsidRPr="00D974BF" w:rsidRDefault="00697FAB" w:rsidP="00D974BF">
      <w:pPr>
        <w:pBdr>
          <w:top w:val="nil"/>
          <w:left w:val="nil"/>
          <w:bottom w:val="nil"/>
          <w:right w:val="nil"/>
          <w:between w:val="nil"/>
        </w:pBdr>
        <w:rPr>
          <w:color w:val="000000"/>
        </w:rPr>
      </w:pPr>
    </w:p>
    <w:p w14:paraId="77D6CB08" w14:textId="4E5CABF3" w:rsidR="00697FAB" w:rsidRPr="00D974BF" w:rsidRDefault="00697FAB" w:rsidP="00D974BF">
      <w:pPr>
        <w:pBdr>
          <w:top w:val="nil"/>
          <w:left w:val="nil"/>
          <w:bottom w:val="nil"/>
          <w:right w:val="nil"/>
          <w:between w:val="nil"/>
        </w:pBdr>
        <w:rPr>
          <w:color w:val="000000"/>
        </w:rPr>
      </w:pPr>
      <w:r w:rsidRPr="00D974BF">
        <w:rPr>
          <w:color w:val="000000"/>
          <w:vertAlign w:val="superscript"/>
        </w:rPr>
        <w:t>1</w:t>
      </w:r>
      <w:r w:rsidRPr="00D974BF">
        <w:rPr>
          <w:color w:val="000000"/>
        </w:rPr>
        <w:t xml:space="preserve">Department of Cardiothoracic and Vascular Surgery, German Heart Center Berlin (DHZB), </w:t>
      </w:r>
      <w:proofErr w:type="spellStart"/>
      <w:r w:rsidRPr="00D974BF">
        <w:rPr>
          <w:color w:val="000000"/>
        </w:rPr>
        <w:t>Augustenburger</w:t>
      </w:r>
      <w:proofErr w:type="spellEnd"/>
      <w:r w:rsidRPr="00D974BF">
        <w:rPr>
          <w:color w:val="000000"/>
        </w:rPr>
        <w:t xml:space="preserve"> Platz 1, 13353 Berlin</w:t>
      </w:r>
    </w:p>
    <w:p w14:paraId="0637F183" w14:textId="35DEAD11" w:rsidR="00697FAB" w:rsidRPr="00D974BF" w:rsidRDefault="00697FAB" w:rsidP="00D974BF">
      <w:pPr>
        <w:pBdr>
          <w:top w:val="nil"/>
          <w:left w:val="nil"/>
          <w:bottom w:val="nil"/>
          <w:right w:val="nil"/>
          <w:between w:val="nil"/>
        </w:pBdr>
        <w:rPr>
          <w:color w:val="000000"/>
        </w:rPr>
      </w:pPr>
      <w:r w:rsidRPr="00D974BF">
        <w:rPr>
          <w:color w:val="000000"/>
          <w:vertAlign w:val="superscript"/>
        </w:rPr>
        <w:t>2</w:t>
      </w:r>
      <w:r w:rsidRPr="00D974BF">
        <w:rPr>
          <w:color w:val="000000"/>
        </w:rPr>
        <w:t xml:space="preserve">Institute of Physiology, </w:t>
      </w:r>
      <w:proofErr w:type="spellStart"/>
      <w:r w:rsidRPr="00D974BF">
        <w:rPr>
          <w:color w:val="000000"/>
        </w:rPr>
        <w:t>Charité</w:t>
      </w:r>
      <w:proofErr w:type="spellEnd"/>
      <w:r w:rsidRPr="00D974BF">
        <w:rPr>
          <w:color w:val="000000"/>
        </w:rPr>
        <w:t xml:space="preserve"> – </w:t>
      </w:r>
      <w:proofErr w:type="spellStart"/>
      <w:r w:rsidRPr="00D974BF">
        <w:rPr>
          <w:color w:val="000000"/>
        </w:rPr>
        <w:t>Universitätsmedizin</w:t>
      </w:r>
      <w:proofErr w:type="spellEnd"/>
      <w:r w:rsidRPr="00D974BF">
        <w:rPr>
          <w:color w:val="000000"/>
        </w:rPr>
        <w:t xml:space="preserve"> Berlin, corporate member of </w:t>
      </w:r>
      <w:proofErr w:type="spellStart"/>
      <w:r w:rsidRPr="00D974BF">
        <w:rPr>
          <w:color w:val="000000"/>
        </w:rPr>
        <w:t>Freie</w:t>
      </w:r>
      <w:proofErr w:type="spellEnd"/>
      <w:r w:rsidRPr="00D974BF">
        <w:rPr>
          <w:color w:val="000000"/>
        </w:rPr>
        <w:t xml:space="preserve"> Universität Berlin, Humboldt-Universität </w:t>
      </w:r>
      <w:proofErr w:type="spellStart"/>
      <w:r w:rsidRPr="00D974BF">
        <w:rPr>
          <w:color w:val="000000"/>
        </w:rPr>
        <w:t>zu</w:t>
      </w:r>
      <w:proofErr w:type="spellEnd"/>
      <w:r w:rsidRPr="00D974BF">
        <w:rPr>
          <w:color w:val="000000"/>
        </w:rPr>
        <w:t xml:space="preserve"> Berlin, and Berlin Institute of Health, </w:t>
      </w:r>
      <w:proofErr w:type="spellStart"/>
      <w:r w:rsidRPr="00D974BF">
        <w:rPr>
          <w:color w:val="000000"/>
        </w:rPr>
        <w:t>Charitéplatz</w:t>
      </w:r>
      <w:proofErr w:type="spellEnd"/>
      <w:r w:rsidRPr="00D974BF">
        <w:rPr>
          <w:color w:val="000000"/>
        </w:rPr>
        <w:t xml:space="preserve"> 1, 10117 Berlin</w:t>
      </w:r>
    </w:p>
    <w:p w14:paraId="2B38EEF4" w14:textId="329FBC07" w:rsidR="00697FAB" w:rsidRPr="00D974BF" w:rsidRDefault="00697FAB" w:rsidP="00D974BF">
      <w:pPr>
        <w:pBdr>
          <w:top w:val="nil"/>
          <w:left w:val="nil"/>
          <w:bottom w:val="nil"/>
          <w:right w:val="nil"/>
          <w:between w:val="nil"/>
        </w:pBdr>
        <w:rPr>
          <w:color w:val="000000"/>
        </w:rPr>
      </w:pPr>
      <w:r w:rsidRPr="00D974BF">
        <w:rPr>
          <w:color w:val="000000"/>
          <w:vertAlign w:val="superscript"/>
        </w:rPr>
        <w:t>3</w:t>
      </w:r>
      <w:r w:rsidRPr="00D974BF">
        <w:rPr>
          <w:color w:val="000000"/>
        </w:rPr>
        <w:t>DZHK (German Centre for Cardiovascular Research), Partner Site Berlin</w:t>
      </w:r>
    </w:p>
    <w:p w14:paraId="4233E19B" w14:textId="0A364C63" w:rsidR="00697FAB" w:rsidRPr="00D974BF" w:rsidRDefault="00697FAB" w:rsidP="00D974BF">
      <w:pPr>
        <w:pBdr>
          <w:top w:val="nil"/>
          <w:left w:val="nil"/>
          <w:bottom w:val="nil"/>
          <w:right w:val="nil"/>
          <w:between w:val="nil"/>
        </w:pBdr>
        <w:rPr>
          <w:color w:val="000000"/>
        </w:rPr>
      </w:pPr>
      <w:r w:rsidRPr="00D974BF">
        <w:rPr>
          <w:color w:val="000000"/>
          <w:vertAlign w:val="superscript"/>
        </w:rPr>
        <w:t>4</w:t>
      </w:r>
      <w:r w:rsidRPr="00D974BF">
        <w:rPr>
          <w:color w:val="000000"/>
        </w:rPr>
        <w:t xml:space="preserve">Charité – </w:t>
      </w:r>
      <w:proofErr w:type="spellStart"/>
      <w:r w:rsidRPr="00D974BF">
        <w:rPr>
          <w:color w:val="000000"/>
        </w:rPr>
        <w:t>Universitätsmedizin</w:t>
      </w:r>
      <w:proofErr w:type="spellEnd"/>
      <w:r w:rsidRPr="00D974BF">
        <w:rPr>
          <w:color w:val="000000"/>
        </w:rPr>
        <w:t xml:space="preserve"> Berlin, corporate member of </w:t>
      </w:r>
      <w:proofErr w:type="spellStart"/>
      <w:r w:rsidRPr="00D974BF">
        <w:rPr>
          <w:color w:val="000000"/>
        </w:rPr>
        <w:t>Freie</w:t>
      </w:r>
      <w:proofErr w:type="spellEnd"/>
      <w:r w:rsidRPr="00D974BF">
        <w:rPr>
          <w:color w:val="000000"/>
        </w:rPr>
        <w:t xml:space="preserve"> Universität Berlin, Humboldt-Universität </w:t>
      </w:r>
      <w:proofErr w:type="spellStart"/>
      <w:r w:rsidRPr="00D974BF">
        <w:rPr>
          <w:color w:val="000000"/>
        </w:rPr>
        <w:t>zu</w:t>
      </w:r>
      <w:proofErr w:type="spellEnd"/>
      <w:r w:rsidRPr="00D974BF">
        <w:rPr>
          <w:color w:val="000000"/>
        </w:rPr>
        <w:t xml:space="preserve"> Berlin, and Berlin Institute of Health, </w:t>
      </w:r>
      <w:proofErr w:type="spellStart"/>
      <w:r w:rsidRPr="00D974BF">
        <w:rPr>
          <w:color w:val="000000"/>
        </w:rPr>
        <w:t>Charitéplatz</w:t>
      </w:r>
      <w:proofErr w:type="spellEnd"/>
      <w:r w:rsidRPr="00D974BF">
        <w:rPr>
          <w:color w:val="000000"/>
        </w:rPr>
        <w:t xml:space="preserve"> 1, 10117 Berlin</w:t>
      </w:r>
    </w:p>
    <w:p w14:paraId="5B62BE6A" w14:textId="335EB658" w:rsidR="00697FAB" w:rsidRPr="00D974BF" w:rsidRDefault="00697FAB" w:rsidP="00D974BF">
      <w:pPr>
        <w:pBdr>
          <w:top w:val="nil"/>
          <w:left w:val="nil"/>
          <w:bottom w:val="nil"/>
          <w:right w:val="nil"/>
          <w:between w:val="nil"/>
        </w:pBdr>
        <w:rPr>
          <w:color w:val="000000"/>
        </w:rPr>
      </w:pPr>
    </w:p>
    <w:p w14:paraId="53860EDB" w14:textId="15956DC8" w:rsidR="00544D60" w:rsidRPr="00D974BF" w:rsidRDefault="00544D60" w:rsidP="00D974BF">
      <w:pPr>
        <w:pBdr>
          <w:top w:val="nil"/>
          <w:left w:val="nil"/>
          <w:bottom w:val="nil"/>
          <w:right w:val="nil"/>
          <w:between w:val="nil"/>
        </w:pBdr>
        <w:rPr>
          <w:color w:val="000000"/>
        </w:rPr>
      </w:pPr>
      <w:r w:rsidRPr="00D974BF">
        <w:rPr>
          <w:color w:val="000000"/>
        </w:rPr>
        <w:t>Email addresses of the authors:</w:t>
      </w:r>
    </w:p>
    <w:p w14:paraId="1832074A" w14:textId="520B84F9" w:rsidR="00544D60" w:rsidRPr="00D974BF" w:rsidRDefault="00544D60" w:rsidP="00D974BF">
      <w:pPr>
        <w:pBdr>
          <w:top w:val="nil"/>
          <w:left w:val="nil"/>
          <w:bottom w:val="nil"/>
          <w:right w:val="nil"/>
          <w:between w:val="nil"/>
        </w:pBdr>
        <w:rPr>
          <w:shd w:val="clear" w:color="auto" w:fill="FFFFFF"/>
        </w:rPr>
      </w:pPr>
      <w:r w:rsidRPr="00D974BF">
        <w:t>Pengchao Sang</w:t>
      </w:r>
      <w:r w:rsidRPr="00D974BF">
        <w:tab/>
      </w:r>
      <w:r w:rsidRPr="00D974BF">
        <w:tab/>
        <w:t>(</w:t>
      </w:r>
      <w:hyperlink r:id="rId8" w:history="1">
        <w:r w:rsidRPr="00D974BF">
          <w:rPr>
            <w:rStyle w:val="Hyperlink"/>
            <w:shd w:val="clear" w:color="auto" w:fill="FFFFFF"/>
          </w:rPr>
          <w:t>peng-chao.sang@charite.de</w:t>
        </w:r>
      </w:hyperlink>
      <w:r w:rsidRPr="00D974BF">
        <w:rPr>
          <w:shd w:val="clear" w:color="auto" w:fill="FFFFFF"/>
        </w:rPr>
        <w:t>)</w:t>
      </w:r>
    </w:p>
    <w:p w14:paraId="524E6937" w14:textId="21C0BA94" w:rsidR="00544D60" w:rsidRPr="00D974BF" w:rsidRDefault="00544D60" w:rsidP="00D974BF">
      <w:pPr>
        <w:pBdr>
          <w:top w:val="nil"/>
          <w:left w:val="nil"/>
          <w:bottom w:val="nil"/>
          <w:right w:val="nil"/>
          <w:between w:val="nil"/>
        </w:pBdr>
      </w:pPr>
      <w:r w:rsidRPr="00D974BF">
        <w:t>Mariya M. Kucherenko</w:t>
      </w:r>
      <w:r w:rsidRPr="00D974BF">
        <w:tab/>
      </w:r>
      <w:r w:rsidR="00CA5587" w:rsidRPr="00D974BF">
        <w:t>(</w:t>
      </w:r>
      <w:hyperlink r:id="rId9" w:history="1">
        <w:r w:rsidR="00CA5587" w:rsidRPr="00D974BF">
          <w:rPr>
            <w:rStyle w:val="Hyperlink"/>
          </w:rPr>
          <w:t>mariya.kucherenko@charite.de</w:t>
        </w:r>
      </w:hyperlink>
      <w:r w:rsidR="00CA5587" w:rsidRPr="00D974BF">
        <w:t>)</w:t>
      </w:r>
    </w:p>
    <w:p w14:paraId="252739D3" w14:textId="79369F73" w:rsidR="00544D60" w:rsidRPr="00D974BF" w:rsidRDefault="00544D60" w:rsidP="00D974BF">
      <w:pPr>
        <w:rPr>
          <w:shd w:val="clear" w:color="auto" w:fill="FFFFFF"/>
        </w:rPr>
      </w:pPr>
      <w:r w:rsidRPr="00D974BF">
        <w:t>Juquan Yao</w:t>
      </w:r>
      <w:r w:rsidR="00F169AA" w:rsidRPr="00D974BF">
        <w:tab/>
      </w:r>
      <w:r w:rsidR="00F169AA" w:rsidRPr="00D974BF">
        <w:tab/>
      </w:r>
      <w:r w:rsidR="00F169AA" w:rsidRPr="00D974BF">
        <w:tab/>
        <w:t>(</w:t>
      </w:r>
      <w:hyperlink r:id="rId10" w:history="1">
        <w:r w:rsidR="00F169AA" w:rsidRPr="00D974BF">
          <w:rPr>
            <w:rStyle w:val="Hyperlink"/>
            <w:shd w:val="clear" w:color="auto" w:fill="FFFFFF"/>
          </w:rPr>
          <w:t>juquan.yao@charite.de</w:t>
        </w:r>
      </w:hyperlink>
      <w:r w:rsidR="00F169AA" w:rsidRPr="00D974BF">
        <w:rPr>
          <w:shd w:val="clear" w:color="auto" w:fill="FFFFFF"/>
        </w:rPr>
        <w:t>)</w:t>
      </w:r>
    </w:p>
    <w:p w14:paraId="6CE21B22" w14:textId="53FD1F9A" w:rsidR="00544D60" w:rsidRPr="00D974BF" w:rsidRDefault="00544D60" w:rsidP="00D974BF">
      <w:pPr>
        <w:rPr>
          <w:shd w:val="clear" w:color="auto" w:fill="FFFFFF"/>
          <w:lang w:val="fr-FR"/>
        </w:rPr>
      </w:pPr>
      <w:r w:rsidRPr="00D974BF">
        <w:rPr>
          <w:lang w:val="fr-FR"/>
        </w:rPr>
        <w:t>Qiuhua Li</w:t>
      </w:r>
      <w:r w:rsidR="00F169AA" w:rsidRPr="00D974BF">
        <w:rPr>
          <w:lang w:val="fr-FR"/>
        </w:rPr>
        <w:tab/>
      </w:r>
      <w:r w:rsidR="00F169AA" w:rsidRPr="00D974BF">
        <w:rPr>
          <w:lang w:val="fr-FR"/>
        </w:rPr>
        <w:tab/>
      </w:r>
      <w:r w:rsidR="00F169AA" w:rsidRPr="00D974BF">
        <w:rPr>
          <w:lang w:val="fr-FR"/>
        </w:rPr>
        <w:tab/>
        <w:t>(</w:t>
      </w:r>
      <w:hyperlink r:id="rId11" w:history="1">
        <w:r w:rsidR="00F169AA" w:rsidRPr="00D974BF">
          <w:rPr>
            <w:rStyle w:val="Hyperlink"/>
            <w:shd w:val="clear" w:color="auto" w:fill="FFFFFF"/>
            <w:lang w:val="fr-FR"/>
          </w:rPr>
          <w:t>qiuhua.li@charite.de</w:t>
        </w:r>
      </w:hyperlink>
      <w:r w:rsidR="00F169AA" w:rsidRPr="00D974BF">
        <w:rPr>
          <w:shd w:val="clear" w:color="auto" w:fill="FFFFFF"/>
          <w:lang w:val="fr-FR"/>
        </w:rPr>
        <w:t>)</w:t>
      </w:r>
    </w:p>
    <w:p w14:paraId="3937CC22" w14:textId="749BF05F" w:rsidR="00544D60" w:rsidRPr="00D974BF" w:rsidRDefault="00544D60" w:rsidP="00D974BF">
      <w:r w:rsidRPr="00D974BF">
        <w:t>Szandor Simmons</w:t>
      </w:r>
      <w:r w:rsidR="00F169AA" w:rsidRPr="00D974BF">
        <w:tab/>
      </w:r>
      <w:r w:rsidR="00F169AA" w:rsidRPr="00D974BF">
        <w:tab/>
        <w:t>(</w:t>
      </w:r>
      <w:hyperlink r:id="rId12" w:history="1">
        <w:r w:rsidR="00F169AA" w:rsidRPr="00D974BF">
          <w:rPr>
            <w:rStyle w:val="Hyperlink"/>
          </w:rPr>
          <w:t>szandor.simmons@charite.de</w:t>
        </w:r>
      </w:hyperlink>
      <w:r w:rsidR="00F169AA" w:rsidRPr="00D974BF">
        <w:t>)</w:t>
      </w:r>
    </w:p>
    <w:p w14:paraId="2C9EF3AB" w14:textId="6828370E" w:rsidR="00544D60" w:rsidRPr="00D974BF" w:rsidRDefault="00544D60" w:rsidP="00D974BF">
      <w:r w:rsidRPr="00D974BF">
        <w:t xml:space="preserve">Wolfgang M. </w:t>
      </w:r>
      <w:proofErr w:type="spellStart"/>
      <w:r w:rsidRPr="00D974BF">
        <w:t>Kuebler</w:t>
      </w:r>
      <w:proofErr w:type="spellEnd"/>
      <w:r w:rsidR="00F169AA" w:rsidRPr="00D974BF">
        <w:tab/>
      </w:r>
      <w:r w:rsidR="00F169AA" w:rsidRPr="00D974BF">
        <w:tab/>
        <w:t>(</w:t>
      </w:r>
      <w:hyperlink r:id="rId13" w:history="1">
        <w:r w:rsidR="00F169AA" w:rsidRPr="00D974BF">
          <w:rPr>
            <w:rStyle w:val="Hyperlink"/>
          </w:rPr>
          <w:t>wolfgang.kuebler@charite.de</w:t>
        </w:r>
      </w:hyperlink>
      <w:r w:rsidR="00F169AA" w:rsidRPr="00D974BF">
        <w:t>)</w:t>
      </w:r>
    </w:p>
    <w:p w14:paraId="68F6AD40" w14:textId="68957F57" w:rsidR="00544D60" w:rsidRPr="00D974BF" w:rsidRDefault="00544D60" w:rsidP="00D974BF">
      <w:r w:rsidRPr="00D974BF">
        <w:t>Christoph Knosalla</w:t>
      </w:r>
      <w:r w:rsidR="00F169AA" w:rsidRPr="00D974BF">
        <w:tab/>
      </w:r>
      <w:r w:rsidR="00F169AA" w:rsidRPr="00D974BF">
        <w:tab/>
        <w:t>(</w:t>
      </w:r>
      <w:hyperlink r:id="rId14" w:history="1">
        <w:r w:rsidR="00F169AA" w:rsidRPr="00D974BF">
          <w:rPr>
            <w:rStyle w:val="Hyperlink"/>
          </w:rPr>
          <w:t>knosalla@dhzb.de</w:t>
        </w:r>
      </w:hyperlink>
      <w:r w:rsidR="00F169AA" w:rsidRPr="00D974BF">
        <w:t>)</w:t>
      </w:r>
    </w:p>
    <w:p w14:paraId="18E50206" w14:textId="0EF563C1" w:rsidR="00544D60" w:rsidRPr="00D974BF" w:rsidRDefault="00544D60" w:rsidP="00D974BF">
      <w:pPr>
        <w:pBdr>
          <w:top w:val="nil"/>
          <w:left w:val="nil"/>
          <w:bottom w:val="nil"/>
          <w:right w:val="nil"/>
          <w:between w:val="nil"/>
        </w:pBdr>
        <w:rPr>
          <w:color w:val="000000"/>
        </w:rPr>
      </w:pPr>
    </w:p>
    <w:p w14:paraId="77009922" w14:textId="27C0DB55" w:rsidR="00DB11D0" w:rsidRPr="00D974BF" w:rsidRDefault="00DB11D0" w:rsidP="00D974BF">
      <w:pPr>
        <w:pBdr>
          <w:top w:val="nil"/>
          <w:left w:val="nil"/>
          <w:bottom w:val="nil"/>
          <w:right w:val="nil"/>
          <w:between w:val="nil"/>
        </w:pBdr>
        <w:rPr>
          <w:color w:val="000000"/>
        </w:rPr>
      </w:pPr>
      <w:r w:rsidRPr="00D974BF">
        <w:rPr>
          <w:color w:val="000000"/>
        </w:rPr>
        <w:t>*Email address of the corresponding author:</w:t>
      </w:r>
    </w:p>
    <w:p w14:paraId="44C4B41B" w14:textId="77777777" w:rsidR="00DB11D0" w:rsidRPr="00D974BF" w:rsidRDefault="00DB11D0" w:rsidP="00D974BF">
      <w:pPr>
        <w:pBdr>
          <w:top w:val="nil"/>
          <w:left w:val="nil"/>
          <w:bottom w:val="nil"/>
          <w:right w:val="nil"/>
          <w:between w:val="nil"/>
        </w:pBdr>
      </w:pPr>
      <w:r w:rsidRPr="00D974BF">
        <w:t>Mariya M. Kucherenko</w:t>
      </w:r>
      <w:r w:rsidRPr="00D974BF">
        <w:tab/>
        <w:t>(</w:t>
      </w:r>
      <w:hyperlink r:id="rId15" w:history="1">
        <w:r w:rsidRPr="00D974BF">
          <w:rPr>
            <w:rStyle w:val="Hyperlink"/>
          </w:rPr>
          <w:t>mariya.kucherenko@charite.de</w:t>
        </w:r>
      </w:hyperlink>
      <w:r w:rsidRPr="00D974BF">
        <w:t>)</w:t>
      </w:r>
    </w:p>
    <w:p w14:paraId="486F41EA" w14:textId="77777777" w:rsidR="00DB11D0" w:rsidRPr="00D974BF" w:rsidRDefault="00DB11D0" w:rsidP="00D974BF">
      <w:pPr>
        <w:pBdr>
          <w:top w:val="nil"/>
          <w:left w:val="nil"/>
          <w:bottom w:val="nil"/>
          <w:right w:val="nil"/>
          <w:between w:val="nil"/>
        </w:pBdr>
        <w:rPr>
          <w:color w:val="000000"/>
        </w:rPr>
      </w:pPr>
    </w:p>
    <w:p w14:paraId="762FD0CE" w14:textId="2ABA4546" w:rsidR="00697FAB" w:rsidRPr="00D974BF" w:rsidRDefault="00DA058B" w:rsidP="00D974BF">
      <w:pPr>
        <w:pBdr>
          <w:top w:val="nil"/>
          <w:left w:val="nil"/>
          <w:bottom w:val="nil"/>
          <w:right w:val="nil"/>
          <w:between w:val="nil"/>
        </w:pBdr>
        <w:rPr>
          <w:color w:val="000000"/>
        </w:rPr>
      </w:pPr>
      <w:r w:rsidRPr="00D974BF">
        <w:rPr>
          <w:color w:val="000000"/>
          <w:vertAlign w:val="superscript"/>
        </w:rPr>
        <w:t>#</w:t>
      </w:r>
      <w:r w:rsidR="00076668" w:rsidRPr="00D974BF">
        <w:rPr>
          <w:color w:val="000000"/>
        </w:rPr>
        <w:t>These authors contributed equally</w:t>
      </w:r>
    </w:p>
    <w:p w14:paraId="242EFE8C" w14:textId="20D5DEE9" w:rsidR="00697FAB" w:rsidRPr="00D974BF" w:rsidRDefault="00697FAB" w:rsidP="00D974BF">
      <w:pPr>
        <w:pBdr>
          <w:top w:val="nil"/>
          <w:left w:val="nil"/>
          <w:bottom w:val="nil"/>
          <w:right w:val="nil"/>
          <w:between w:val="nil"/>
        </w:pBdr>
        <w:rPr>
          <w:color w:val="FF0000"/>
        </w:rPr>
      </w:pPr>
    </w:p>
    <w:p w14:paraId="60F3B8D4" w14:textId="53C5CE45" w:rsidR="006E4797" w:rsidRPr="00D974BF" w:rsidRDefault="00551D82" w:rsidP="00D974BF">
      <w:r w:rsidRPr="00D974BF">
        <w:rPr>
          <w:b/>
        </w:rPr>
        <w:t>SUMMARY:</w:t>
      </w:r>
    </w:p>
    <w:p w14:paraId="20CD931C" w14:textId="246BCC8F" w:rsidR="00697FAB" w:rsidRPr="00D974BF" w:rsidRDefault="00B323F8" w:rsidP="00D974BF">
      <w:r w:rsidRPr="00D974BF">
        <w:t>The present protocol describes a</w:t>
      </w:r>
      <w:r w:rsidR="00A971A4" w:rsidRPr="00D974BF">
        <w:t xml:space="preserve"> surgical procedure to remove ascending-aortic </w:t>
      </w:r>
      <w:r w:rsidR="00EC2C81" w:rsidRPr="00D974BF">
        <w:t xml:space="preserve">banding </w:t>
      </w:r>
      <w:r w:rsidR="00A971A4" w:rsidRPr="00D974BF">
        <w:t xml:space="preserve">in </w:t>
      </w:r>
      <w:r w:rsidR="00EC2C81" w:rsidRPr="00D974BF">
        <w:t xml:space="preserve">a </w:t>
      </w:r>
      <w:r w:rsidR="00A971A4" w:rsidRPr="00D974BF">
        <w:t xml:space="preserve">rat model of pulmonary hypertension due to left heart disease. This technique </w:t>
      </w:r>
      <w:r w:rsidR="00316689" w:rsidRPr="00D974BF">
        <w:t>studies</w:t>
      </w:r>
      <w:r w:rsidR="00EC2C81" w:rsidRPr="00D974BF">
        <w:t xml:space="preserve"> </w:t>
      </w:r>
      <w:r w:rsidR="00A971A4" w:rsidRPr="00D974BF">
        <w:t xml:space="preserve">endogenous mechanisms of reverse remodeling in the pulmonary circulation and the right heart, </w:t>
      </w:r>
      <w:r w:rsidR="00EC2C81" w:rsidRPr="00D974BF">
        <w:t xml:space="preserve">thus </w:t>
      </w:r>
      <w:r w:rsidR="00A971A4" w:rsidRPr="00D974BF">
        <w:t>inform</w:t>
      </w:r>
      <w:r w:rsidR="00A315F3" w:rsidRPr="00D974BF">
        <w:t>ing</w:t>
      </w:r>
      <w:r w:rsidR="00EC2C81" w:rsidRPr="00D974BF">
        <w:t xml:space="preserve"> </w:t>
      </w:r>
      <w:r w:rsidR="00A971A4" w:rsidRPr="00D974BF">
        <w:t>strategies to reverse pulmonary hypertension and/or right ventricular dysfunction.</w:t>
      </w:r>
    </w:p>
    <w:p w14:paraId="66C58589" w14:textId="77777777" w:rsidR="00EC5C67" w:rsidRPr="00D974BF" w:rsidRDefault="00EC5C67" w:rsidP="00D974BF"/>
    <w:p w14:paraId="2DF8E628" w14:textId="66871344" w:rsidR="006E4797" w:rsidRPr="00D974BF" w:rsidRDefault="00551D82" w:rsidP="00D974BF">
      <w:pPr>
        <w:rPr>
          <w:color w:val="808080"/>
        </w:rPr>
      </w:pPr>
      <w:r w:rsidRPr="00D974BF">
        <w:rPr>
          <w:b/>
        </w:rPr>
        <w:t>ABSTRACT:</w:t>
      </w:r>
    </w:p>
    <w:p w14:paraId="2CF9CD54" w14:textId="58F7CC76" w:rsidR="006E4797" w:rsidRPr="00D974BF" w:rsidRDefault="00697FAB" w:rsidP="00D974BF">
      <w:r w:rsidRPr="00D974BF">
        <w:t xml:space="preserve">Pulmonary hypertension due to left heart disease (PH-LHD) is the most common form of PH, yet </w:t>
      </w:r>
      <w:r w:rsidR="00CE1251" w:rsidRPr="00D974BF">
        <w:t xml:space="preserve">its pathophysiology is poorly characterized </w:t>
      </w:r>
      <w:r w:rsidR="00127F70" w:rsidRPr="00D974BF">
        <w:t>than</w:t>
      </w:r>
      <w:r w:rsidR="00CE1251" w:rsidRPr="00D974BF">
        <w:t xml:space="preserve"> pulmonary arterial hypertension (PAH)</w:t>
      </w:r>
      <w:r w:rsidRPr="00D974BF">
        <w:t xml:space="preserve">. As a result, approved therapeutic interventions for the treatment or prevention of PH-LHD are missing. Medications used to treat PH in PAH patients are not recommended </w:t>
      </w:r>
      <w:r w:rsidR="00EC2C81" w:rsidRPr="00D974BF">
        <w:t xml:space="preserve">for </w:t>
      </w:r>
      <w:r w:rsidRPr="00D974BF">
        <w:t xml:space="preserve">treatment of </w:t>
      </w:r>
      <w:r w:rsidR="007C6B58" w:rsidRPr="00D974BF">
        <w:t>PH-LHD</w:t>
      </w:r>
      <w:r w:rsidRPr="00D974BF">
        <w:t>, as reduced pulmonary vascular resistance</w:t>
      </w:r>
      <w:r w:rsidR="007C6B58" w:rsidRPr="00D974BF">
        <w:t xml:space="preserve"> (PVR)</w:t>
      </w:r>
      <w:r w:rsidRPr="00D974BF">
        <w:t xml:space="preserve"> and increased pulmonary blood flow in the presence of increased left-sided filling pressures may cause left heart decompensation and </w:t>
      </w:r>
      <w:r w:rsidRPr="00D974BF">
        <w:lastRenderedPageBreak/>
        <w:t xml:space="preserve">pulmonary edema. </w:t>
      </w:r>
      <w:r w:rsidR="0094627E" w:rsidRPr="00D974BF">
        <w:t>N</w:t>
      </w:r>
      <w:r w:rsidRPr="00D974BF">
        <w:t xml:space="preserve">ew strategies need to be developed to reverse PH in LHD patients. In contrast to PAH, PH-LHD develops </w:t>
      </w:r>
      <w:r w:rsidR="0094627E" w:rsidRPr="00D974BF">
        <w:t>due to</w:t>
      </w:r>
      <w:r w:rsidRPr="00D974BF">
        <w:t xml:space="preserve"> increased mechanical load caused by congestion of blood into the lung circulation during left heart failure. Clinically, mechanical unloading of the left ventricle</w:t>
      </w:r>
      <w:r w:rsidR="007C6B58" w:rsidRPr="00D974BF">
        <w:t xml:space="preserve"> (LV)</w:t>
      </w:r>
      <w:r w:rsidRPr="00D974BF">
        <w:t xml:space="preserve"> by aortic valve replacement in aortic stenosis patients or by implantation of </w:t>
      </w:r>
      <w:r w:rsidR="007C6B58" w:rsidRPr="00D974BF">
        <w:t>LV</w:t>
      </w:r>
      <w:r w:rsidRPr="00D974BF">
        <w:t xml:space="preserve"> assist devices in end-stage heart failure patients normalize</w:t>
      </w:r>
      <w:r w:rsidR="00EC2C81" w:rsidRPr="00D974BF">
        <w:t>s</w:t>
      </w:r>
      <w:r w:rsidRPr="00D974BF">
        <w:t xml:space="preserve"> not only pulmonary arterial and right ventricular </w:t>
      </w:r>
      <w:r w:rsidR="007C6B58" w:rsidRPr="00D974BF">
        <w:t xml:space="preserve">(RV) </w:t>
      </w:r>
      <w:r w:rsidRPr="00D974BF">
        <w:t xml:space="preserve">pressures but also </w:t>
      </w:r>
      <w:r w:rsidR="007C6B58" w:rsidRPr="00D974BF">
        <w:t>PVR</w:t>
      </w:r>
      <w:r w:rsidRPr="00D974BF">
        <w:t xml:space="preserve">, thus providing indirect evidence for reverse remodeling in the pulmonary vasculature. </w:t>
      </w:r>
      <w:r w:rsidR="0094627E" w:rsidRPr="00D974BF">
        <w:t>Using</w:t>
      </w:r>
      <w:r w:rsidRPr="00D974BF">
        <w:t xml:space="preserve"> an established rat model of PH-LHD due to left heart failure triggered by pressure overload with subsequent development of PH, a model </w:t>
      </w:r>
      <w:r w:rsidR="0094627E" w:rsidRPr="00D974BF">
        <w:t xml:space="preserve">is developed </w:t>
      </w:r>
      <w:r w:rsidRPr="00D974BF">
        <w:t xml:space="preserve">to study the molecular and cellular mechanisms of this physiological reverse remodeling process. Specifically, </w:t>
      </w:r>
      <w:r w:rsidR="00EC2C81" w:rsidRPr="00D974BF">
        <w:t xml:space="preserve">an </w:t>
      </w:r>
      <w:r w:rsidRPr="00D974BF">
        <w:t xml:space="preserve">aortic </w:t>
      </w:r>
      <w:proofErr w:type="spellStart"/>
      <w:r w:rsidRPr="00D974BF">
        <w:t>debanding</w:t>
      </w:r>
      <w:proofErr w:type="spellEnd"/>
      <w:r w:rsidRPr="00D974BF">
        <w:t xml:space="preserve"> surgery </w:t>
      </w:r>
      <w:r w:rsidR="0094627E" w:rsidRPr="00D974BF">
        <w:t xml:space="preserve">was performed, </w:t>
      </w:r>
      <w:r w:rsidRPr="00D974BF">
        <w:t>which result</w:t>
      </w:r>
      <w:r w:rsidR="0094627E" w:rsidRPr="00D974BF">
        <w:t>ed</w:t>
      </w:r>
      <w:r w:rsidRPr="00D974BF">
        <w:t xml:space="preserve"> in reverse remodeling of the </w:t>
      </w:r>
      <w:r w:rsidR="004C0DB9" w:rsidRPr="00D974BF">
        <w:t>LV</w:t>
      </w:r>
      <w:r w:rsidRPr="00D974BF">
        <w:t xml:space="preserve"> myocardium and </w:t>
      </w:r>
      <w:r w:rsidR="004C0DB9" w:rsidRPr="00D974BF">
        <w:t xml:space="preserve">its </w:t>
      </w:r>
      <w:r w:rsidRPr="00D974BF">
        <w:t xml:space="preserve">unloading. In parallel, complete normalization of </w:t>
      </w:r>
      <w:r w:rsidR="007C6B58" w:rsidRPr="00D974BF">
        <w:t>RV</w:t>
      </w:r>
      <w:r w:rsidRPr="00D974BF">
        <w:t xml:space="preserve"> systolic pressure and significant but incomplete reversal of RV hypertrophy w</w:t>
      </w:r>
      <w:r w:rsidR="0094627E" w:rsidRPr="00D974BF">
        <w:t>as</w:t>
      </w:r>
      <w:r w:rsidRPr="00D974BF">
        <w:t xml:space="preserve"> detectable. </w:t>
      </w:r>
      <w:r w:rsidR="0094627E" w:rsidRPr="00D974BF">
        <w:t>T</w:t>
      </w:r>
      <w:r w:rsidRPr="00D974BF">
        <w:t xml:space="preserve">his model may present a </w:t>
      </w:r>
      <w:r w:rsidR="0094627E" w:rsidRPr="00D974BF">
        <w:t>valuable</w:t>
      </w:r>
      <w:r w:rsidRPr="00D974BF">
        <w:t xml:space="preserve"> tool to study the mechanisms of physiological reverse remodeling in the pulmonary circulation and the RV, </w:t>
      </w:r>
      <w:r w:rsidR="0094627E" w:rsidRPr="00D974BF">
        <w:t>aiming</w:t>
      </w:r>
      <w:r w:rsidRPr="00D974BF">
        <w:t xml:space="preserve"> </w:t>
      </w:r>
      <w:r w:rsidR="0094627E" w:rsidRPr="00D974BF">
        <w:t>to develop</w:t>
      </w:r>
      <w:r w:rsidRPr="00D974BF">
        <w:t xml:space="preserve"> therapeutic strategies for t</w:t>
      </w:r>
      <w:r w:rsidR="00127F70" w:rsidRPr="00D974BF">
        <w:t>reating</w:t>
      </w:r>
      <w:r w:rsidRPr="00D974BF">
        <w:t xml:space="preserve"> PH-LHD </w:t>
      </w:r>
      <w:r w:rsidR="004C0DB9" w:rsidRPr="00D974BF">
        <w:t>and</w:t>
      </w:r>
      <w:r w:rsidRPr="00D974BF">
        <w:t xml:space="preserve"> other forms of PH.</w:t>
      </w:r>
    </w:p>
    <w:p w14:paraId="247C9C7F" w14:textId="77777777" w:rsidR="00697FAB" w:rsidRPr="00D974BF" w:rsidRDefault="00697FAB" w:rsidP="00D974BF"/>
    <w:p w14:paraId="0646E204" w14:textId="12C041FC" w:rsidR="006E4797" w:rsidRPr="00D974BF" w:rsidRDefault="00551D82" w:rsidP="00D974BF">
      <w:pPr>
        <w:rPr>
          <w:color w:val="808080"/>
        </w:rPr>
      </w:pPr>
      <w:r w:rsidRPr="00D974BF">
        <w:rPr>
          <w:b/>
        </w:rPr>
        <w:t>INTRODUCTION:</w:t>
      </w:r>
      <w:r w:rsidRPr="00D974BF">
        <w:t xml:space="preserve"> </w:t>
      </w:r>
    </w:p>
    <w:p w14:paraId="700D3A90" w14:textId="71BE2C41" w:rsidR="009F4371" w:rsidRPr="00D974BF" w:rsidRDefault="009F4371" w:rsidP="00D974BF">
      <w:r w:rsidRPr="00D974BF">
        <w:t>Heart failure is the leading cause of death in developed countries and is expected to increase by 25% over the next decade. Pulmonary hypertension (PH) – a pathological increase of blood pressure in the pulmonary circulation – affects approximately 70% of patients with end-stage heart failure; the World Health Organization classifies PH as pulmonary hypertension due to left heart disease (PH-LHD)</w:t>
      </w:r>
      <w:r w:rsidRPr="00D974BF">
        <w:fldChar w:fldCharType="begin">
          <w:fldData xml:space="preserve">PEVuZE5vdGU+PENpdGU+PEF1dGhvcj5Sb3NlbmtyYW56PC9BdXRob3I+PFllYXI+MjAxMTwvWWVh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</w:fldData>
        </w:fldChar>
      </w:r>
      <w:r w:rsidR="00D336DB" w:rsidRPr="00D974BF">
        <w:instrText xml:space="preserve"> ADDIN EN.CITE </w:instrText>
      </w:r>
      <w:r w:rsidR="00D336DB" w:rsidRPr="00D974BF">
        <w:fldChar w:fldCharType="begin">
          <w:fldData xml:space="preserve">PEVuZE5vdGU+PENpdGU+PEF1dGhvcj5Sb3NlbmtyYW56PC9BdXRob3I+PFllYXI+MjAxMTwvWWVh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</w:fldData>
        </w:fldChar>
      </w:r>
      <w:r w:rsidR="00D336DB" w:rsidRPr="00D974BF">
        <w:instrText xml:space="preserve"> ADDIN EN.CITE.DATA </w:instrText>
      </w:r>
      <w:r w:rsidR="00D336DB" w:rsidRPr="00D974BF">
        <w:fldChar w:fldCharType="end"/>
      </w:r>
      <w:r w:rsidRPr="00D974BF">
        <w:fldChar w:fldCharType="separate"/>
      </w:r>
      <w:r w:rsidR="001B796D" w:rsidRPr="00D974BF">
        <w:rPr>
          <w:noProof/>
          <w:vertAlign w:val="superscript"/>
        </w:rPr>
        <w:t>1</w:t>
      </w:r>
      <w:r w:rsidRPr="00D974BF">
        <w:fldChar w:fldCharType="end"/>
      </w:r>
      <w:r w:rsidRPr="00D974BF">
        <w:t xml:space="preserve">. </w:t>
      </w:r>
      <w:r w:rsidRPr="00D974BF">
        <w:rPr>
          <w:color w:val="000000"/>
          <w:shd w:val="clear" w:color="auto" w:fill="FFFFFF"/>
        </w:rPr>
        <w:t>PH-LHD is initiated by impaired systolic and/or diastolic left ventricular (LV) function that results in elevated filling pressure and passive congestion of blood into the pulmonary circulation</w:t>
      </w:r>
      <w:r w:rsidRPr="00D974BF">
        <w:rPr>
          <w:color w:val="000000"/>
          <w:shd w:val="clear" w:color="auto" w:fill="FFFFFF"/>
        </w:rPr>
        <w:fldChar w:fldCharType="begin">
          <w:fldData xml:space="preserve">PEVuZE5vdGU+PENpdGU+PEF1dGhvcj5Sb3NlbmtyYW56PC9BdXRob3I+PFllYXI+MjAxNjwvWWVh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=
</w:fldData>
        </w:fldChar>
      </w:r>
      <w:r w:rsidR="00D336DB" w:rsidRPr="00D974BF">
        <w:rPr>
          <w:color w:val="000000"/>
          <w:shd w:val="clear" w:color="auto" w:fill="FFFFFF"/>
        </w:rPr>
        <w:instrText xml:space="preserve"> ADDIN EN.CITE </w:instrText>
      </w:r>
      <w:r w:rsidR="00D336DB" w:rsidRPr="00D974BF">
        <w:rPr>
          <w:color w:val="000000"/>
          <w:shd w:val="clear" w:color="auto" w:fill="FFFFFF"/>
        </w:rPr>
        <w:fldChar w:fldCharType="begin">
          <w:fldData xml:space="preserve">PEVuZE5vdGU+PENpdGU+PEF1dGhvcj5Sb3NlbmtyYW56PC9BdXRob3I+PFllYXI+MjAxNjwvWWVh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=
</w:fldData>
        </w:fldChar>
      </w:r>
      <w:r w:rsidR="00D336DB" w:rsidRPr="00D974BF">
        <w:rPr>
          <w:color w:val="000000"/>
          <w:shd w:val="clear" w:color="auto" w:fill="FFFFFF"/>
        </w:rPr>
        <w:instrText xml:space="preserve"> ADDIN EN.CITE.DATA </w:instrText>
      </w:r>
      <w:r w:rsidR="00D336DB" w:rsidRPr="00D974BF">
        <w:rPr>
          <w:color w:val="000000"/>
          <w:shd w:val="clear" w:color="auto" w:fill="FFFFFF"/>
        </w:rPr>
      </w:r>
      <w:r w:rsidR="00D336DB" w:rsidRPr="00D974BF">
        <w:rPr>
          <w:color w:val="000000"/>
          <w:shd w:val="clear" w:color="auto" w:fill="FFFFFF"/>
        </w:rPr>
        <w:fldChar w:fldCharType="end"/>
      </w:r>
      <w:r w:rsidRPr="00D974BF">
        <w:rPr>
          <w:color w:val="000000"/>
          <w:shd w:val="clear" w:color="auto" w:fill="FFFFFF"/>
        </w:rPr>
      </w:r>
      <w:r w:rsidRPr="00D974BF">
        <w:rPr>
          <w:color w:val="000000"/>
          <w:shd w:val="clear" w:color="auto" w:fill="FFFFFF"/>
        </w:rPr>
        <w:fldChar w:fldCharType="separate"/>
      </w:r>
      <w:r w:rsidR="001B796D" w:rsidRPr="00D974BF">
        <w:rPr>
          <w:noProof/>
          <w:color w:val="000000"/>
          <w:shd w:val="clear" w:color="auto" w:fill="FFFFFF"/>
          <w:vertAlign w:val="superscript"/>
        </w:rPr>
        <w:t>2</w:t>
      </w:r>
      <w:r w:rsidRPr="00D974BF">
        <w:rPr>
          <w:color w:val="000000"/>
          <w:shd w:val="clear" w:color="auto" w:fill="FFFFFF"/>
        </w:rPr>
        <w:fldChar w:fldCharType="end"/>
      </w:r>
      <w:r w:rsidRPr="00D974BF">
        <w:t>. Albeit initially reversible, PH-LHD gradually becomes fixed due to active pulmonary vascular remodeling in all compartments of the pulmonary circulation, i.e.</w:t>
      </w:r>
      <w:r w:rsidR="00034901" w:rsidRPr="00D974BF">
        <w:t>,</w:t>
      </w:r>
      <w:r w:rsidRPr="00D974BF">
        <w:t xml:space="preserve"> arteries, capillaries, and veins</w:t>
      </w:r>
      <w:r w:rsidRPr="00D974BF">
        <w:fldChar w:fldCharType="begin">
          <w:fldData xml:space="preserve">PEVuZE5vdGU+PENpdGU+PEF1dGhvcj5GYXl5YXo8L0F1dGhvcj48WWVhcj4yMDE4PC9ZZWFyPjxS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</w:fldData>
        </w:fldChar>
      </w:r>
      <w:r w:rsidR="00D336DB" w:rsidRPr="00D974BF">
        <w:instrText xml:space="preserve"> ADDIN EN.CITE </w:instrText>
      </w:r>
      <w:r w:rsidR="00D336DB" w:rsidRPr="00D974BF">
        <w:fldChar w:fldCharType="begin">
          <w:fldData xml:space="preserve">PEVuZE5vdGU+PENpdGU+PEF1dGhvcj5GYXl5YXo8L0F1dGhvcj48WWVhcj4yMDE4PC9ZZWFyPjxS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</w:fldData>
        </w:fldChar>
      </w:r>
      <w:r w:rsidR="00D336DB" w:rsidRPr="00D974BF">
        <w:instrText xml:space="preserve"> ADDIN EN.CITE.DATA </w:instrText>
      </w:r>
      <w:r w:rsidR="00D336DB" w:rsidRPr="00D974BF">
        <w:fldChar w:fldCharType="end"/>
      </w:r>
      <w:r w:rsidRPr="00D974BF">
        <w:fldChar w:fldCharType="separate"/>
      </w:r>
      <w:r w:rsidR="001B796D" w:rsidRPr="00D974BF">
        <w:rPr>
          <w:noProof/>
          <w:vertAlign w:val="superscript"/>
        </w:rPr>
        <w:t>3,4</w:t>
      </w:r>
      <w:r w:rsidRPr="00D974BF">
        <w:fldChar w:fldCharType="end"/>
      </w:r>
      <w:r w:rsidRPr="00D974BF">
        <w:rPr>
          <w:color w:val="000000"/>
          <w:shd w:val="clear" w:color="auto" w:fill="FFFFFF"/>
        </w:rPr>
        <w:t xml:space="preserve">. </w:t>
      </w:r>
      <w:r w:rsidRPr="00D974BF">
        <w:t>Both reversible and fixed PH increase RV afterload</w:t>
      </w:r>
      <w:r w:rsidR="00000E3D" w:rsidRPr="00D974BF">
        <w:t>,</w:t>
      </w:r>
      <w:r w:rsidRPr="00D974BF">
        <w:t xml:space="preserve"> initially driving adaptative myocardial hypertrophy but ultimately causing RV dilatation, hypokinesis, fibrosis</w:t>
      </w:r>
      <w:r w:rsidR="00000E3D" w:rsidRPr="00D974BF">
        <w:t>,</w:t>
      </w:r>
      <w:r w:rsidRPr="00D974BF">
        <w:t xml:space="preserve"> and decompensation that progressively lead to RV failure</w:t>
      </w:r>
      <w:r w:rsidRPr="00D974BF">
        <w:fldChar w:fldCharType="begin">
          <w:fldData xml:space="preserve">PEVuZE5vdGU+PENpdGU+PEF1dGhvcj5Sb3NlbmtyYW56PC9BdXRob3I+PFllYXI+MjAxNjwvWWVh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</w:fldData>
        </w:fldChar>
      </w:r>
      <w:r w:rsidR="00D336DB" w:rsidRPr="00D974BF">
        <w:instrText xml:space="preserve"> ADDIN EN.CITE </w:instrText>
      </w:r>
      <w:r w:rsidR="00D336DB" w:rsidRPr="00D974BF">
        <w:fldChar w:fldCharType="begin">
          <w:fldData xml:space="preserve">PEVuZE5vdGU+PENpdGU+PEF1dGhvcj5Sb3NlbmtyYW56PC9BdXRob3I+PFllYXI+MjAxNjwvWWVh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</w:fldData>
        </w:fldChar>
      </w:r>
      <w:r w:rsidR="00D336DB" w:rsidRPr="00D974BF">
        <w:instrText xml:space="preserve"> ADDIN EN.CITE.DATA </w:instrText>
      </w:r>
      <w:r w:rsidR="00D336DB" w:rsidRPr="00D974BF">
        <w:fldChar w:fldCharType="end"/>
      </w:r>
      <w:r w:rsidRPr="00D974BF">
        <w:fldChar w:fldCharType="separate"/>
      </w:r>
      <w:r w:rsidR="001B796D" w:rsidRPr="00D974BF">
        <w:rPr>
          <w:noProof/>
          <w:vertAlign w:val="superscript"/>
        </w:rPr>
        <w:t>1,2,5,6</w:t>
      </w:r>
      <w:r w:rsidRPr="00D974BF">
        <w:fldChar w:fldCharType="end"/>
      </w:r>
      <w:r w:rsidRPr="00D974BF">
        <w:t>.</w:t>
      </w:r>
      <w:r w:rsidRPr="00D974BF">
        <w:rPr>
          <w:color w:val="000000"/>
          <w:shd w:val="clear" w:color="auto" w:fill="FFFFFF"/>
        </w:rPr>
        <w:t xml:space="preserve"> </w:t>
      </w:r>
      <w:r w:rsidRPr="00D974BF">
        <w:t xml:space="preserve">As such, PH accelerates disease progression in heart failure patients and increases mortality, </w:t>
      </w:r>
      <w:r w:rsidR="00000E3D" w:rsidRPr="00D974BF">
        <w:t>particularly</w:t>
      </w:r>
      <w:r w:rsidRPr="00D974BF">
        <w:t xml:space="preserve"> in patients undergoing surgical treatment by implantation of left ventricular assist devi</w:t>
      </w:r>
      <w:r w:rsidR="00000E3D" w:rsidRPr="00D974BF">
        <w:t>c</w:t>
      </w:r>
      <w:r w:rsidRPr="00D974BF">
        <w:t>es (LVAD) and/or heart transplantation</w:t>
      </w:r>
      <w:r w:rsidRPr="00D974BF">
        <w:fldChar w:fldCharType="begin">
          <w:fldData xml:space="preserve">PEVuZE5vdGU+PENpdGU+PEF1dGhvcj5NaWxsZXI8L0F1dGhvcj48WWVhcj4yMDE0PC9ZZWFyPjxS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</w:fldData>
        </w:fldChar>
      </w:r>
      <w:r w:rsidR="00D336DB" w:rsidRPr="00D974BF">
        <w:instrText xml:space="preserve"> ADDIN EN.CITE </w:instrText>
      </w:r>
      <w:r w:rsidR="00D336DB" w:rsidRPr="00D974BF">
        <w:fldChar w:fldCharType="begin">
          <w:fldData xml:space="preserve">PEVuZE5vdGU+PENpdGU+PEF1dGhvcj5NaWxsZXI8L0F1dGhvcj48WWVhcj4yMDE0PC9ZZWFyPjxS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</w:fldData>
        </w:fldChar>
      </w:r>
      <w:r w:rsidR="00D336DB" w:rsidRPr="00D974BF">
        <w:instrText xml:space="preserve"> ADDIN EN.CITE.DATA </w:instrText>
      </w:r>
      <w:r w:rsidR="00D336DB" w:rsidRPr="00D974BF">
        <w:fldChar w:fldCharType="end"/>
      </w:r>
      <w:r w:rsidRPr="00D974BF">
        <w:fldChar w:fldCharType="separate"/>
      </w:r>
      <w:r w:rsidR="001B796D" w:rsidRPr="00D974BF">
        <w:rPr>
          <w:noProof/>
          <w:vertAlign w:val="superscript"/>
        </w:rPr>
        <w:t>7-9</w:t>
      </w:r>
      <w:r w:rsidRPr="00D974BF">
        <w:fldChar w:fldCharType="end"/>
      </w:r>
      <w:r w:rsidRPr="00D974BF">
        <w:t>. Currently</w:t>
      </w:r>
      <w:r w:rsidR="00000E3D" w:rsidRPr="00D974BF">
        <w:t>,</w:t>
      </w:r>
      <w:r w:rsidRPr="00D974BF">
        <w:t xml:space="preserve"> no curative therapies exist that could reverse the process of pulmonary vascular remodeling, so fundamental mechanistic research in appropriate model systems is needed. </w:t>
      </w:r>
    </w:p>
    <w:p w14:paraId="27B4BDDD" w14:textId="77777777" w:rsidR="00000E3D" w:rsidRPr="00D974BF" w:rsidRDefault="00000E3D" w:rsidP="00D974BF"/>
    <w:p w14:paraId="4EAB7C67" w14:textId="12691BEA" w:rsidR="00A95F03" w:rsidRPr="00D974BF" w:rsidRDefault="009F4371" w:rsidP="00D974BF">
      <w:r w:rsidRPr="00D974BF">
        <w:t xml:space="preserve">Importantly, clinical studies show </w:t>
      </w:r>
      <w:bookmarkStart w:id="0" w:name="_Hlk84007433"/>
      <w:r w:rsidRPr="00D974BF">
        <w:t xml:space="preserve">that </w:t>
      </w:r>
      <w:r w:rsidR="00EC2C81" w:rsidRPr="00D974BF">
        <w:t xml:space="preserve">PH-LHD as </w:t>
      </w:r>
      <w:r w:rsidRPr="00D974BF">
        <w:t xml:space="preserve">a frequent complication in </w:t>
      </w:r>
      <w:r w:rsidR="00EC2C81" w:rsidRPr="00D974BF">
        <w:t xml:space="preserve">patients with </w:t>
      </w:r>
      <w:r w:rsidRPr="00D974BF">
        <w:t xml:space="preserve">aortic stenosis </w:t>
      </w:r>
      <w:r w:rsidR="00EC2C81" w:rsidRPr="00D974BF">
        <w:t xml:space="preserve">can </w:t>
      </w:r>
      <w:r w:rsidRPr="00D974BF">
        <w:t>improve</w:t>
      </w:r>
      <w:r w:rsidR="00EC2C81" w:rsidRPr="00D974BF">
        <w:t xml:space="preserve"> rapidly</w:t>
      </w:r>
      <w:r w:rsidRPr="00D974BF">
        <w:t xml:space="preserve"> in the early post</w:t>
      </w:r>
      <w:r w:rsidR="00557129" w:rsidRPr="00D974BF">
        <w:t>-</w:t>
      </w:r>
      <w:r w:rsidRPr="00D974BF">
        <w:t xml:space="preserve">operative period </w:t>
      </w:r>
      <w:r w:rsidR="00EC2C81" w:rsidRPr="00D974BF">
        <w:t xml:space="preserve">following </w:t>
      </w:r>
      <w:r w:rsidR="00557129" w:rsidRPr="00D974BF">
        <w:t>aortic valve replacement</w:t>
      </w:r>
      <w:bookmarkEnd w:id="0"/>
      <w:r w:rsidRPr="00D974BF">
        <w:fldChar w:fldCharType="begin"/>
      </w:r>
      <w:r w:rsidR="00A95F03" w:rsidRPr="00D974BF">
        <w:instrText xml:space="preserve"> ADDIN EN.CITE &lt;EndNote&gt;&lt;Cite&gt;&lt;Author&gt;Tracy&lt;/Author&gt;&lt;Year&gt;1990&lt;/Year&gt;&lt;RecNum&gt;17&lt;/RecNum&gt;&lt;DisplayText&gt;&lt;style face="superscript"&gt;10&lt;/style&gt;&lt;/DisplayText&gt;&lt;record&gt;&lt;rec-number&gt;17&lt;/rec-number&gt;&lt;foreign-keys&gt;&lt;key app="EN" db-id="vwtpzrar60a228ezpdavzv0e0wevpd009pe9" timestamp="1639136421"&gt;17&lt;/key&gt;&lt;/foreign-keys&gt;&lt;ref-type name="Journal Article"&gt;17&lt;/ref-type&gt;&lt;contributors&gt;&lt;authors&gt;&lt;author&gt;Tracy, G. P.&lt;/author&gt;&lt;author&gt;Proctor, M. S.&lt;/author&gt;&lt;author&gt;Hizny, C. S.&lt;/author&gt;&lt;/authors&gt;&lt;/contributors&gt;&lt;auth-address&gt;Division of Cardiology, Mercy Hospital, Scranton, Pennsylvania.&lt;/auth-address&gt;&lt;titles&gt;&lt;title&gt;Reversibility of pulmonary artery hypertension in aortic stenosis after aortic valve replacement&lt;/title&gt;&lt;secondary-title&gt;Ann Thorac Surg&lt;/secondary-title&gt;&lt;/titles&gt;&lt;periodical&gt;&lt;full-title&gt;Ann Thorac Surg&lt;/full-title&gt;&lt;/periodical&gt;&lt;pages&gt;89-93&lt;/pages&gt;&lt;volume&gt;50&lt;/volume&gt;&lt;number&gt;1&lt;/number&gt;&lt;keywords&gt;&lt;keyword&gt;Aged&lt;/keyword&gt;&lt;keyword&gt;Aortic Valve/physiopathology/*surgery&lt;/keyword&gt;&lt;keyword&gt;Aortic Valve Stenosis/physiopathology/*surgery&lt;/keyword&gt;&lt;keyword&gt;Blood Pressure/physiology&lt;/keyword&gt;&lt;keyword&gt;Diastole&lt;/keyword&gt;&lt;keyword&gt;Female&lt;/keyword&gt;&lt;keyword&gt;*Heart Valve Prosthesis&lt;/keyword&gt;&lt;keyword&gt;Humans&lt;/keyword&gt;&lt;keyword&gt;Hypertension, Pulmonary/physiopathology/*therapy&lt;/keyword&gt;&lt;keyword&gt;Male&lt;/keyword&gt;&lt;keyword&gt;Middle Aged&lt;/keyword&gt;&lt;keyword&gt;Pulmonary Artery/physiopathology&lt;/keyword&gt;&lt;keyword&gt;Retrospective Studies&lt;/keyword&gt;&lt;keyword&gt;Vascular Resistance&lt;/keyword&gt;&lt;/keywords&gt;&lt;dates&gt;&lt;year&gt;1990&lt;/year&gt;&lt;pub-dates&gt;&lt;date&gt;Jul&lt;/date&gt;&lt;/pub-dates&gt;&lt;/dates&gt;&lt;isbn&gt;0003-4975 (Print)&amp;#xD;0003-4975 (Linking)&lt;/isbn&gt;&lt;accession-num&gt;2369233&lt;/accession-num&gt;&lt;urls&gt;&lt;related-urls&gt;&lt;url&gt;https://www.ncbi.nlm.nih.gov/pubmed/2369233&lt;/url&gt;&lt;/related-urls&gt;&lt;/urls&gt;&lt;electronic-resource-num&gt;10.1016/0003-4975(90)90095-n&lt;/electronic-resource-num&gt;&lt;/record&gt;&lt;/Cite&gt;&lt;/EndNote&gt;</w:instrText>
      </w:r>
      <w:r w:rsidRPr="00D974BF">
        <w:fldChar w:fldCharType="separate"/>
      </w:r>
      <w:r w:rsidR="00A95F03" w:rsidRPr="00D974BF">
        <w:rPr>
          <w:noProof/>
          <w:vertAlign w:val="superscript"/>
        </w:rPr>
        <w:t>10</w:t>
      </w:r>
      <w:r w:rsidRPr="00D974BF">
        <w:fldChar w:fldCharType="end"/>
      </w:r>
      <w:r w:rsidRPr="00D974BF">
        <w:t xml:space="preserve">. </w:t>
      </w:r>
      <w:r w:rsidR="00EC2C81" w:rsidRPr="00D974BF">
        <w:t xml:space="preserve">Analogously, </w:t>
      </w:r>
      <w:r w:rsidRPr="00D974BF">
        <w:t xml:space="preserve">high (&gt;3 Wood Units) pre-operative pulmonary vascular resistance (PVR) </w:t>
      </w:r>
      <w:r w:rsidR="00EC2C81" w:rsidRPr="00D974BF">
        <w:t xml:space="preserve">that was, however, reversible on nitroprusside was </w:t>
      </w:r>
      <w:r w:rsidR="0053320C" w:rsidRPr="00D974BF">
        <w:t xml:space="preserve">sustainably normalized </w:t>
      </w:r>
      <w:r w:rsidRPr="00D974BF">
        <w:t>after heart transplantation</w:t>
      </w:r>
      <w:r w:rsidR="00EC2C81" w:rsidRPr="00D974BF">
        <w:t xml:space="preserve"> in a 5</w:t>
      </w:r>
      <w:r w:rsidR="00557129" w:rsidRPr="00D974BF">
        <w:t>-</w:t>
      </w:r>
      <w:r w:rsidR="00EC2C81" w:rsidRPr="00D974BF">
        <w:t>year follow-up study</w:t>
      </w:r>
      <w:r w:rsidRPr="00D974BF">
        <w:fldChar w:fldCharType="begin">
          <w:fldData xml:space="preserve">PEVuZE5vdGU+PENpdGU+PEF1dGhvcj5MaW5kZWxvdzwvQXV0aG9yPjxZZWFyPjE5OTk8L1llYXI+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</w:fldData>
        </w:fldChar>
      </w:r>
      <w:r w:rsidR="00A95F03" w:rsidRPr="00D974BF">
        <w:instrText xml:space="preserve"> ADDIN EN.CITE </w:instrText>
      </w:r>
      <w:r w:rsidR="00A95F03" w:rsidRPr="00D974BF">
        <w:fldChar w:fldCharType="begin">
          <w:fldData xml:space="preserve">PEVuZE5vdGU+PENpdGU+PEF1dGhvcj5MaW5kZWxvdzwvQXV0aG9yPjxZZWFyPjE5OTk8L1llYXI+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</w:fldData>
        </w:fldChar>
      </w:r>
      <w:r w:rsidR="00A95F03" w:rsidRPr="00D974BF">
        <w:instrText xml:space="preserve"> ADDIN EN.CITE.DATA </w:instrText>
      </w:r>
      <w:r w:rsidR="00A95F03" w:rsidRPr="00D974BF">
        <w:fldChar w:fldCharType="end"/>
      </w:r>
      <w:r w:rsidRPr="00D974BF">
        <w:fldChar w:fldCharType="separate"/>
      </w:r>
      <w:r w:rsidR="00A95F03" w:rsidRPr="00D974BF">
        <w:rPr>
          <w:noProof/>
          <w:vertAlign w:val="superscript"/>
        </w:rPr>
        <w:t>11</w:t>
      </w:r>
      <w:r w:rsidRPr="00D974BF">
        <w:fldChar w:fldCharType="end"/>
      </w:r>
      <w:r w:rsidRPr="00D974BF">
        <w:t>.</w:t>
      </w:r>
      <w:r w:rsidR="00EC2C81" w:rsidRPr="00D974BF">
        <w:t xml:space="preserve"> </w:t>
      </w:r>
      <w:r w:rsidR="007F4075" w:rsidRPr="00D974BF">
        <w:t>Similarly</w:t>
      </w:r>
      <w:r w:rsidRPr="00D974BF">
        <w:t>, an adequate reduction of both reversible and fixed PVR and improvement of RV function in LHD patients could be realized within several months by unload</w:t>
      </w:r>
      <w:r w:rsidR="007F4075" w:rsidRPr="00D974BF">
        <w:t>ing the</w:t>
      </w:r>
      <w:r w:rsidRPr="00D974BF">
        <w:t xml:space="preserve"> left ventricle using implantable pulsatile and non-pulsatile ventricular assist devices</w:t>
      </w:r>
      <w:r w:rsidRPr="00D974BF">
        <w:fldChar w:fldCharType="begin">
          <w:fldData xml:space="preserve">PEVuZE5vdGU+PENpdGU+PEF1dGhvcj5NYXJ0aW48L0F1dGhvcj48WWVhcj4yMDA0PC9ZZWFyPjxS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==
</w:fldData>
        </w:fldChar>
      </w:r>
      <w:r w:rsidR="00A95F03" w:rsidRPr="00D974BF">
        <w:instrText xml:space="preserve"> ADDIN EN.CITE </w:instrText>
      </w:r>
      <w:r w:rsidR="00A95F03" w:rsidRPr="00D974BF">
        <w:fldChar w:fldCharType="begin">
          <w:fldData xml:space="preserve">PEVuZE5vdGU+PENpdGU+PEF1dGhvcj5NYXJ0aW48L0F1dGhvcj48WWVhcj4yMDA0PC9ZZWFyPjxS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==
</w:fldData>
        </w:fldChar>
      </w:r>
      <w:r w:rsidR="00A95F03" w:rsidRPr="00D974BF">
        <w:instrText xml:space="preserve"> ADDIN EN.CITE.DATA </w:instrText>
      </w:r>
      <w:r w:rsidR="00A95F03" w:rsidRPr="00D974BF">
        <w:fldChar w:fldCharType="end"/>
      </w:r>
      <w:r w:rsidRPr="00D974BF">
        <w:fldChar w:fldCharType="separate"/>
      </w:r>
      <w:r w:rsidR="00A95F03" w:rsidRPr="00D974BF">
        <w:rPr>
          <w:noProof/>
          <w:vertAlign w:val="superscript"/>
        </w:rPr>
        <w:t>12-14</w:t>
      </w:r>
      <w:r w:rsidRPr="00D974BF">
        <w:fldChar w:fldCharType="end"/>
      </w:r>
      <w:r w:rsidRPr="00D974BF">
        <w:t xml:space="preserve">. </w:t>
      </w:r>
      <w:r w:rsidR="00DC4679" w:rsidRPr="00D974BF">
        <w:t>Currently, the cellular and molecular mechanisms that drive reverse remodeling in the pulmonary circulation and RV myocardium are</w:t>
      </w:r>
      <w:r w:rsidRPr="00D974BF">
        <w:t xml:space="preserve"> unclear</w:t>
      </w:r>
      <w:r w:rsidR="00DC4679" w:rsidRPr="00D974BF">
        <w:t>. Yet,</w:t>
      </w:r>
      <w:r w:rsidRPr="00D974BF">
        <w:t xml:space="preserve"> their understanding may provide important insight into physiological pathways that may be </w:t>
      </w:r>
      <w:r w:rsidRPr="00D974BF">
        <w:lastRenderedPageBreak/>
        <w:t>therapeutically exploited to reverse lung vascular and RV remodeling in PH-LHD and other forms of PH.</w:t>
      </w:r>
      <w:r w:rsidR="00A95F03" w:rsidRPr="00D974BF">
        <w:t xml:space="preserve"> </w:t>
      </w:r>
    </w:p>
    <w:p w14:paraId="65608C4A" w14:textId="77777777" w:rsidR="00DC4679" w:rsidRPr="00D974BF" w:rsidRDefault="00DC4679" w:rsidP="00D974BF"/>
    <w:p w14:paraId="6A830B0C" w14:textId="00342D6B" w:rsidR="00D17E24" w:rsidRPr="00D974BF" w:rsidRDefault="00A95F03" w:rsidP="00D974BF">
      <w:r w:rsidRPr="00D974BF">
        <w:t>A suitable preclinical model that adequately replicates the pathophysiological and molecular features of PH-LHD can be used for translational studies i</w:t>
      </w:r>
      <w:r w:rsidR="0019394E" w:rsidRPr="00D974BF">
        <w:t>n</w:t>
      </w:r>
      <w:r w:rsidRPr="00D974BF">
        <w:t xml:space="preserve"> pressure overload-induced congestive heart failure due to surgical aortic banding (</w:t>
      </w:r>
      <w:proofErr w:type="spellStart"/>
      <w:r w:rsidRPr="00D974BF">
        <w:t>AoB</w:t>
      </w:r>
      <w:proofErr w:type="spellEnd"/>
      <w:r w:rsidRPr="00D974BF">
        <w:t>) in rats</w:t>
      </w:r>
      <w:r w:rsidRPr="00D974BF">
        <w:fldChar w:fldCharType="begin">
          <w:fldData xml:space="preserve">PEVuZE5vdGU+PENpdGU+PEF1dGhvcj5IdW50PC9BdXRob3I+PFllYXI+MjAxMzwvWWVhcj48UmVj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=
</w:fldData>
        </w:fldChar>
      </w:r>
      <w:r w:rsidRPr="00D974BF">
        <w:instrText xml:space="preserve"> ADDIN EN.CITE </w:instrText>
      </w:r>
      <w:r w:rsidRPr="00D974BF">
        <w:fldChar w:fldCharType="begin">
          <w:fldData xml:space="preserve">PEVuZE5vdGU+PENpdGU+PEF1dGhvcj5IdW50PC9BdXRob3I+PFllYXI+MjAxMzwvWWVhcj48UmVj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=
</w:fldData>
        </w:fldChar>
      </w:r>
      <w:r w:rsidRPr="00D974BF">
        <w:instrText xml:space="preserve"> ADDIN EN.CITE.DATA </w:instrText>
      </w:r>
      <w:r w:rsidRPr="00D974BF">
        <w:fldChar w:fldCharType="end"/>
      </w:r>
      <w:r w:rsidRPr="00D974BF">
        <w:fldChar w:fldCharType="separate"/>
      </w:r>
      <w:r w:rsidRPr="00D974BF">
        <w:rPr>
          <w:noProof/>
          <w:vertAlign w:val="superscript"/>
        </w:rPr>
        <w:t>4,15,16</w:t>
      </w:r>
      <w:r w:rsidRPr="00D974BF">
        <w:fldChar w:fldCharType="end"/>
      </w:r>
      <w:r w:rsidRPr="00D974BF">
        <w:t xml:space="preserve">. </w:t>
      </w:r>
      <w:r w:rsidR="00BD4BAC" w:rsidRPr="00D974BF">
        <w:t xml:space="preserve">In comparison to similar </w:t>
      </w:r>
      <w:r w:rsidR="007F4075" w:rsidRPr="00D974BF">
        <w:t xml:space="preserve">heart failure due to </w:t>
      </w:r>
      <w:r w:rsidR="00BD4BAC" w:rsidRPr="00D974BF">
        <w:t xml:space="preserve">pressure overload </w:t>
      </w:r>
      <w:r w:rsidR="007F4075" w:rsidRPr="00D974BF">
        <w:t xml:space="preserve">in the murine model of </w:t>
      </w:r>
      <w:r w:rsidR="00BD4BAC" w:rsidRPr="00D974BF">
        <w:t>transverse aortic constriction (TAC)</w:t>
      </w:r>
      <w:r w:rsidR="00BD4BAC" w:rsidRPr="00D974BF">
        <w:fldChar w:fldCharType="begin">
          <w:fldData xml:space="preserve">PEVuZE5vdGU+PENpdGU+PEF1dGhvcj5Sb2NrbWFuPC9BdXRob3I+PFllYXI+MTk5MTwvWWVhcj48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</w:fldData>
        </w:fldChar>
      </w:r>
      <w:r w:rsidR="00BD4BAC" w:rsidRPr="00D974BF">
        <w:instrText xml:space="preserve"> ADDIN EN.CITE </w:instrText>
      </w:r>
      <w:r w:rsidR="00BD4BAC" w:rsidRPr="00D974BF">
        <w:fldChar w:fldCharType="begin">
          <w:fldData xml:space="preserve">PEVuZE5vdGU+PENpdGU+PEF1dGhvcj5Sb2NrbWFuPC9BdXRob3I+PFllYXI+MTk5MTwvWWVhcj48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</w:fldData>
        </w:fldChar>
      </w:r>
      <w:r w:rsidR="00BD4BAC" w:rsidRPr="00D974BF">
        <w:instrText xml:space="preserve"> ADDIN EN.CITE.DATA </w:instrText>
      </w:r>
      <w:r w:rsidR="00BD4BAC" w:rsidRPr="00D974BF">
        <w:fldChar w:fldCharType="end"/>
      </w:r>
      <w:r w:rsidR="00BD4BAC" w:rsidRPr="00D974BF">
        <w:fldChar w:fldCharType="separate"/>
      </w:r>
      <w:r w:rsidR="00BD4BAC" w:rsidRPr="00D974BF">
        <w:rPr>
          <w:noProof/>
          <w:vertAlign w:val="superscript"/>
        </w:rPr>
        <w:t>17</w:t>
      </w:r>
      <w:r w:rsidR="00BD4BAC" w:rsidRPr="00D974BF">
        <w:fldChar w:fldCharType="end"/>
      </w:r>
      <w:r w:rsidR="00BD4BAC" w:rsidRPr="00D974BF">
        <w:t xml:space="preserve">, </w:t>
      </w:r>
      <w:r w:rsidR="007F4075" w:rsidRPr="00D974BF">
        <w:t>banding</w:t>
      </w:r>
      <w:r w:rsidR="00BD4BAC" w:rsidRPr="00D974BF">
        <w:t xml:space="preserve"> of </w:t>
      </w:r>
      <w:r w:rsidR="007F4075" w:rsidRPr="00D974BF">
        <w:t xml:space="preserve">the </w:t>
      </w:r>
      <w:r w:rsidR="00BD4BAC" w:rsidRPr="00D974BF">
        <w:t xml:space="preserve">ascending aorta above the aortic root in </w:t>
      </w:r>
      <w:proofErr w:type="spellStart"/>
      <w:r w:rsidR="00BD4BAC" w:rsidRPr="00D974BF">
        <w:t>AoB</w:t>
      </w:r>
      <w:proofErr w:type="spellEnd"/>
      <w:r w:rsidR="00BD4BAC" w:rsidRPr="00D974BF">
        <w:t xml:space="preserve"> rats </w:t>
      </w:r>
      <w:r w:rsidR="007F4075" w:rsidRPr="00D974BF">
        <w:t xml:space="preserve">does not </w:t>
      </w:r>
      <w:r w:rsidR="00BD4BAC" w:rsidRPr="00D974BF">
        <w:t>produce</w:t>
      </w:r>
      <w:r w:rsidR="007F4075" w:rsidRPr="00D974BF">
        <w:t xml:space="preserve"> hypertension in the left carotid artery as the banding site is proximal of the outflow of the left carotid artery from the aorta. As a result, </w:t>
      </w:r>
      <w:proofErr w:type="spellStart"/>
      <w:r w:rsidR="007F4075" w:rsidRPr="00D974BF">
        <w:t>AoB</w:t>
      </w:r>
      <w:proofErr w:type="spellEnd"/>
      <w:r w:rsidR="007F4075" w:rsidRPr="00D974BF">
        <w:t xml:space="preserve"> does not cause left-sided neuronal</w:t>
      </w:r>
      <w:r w:rsidR="00BD4BAC" w:rsidRPr="00D974BF">
        <w:t xml:space="preserve"> injury in the cortex</w:t>
      </w:r>
      <w:r w:rsidR="001D5ED9" w:rsidRPr="00D974BF">
        <w:t xml:space="preserve"> </w:t>
      </w:r>
      <w:r w:rsidR="007F4075" w:rsidRPr="00D974BF">
        <w:t>as is characteristic for TAC</w:t>
      </w:r>
      <w:r w:rsidR="001D5ED9" w:rsidRPr="00D974BF">
        <w:fldChar w:fldCharType="begin">
          <w:fldData xml:space="preserve">PEVuZE5vdGU+PENpdGU+PEF1dGhvcj5kZSBNb250Z29sZmllcjwvQXV0aG9yPjxZZWFyPjIwMTk8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</w:fldData>
        </w:fldChar>
      </w:r>
      <w:r w:rsidR="001D5ED9" w:rsidRPr="00D974BF">
        <w:instrText xml:space="preserve"> ADDIN EN.CITE </w:instrText>
      </w:r>
      <w:r w:rsidR="001D5ED9" w:rsidRPr="00D974BF">
        <w:fldChar w:fldCharType="begin">
          <w:fldData xml:space="preserve">PEVuZE5vdGU+PENpdGU+PEF1dGhvcj5kZSBNb250Z29sZmllcjwvQXV0aG9yPjxZZWFyPjIwMTk8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</w:fldData>
        </w:fldChar>
      </w:r>
      <w:r w:rsidR="001D5ED9" w:rsidRPr="00D974BF">
        <w:instrText xml:space="preserve"> ADDIN EN.CITE.DATA </w:instrText>
      </w:r>
      <w:r w:rsidR="001D5ED9" w:rsidRPr="00D974BF">
        <w:fldChar w:fldCharType="end"/>
      </w:r>
      <w:r w:rsidR="001D5ED9" w:rsidRPr="00D974BF">
        <w:fldChar w:fldCharType="separate"/>
      </w:r>
      <w:r w:rsidR="001D5ED9" w:rsidRPr="00D974BF">
        <w:rPr>
          <w:noProof/>
          <w:vertAlign w:val="superscript"/>
        </w:rPr>
        <w:t>18</w:t>
      </w:r>
      <w:r w:rsidR="001D5ED9" w:rsidRPr="00D974BF">
        <w:fldChar w:fldCharType="end"/>
      </w:r>
      <w:r w:rsidR="007F4075" w:rsidRPr="00D974BF">
        <w:t xml:space="preserve">, and which may affect </w:t>
      </w:r>
      <w:r w:rsidR="0019394E" w:rsidRPr="00D974BF">
        <w:t xml:space="preserve">the </w:t>
      </w:r>
      <w:r w:rsidR="007F4075" w:rsidRPr="00D974BF">
        <w:t xml:space="preserve">study outcome. </w:t>
      </w:r>
      <w:r w:rsidR="0019394E" w:rsidRPr="00D974BF">
        <w:t>C</w:t>
      </w:r>
      <w:r w:rsidR="00FF3437" w:rsidRPr="00D974BF">
        <w:t xml:space="preserve">ompared to </w:t>
      </w:r>
      <w:r w:rsidR="00BD4BAC" w:rsidRPr="00D974BF">
        <w:t xml:space="preserve">other </w:t>
      </w:r>
      <w:r w:rsidR="00FF3437" w:rsidRPr="00D974BF">
        <w:t>rodent</w:t>
      </w:r>
      <w:r w:rsidR="00BD4BAC" w:rsidRPr="00D974BF">
        <w:t xml:space="preserve"> models </w:t>
      </w:r>
      <w:r w:rsidR="00FF3437" w:rsidRPr="00D974BF">
        <w:t>of</w:t>
      </w:r>
      <w:r w:rsidR="00BD4BAC" w:rsidRPr="00D974BF">
        <w:t xml:space="preserve"> surgically induced PH-LHD, rat models </w:t>
      </w:r>
      <w:r w:rsidR="00FF3437" w:rsidRPr="00D974BF">
        <w:t>in general</w:t>
      </w:r>
      <w:r w:rsidR="0019394E" w:rsidRPr="00D974BF">
        <w:t>,</w:t>
      </w:r>
      <w:r w:rsidR="00FF3437" w:rsidRPr="00D974BF">
        <w:t xml:space="preserve"> and </w:t>
      </w:r>
      <w:proofErr w:type="spellStart"/>
      <w:r w:rsidR="00FF3437" w:rsidRPr="00D974BF">
        <w:t>AoB</w:t>
      </w:r>
      <w:proofErr w:type="spellEnd"/>
      <w:r w:rsidR="00FF3437" w:rsidRPr="00D974BF">
        <w:t xml:space="preserve"> in particular</w:t>
      </w:r>
      <w:r w:rsidR="0019394E" w:rsidRPr="00D974BF">
        <w:t>,</w:t>
      </w:r>
      <w:r w:rsidR="00FF3437" w:rsidRPr="00D974BF">
        <w:t xml:space="preserve"> </w:t>
      </w:r>
      <w:r w:rsidR="00BD4BAC" w:rsidRPr="00D974BF">
        <w:t xml:space="preserve">prove to be </w:t>
      </w:r>
      <w:r w:rsidR="00FF3437" w:rsidRPr="00D974BF">
        <w:t>more robust</w:t>
      </w:r>
      <w:r w:rsidR="00BD4BAC" w:rsidRPr="00D974BF">
        <w:t>,</w:t>
      </w:r>
      <w:r w:rsidR="005B5860" w:rsidRPr="00D974BF">
        <w:t xml:space="preserve"> </w:t>
      </w:r>
      <w:r w:rsidR="00BD4BAC" w:rsidRPr="00D974BF">
        <w:t xml:space="preserve">reproducible </w:t>
      </w:r>
      <w:r w:rsidR="00FF3437" w:rsidRPr="00D974BF">
        <w:t xml:space="preserve">and replicate the remodeling of the pulmonary circulation characteristic for PH-LHD </w:t>
      </w:r>
      <w:r w:rsidR="001D5ED9" w:rsidRPr="00D974BF">
        <w:t>patients</w:t>
      </w:r>
      <w:r w:rsidR="0019394E" w:rsidRPr="00D974BF">
        <w:t>. At the same time,</w:t>
      </w:r>
      <w:r w:rsidR="00FF3437" w:rsidRPr="00D974BF">
        <w:t xml:space="preserve"> </w:t>
      </w:r>
      <w:r w:rsidR="00BD4BAC" w:rsidRPr="00D974BF">
        <w:t xml:space="preserve">perioperative lethality </w:t>
      </w:r>
      <w:r w:rsidR="00FF3437" w:rsidRPr="00D974BF">
        <w:t>is low</w:t>
      </w:r>
      <w:r w:rsidR="00BD4BAC" w:rsidRPr="00D974BF">
        <w:fldChar w:fldCharType="begin">
          <w:fldData xml:space="preserve">PEVuZE5vdGU+PENpdGU+PEF1dGhvcj5CcmVpdGxpbmc8L0F1dGhvcj48WWVhcj4yMDE1PC9ZZWFy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</w:fldData>
        </w:fldChar>
      </w:r>
      <w:r w:rsidR="00BD4BAC" w:rsidRPr="00D974BF">
        <w:instrText xml:space="preserve"> ADDIN EN.CITE </w:instrText>
      </w:r>
      <w:r w:rsidR="00BD4BAC" w:rsidRPr="00D974BF">
        <w:fldChar w:fldCharType="begin">
          <w:fldData xml:space="preserve">PEVuZE5vdGU+PENpdGU+PEF1dGhvcj5CcmVpdGxpbmc8L0F1dGhvcj48WWVhcj4yMDE1PC9ZZWFy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</w:fldData>
        </w:fldChar>
      </w:r>
      <w:r w:rsidR="00BD4BAC" w:rsidRPr="00D974BF">
        <w:instrText xml:space="preserve"> ADDIN EN.CITE.DATA </w:instrText>
      </w:r>
      <w:r w:rsidR="00BD4BAC" w:rsidRPr="00D974BF">
        <w:fldChar w:fldCharType="end"/>
      </w:r>
      <w:r w:rsidR="00BD4BAC" w:rsidRPr="00D974BF">
        <w:fldChar w:fldCharType="separate"/>
      </w:r>
      <w:r w:rsidR="00BD4BAC" w:rsidRPr="00D974BF">
        <w:rPr>
          <w:noProof/>
          <w:vertAlign w:val="superscript"/>
        </w:rPr>
        <w:t>19</w:t>
      </w:r>
      <w:r w:rsidR="00BD4BAC" w:rsidRPr="00D974BF">
        <w:fldChar w:fldCharType="end"/>
      </w:r>
      <w:r w:rsidR="00BD4BAC" w:rsidRPr="00D974BF">
        <w:t xml:space="preserve">. </w:t>
      </w:r>
      <w:r w:rsidR="002E24A1" w:rsidRPr="00D974BF">
        <w:t>I</w:t>
      </w:r>
      <w:r w:rsidRPr="00D974BF">
        <w:t xml:space="preserve">ncreased LV pressures and LV dysfunction in </w:t>
      </w:r>
      <w:proofErr w:type="spellStart"/>
      <w:r w:rsidRPr="00D974BF">
        <w:t>AoB</w:t>
      </w:r>
      <w:proofErr w:type="spellEnd"/>
      <w:r w:rsidRPr="00D974BF">
        <w:t xml:space="preserve"> rats induce </w:t>
      </w:r>
      <w:r w:rsidR="002E24A1" w:rsidRPr="00D974BF">
        <w:t>PH-LHD development</w:t>
      </w:r>
      <w:r w:rsidRPr="00D974BF">
        <w:t xml:space="preserve">, </w:t>
      </w:r>
      <w:r w:rsidR="00127F70" w:rsidRPr="00D974BF">
        <w:t>resulting in</w:t>
      </w:r>
      <w:r w:rsidRPr="00D974BF">
        <w:t xml:space="preserve"> elevated right ventricular pressures and right ventric</w:t>
      </w:r>
      <w:r w:rsidR="00FF3437" w:rsidRPr="00D974BF">
        <w:t>ular</w:t>
      </w:r>
      <w:r w:rsidRPr="00D974BF">
        <w:t xml:space="preserve"> (RV) remodeling. </w:t>
      </w:r>
      <w:r w:rsidR="00FF3437" w:rsidRPr="00D974BF">
        <w:t>As such, t</w:t>
      </w:r>
      <w:r w:rsidRPr="00D974BF">
        <w:t xml:space="preserve">he </w:t>
      </w:r>
      <w:proofErr w:type="spellStart"/>
      <w:r w:rsidRPr="00D974BF">
        <w:t>AoB</w:t>
      </w:r>
      <w:proofErr w:type="spellEnd"/>
      <w:r w:rsidRPr="00D974BF">
        <w:t xml:space="preserve"> rat model has proven </w:t>
      </w:r>
      <w:r w:rsidR="00FF3437" w:rsidRPr="00D974BF">
        <w:t xml:space="preserve">extremely </w:t>
      </w:r>
      <w:r w:rsidRPr="00D974BF">
        <w:t xml:space="preserve">useful in </w:t>
      </w:r>
      <w:r w:rsidR="002E24A1" w:rsidRPr="00D974BF">
        <w:t xml:space="preserve">a series of previous studies by independent groups, including ourselves, to identify </w:t>
      </w:r>
      <w:proofErr w:type="spellStart"/>
      <w:r w:rsidR="002E24A1" w:rsidRPr="00D974BF">
        <w:t>pathomechanisms</w:t>
      </w:r>
      <w:proofErr w:type="spellEnd"/>
      <w:r w:rsidR="002E24A1" w:rsidRPr="00D974BF">
        <w:t xml:space="preserve"> of pulmonary vascular remodeling and</w:t>
      </w:r>
      <w:r w:rsidRPr="00D974BF">
        <w:t xml:space="preserve"> test potential treatment strategies for PH-LHD</w:t>
      </w:r>
      <w:r w:rsidRPr="00D974BF">
        <w:fldChar w:fldCharType="begin">
          <w:fldData xml:space="preserve">PEVuZE5vdGU+PENpdGU+PEF1dGhvcj5Ib2ZmbWFubjwvQXV0aG9yPjxZZWFyPjIwMTE8L1llYXI+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</w:fldData>
        </w:fldChar>
      </w:r>
      <w:r w:rsidR="00BD4BAC" w:rsidRPr="00D974BF">
        <w:instrText xml:space="preserve"> ADDIN EN.CITE </w:instrText>
      </w:r>
      <w:r w:rsidR="00BD4BAC" w:rsidRPr="00D974BF">
        <w:fldChar w:fldCharType="begin">
          <w:fldData xml:space="preserve">PEVuZE5vdGU+PENpdGU+PEF1dGhvcj5Ib2ZmbWFubjwvQXV0aG9yPjxZZWFyPjIwMTE8L1llYXI+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</w:fldData>
        </w:fldChar>
      </w:r>
      <w:r w:rsidR="00BD4BAC" w:rsidRPr="00D974BF">
        <w:instrText xml:space="preserve"> ADDIN EN.CITE.DATA </w:instrText>
      </w:r>
      <w:r w:rsidR="00BD4BAC" w:rsidRPr="00D974BF">
        <w:fldChar w:fldCharType="end"/>
      </w:r>
      <w:r w:rsidRPr="00D974BF">
        <w:fldChar w:fldCharType="separate"/>
      </w:r>
      <w:r w:rsidR="00BD4BAC" w:rsidRPr="00D974BF">
        <w:rPr>
          <w:noProof/>
          <w:vertAlign w:val="superscript"/>
        </w:rPr>
        <w:t>4,15,20-25</w:t>
      </w:r>
      <w:r w:rsidRPr="00D974BF">
        <w:fldChar w:fldCharType="end"/>
      </w:r>
      <w:r w:rsidRPr="00D974BF">
        <w:t xml:space="preserve">. </w:t>
      </w:r>
    </w:p>
    <w:p w14:paraId="533D741D" w14:textId="77777777" w:rsidR="00D449E2" w:rsidRPr="00D974BF" w:rsidRDefault="00D449E2" w:rsidP="00D974BF"/>
    <w:p w14:paraId="46F18A02" w14:textId="64A9871F" w:rsidR="00D17E24" w:rsidRPr="00D974BF" w:rsidRDefault="00A95F03" w:rsidP="00D974BF">
      <w:r w:rsidRPr="00D974BF">
        <w:t>In th</w:t>
      </w:r>
      <w:r w:rsidR="00FF3437" w:rsidRPr="00D974BF">
        <w:t>e present</w:t>
      </w:r>
      <w:r w:rsidRPr="00D974BF">
        <w:t xml:space="preserve"> study</w:t>
      </w:r>
      <w:r w:rsidR="003545F3" w:rsidRPr="00D974BF">
        <w:t>,</w:t>
      </w:r>
      <w:r w:rsidRPr="00D974BF">
        <w:t xml:space="preserve"> </w:t>
      </w:r>
      <w:r w:rsidR="00FF3437" w:rsidRPr="00D974BF">
        <w:t xml:space="preserve">the </w:t>
      </w:r>
      <w:proofErr w:type="spellStart"/>
      <w:r w:rsidRPr="00D974BF">
        <w:t>AoB</w:t>
      </w:r>
      <w:proofErr w:type="spellEnd"/>
      <w:r w:rsidR="004C5261" w:rsidRPr="00D974BF">
        <w:t xml:space="preserve"> rat model </w:t>
      </w:r>
      <w:r w:rsidRPr="00D974BF">
        <w:t xml:space="preserve">was utilized to establish a surgical procedure of aortic </w:t>
      </w:r>
      <w:proofErr w:type="spellStart"/>
      <w:r w:rsidRPr="00D974BF">
        <w:t>debanding</w:t>
      </w:r>
      <w:proofErr w:type="spellEnd"/>
      <w:r w:rsidRPr="00D974BF">
        <w:t xml:space="preserve"> to </w:t>
      </w:r>
      <w:r w:rsidR="003545F3" w:rsidRPr="00D974BF">
        <w:t>study</w:t>
      </w:r>
      <w:r w:rsidR="00FF3437" w:rsidRPr="00D974BF">
        <w:t xml:space="preserve"> </w:t>
      </w:r>
      <w:r w:rsidRPr="00D974BF">
        <w:t xml:space="preserve">mechanisms of reverse remodeling </w:t>
      </w:r>
      <w:r w:rsidR="004C5261" w:rsidRPr="00D974BF">
        <w:t xml:space="preserve">in </w:t>
      </w:r>
      <w:r w:rsidR="00FF3437" w:rsidRPr="00D974BF">
        <w:t xml:space="preserve">the </w:t>
      </w:r>
      <w:r w:rsidRPr="00D974BF">
        <w:t xml:space="preserve">pulmonary vasculature and </w:t>
      </w:r>
      <w:r w:rsidR="00FF3437" w:rsidRPr="00D974BF">
        <w:t xml:space="preserve">the </w:t>
      </w:r>
      <w:r w:rsidRPr="00D974BF">
        <w:t>RV.</w:t>
      </w:r>
      <w:r w:rsidR="004C5261" w:rsidRPr="00D974BF">
        <w:t xml:space="preserve"> </w:t>
      </w:r>
      <w:r w:rsidR="00152338" w:rsidRPr="00D974BF">
        <w:t>Previously, m</w:t>
      </w:r>
      <w:r w:rsidR="009F4371" w:rsidRPr="00D974BF">
        <w:t xml:space="preserve">yocardial reverse remodeling models such as aortic </w:t>
      </w:r>
      <w:proofErr w:type="spellStart"/>
      <w:r w:rsidR="009F4371" w:rsidRPr="00D974BF">
        <w:t>debanding</w:t>
      </w:r>
      <w:proofErr w:type="spellEnd"/>
      <w:r w:rsidR="009F4371" w:rsidRPr="00D974BF">
        <w:t xml:space="preserve"> in mice</w:t>
      </w:r>
      <w:r w:rsidR="009F4371" w:rsidRPr="00D974BF">
        <w:fldChar w:fldCharType="begin"/>
      </w:r>
      <w:r w:rsidR="004C5261" w:rsidRPr="00D974BF">
        <w:instrText xml:space="preserve"> ADDIN EN.CITE &lt;EndNote&gt;&lt;Cite&gt;&lt;Author&gt;Goncalves-Rodrigues&lt;/Author&gt;&lt;Year&gt;2021&lt;/Year&gt;&lt;RecNum&gt;22&lt;/RecNum&gt;&lt;DisplayText&gt;&lt;style face="superscript"&gt;26&lt;/style&gt;&lt;/DisplayText&gt;&lt;record&gt;&lt;rec-number&gt;22&lt;/rec-number&gt;&lt;foreign-keys&gt;&lt;key app="EN" db-id="vwtpzrar60a228ezpdavzv0e0wevpd009pe9" timestamp="1639136421"&gt;22&lt;/key&gt;&lt;/foreign-keys&gt;&lt;ref-type name="Journal Article"&gt;17&lt;/ref-type&gt;&lt;contributors&gt;&lt;authors&gt;&lt;author&gt;Goncalves-Rodrigues, P.&lt;/author&gt;&lt;author&gt;Miranda-Silva, D.&lt;/author&gt;&lt;author&gt;Leite-Moreira, A. F.&lt;/author&gt;&lt;author&gt;Falcao-Pires, I.&lt;/author&gt;&lt;/authors&gt;&lt;/contributors&gt;&lt;auth-address&gt;Unidade de Investigacao Cardiovascular, Departamento de Cirurgia e Fisiologia, Faculdade de Medicina, Universidade do Porto.&amp;#xD;Unidade de Investigacao Cardiovascular, Departamento de Cirurgia e Fisiologia, Faculdade de Medicina, Universidade do Porto; ipires@med.up.pt.&lt;/auth-address&gt;&lt;titles&gt;&lt;title&gt;Studying Left Ventricular Reverse Remodeling by Aortic Debanding in Rodents&lt;/title&gt;&lt;secondary-title&gt;J Vis Exp&lt;/secondary-title&gt;&lt;/titles&gt;&lt;periodical&gt;&lt;full-title&gt;J Vis Exp&lt;/full-title&gt;&lt;/periodical&gt;&lt;number&gt;173&lt;/number&gt;&lt;dates&gt;&lt;year&gt;2021&lt;/year&gt;&lt;pub-dates&gt;&lt;date&gt;Jul 14&lt;/date&gt;&lt;/pub-dates&gt;&lt;/dates&gt;&lt;isbn&gt;1940-087X (Electronic)&amp;#xD;1940-087X (Linking)&lt;/isbn&gt;&lt;accession-num&gt;34338663&lt;/accession-num&gt;&lt;urls&gt;&lt;related-urls&gt;&lt;url&gt;https://www.ncbi.nlm.nih.gov/pubmed/34338663&lt;/url&gt;&lt;/related-urls&gt;&lt;/urls&gt;&lt;electronic-resource-num&gt;10.3791/60036&lt;/electronic-resource-num&gt;&lt;/record&gt;&lt;/Cite&gt;&lt;/EndNote&gt;</w:instrText>
      </w:r>
      <w:r w:rsidR="009F4371" w:rsidRPr="00D974BF">
        <w:fldChar w:fldCharType="separate"/>
      </w:r>
      <w:r w:rsidR="004C5261" w:rsidRPr="00D974BF">
        <w:rPr>
          <w:noProof/>
          <w:vertAlign w:val="superscript"/>
        </w:rPr>
        <w:t>26</w:t>
      </w:r>
      <w:r w:rsidR="009F4371" w:rsidRPr="00D974BF">
        <w:fldChar w:fldCharType="end"/>
      </w:r>
      <w:r w:rsidR="009F4371" w:rsidRPr="00D974BF">
        <w:t xml:space="preserve"> and rats</w:t>
      </w:r>
      <w:r w:rsidR="009F4371" w:rsidRPr="00D974BF">
        <w:fldChar w:fldCharType="begin">
          <w:fldData xml:space="preserve">PEVuZE5vdGU+PENpdGU+PEF1dGhvcj5NaXJhbmRhLVNpbHZhPC9BdXRob3I+PFllYXI+MjAxOTwv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</w:fldData>
        </w:fldChar>
      </w:r>
      <w:r w:rsidR="004C5261" w:rsidRPr="00D974BF">
        <w:instrText xml:space="preserve"> ADDIN EN.CITE </w:instrText>
      </w:r>
      <w:r w:rsidR="004C5261" w:rsidRPr="00D974BF">
        <w:fldChar w:fldCharType="begin">
          <w:fldData xml:space="preserve">PEVuZE5vdGU+PENpdGU+PEF1dGhvcj5NaXJhbmRhLVNpbHZhPC9BdXRob3I+PFllYXI+MjAxOTwv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</w:fldData>
        </w:fldChar>
      </w:r>
      <w:r w:rsidR="004C5261" w:rsidRPr="00D974BF">
        <w:instrText xml:space="preserve"> ADDIN EN.CITE.DATA </w:instrText>
      </w:r>
      <w:r w:rsidR="004C5261" w:rsidRPr="00D974BF">
        <w:fldChar w:fldCharType="end"/>
      </w:r>
      <w:r w:rsidR="009F4371" w:rsidRPr="00D974BF">
        <w:fldChar w:fldCharType="separate"/>
      </w:r>
      <w:r w:rsidR="004C5261" w:rsidRPr="00D974BF">
        <w:rPr>
          <w:noProof/>
          <w:vertAlign w:val="superscript"/>
        </w:rPr>
        <w:t>27</w:t>
      </w:r>
      <w:r w:rsidR="009F4371" w:rsidRPr="00D974BF">
        <w:fldChar w:fldCharType="end"/>
      </w:r>
      <w:r w:rsidR="009F4371" w:rsidRPr="00D974BF">
        <w:t xml:space="preserve"> have been developed to investigate the cellular and molecular mechanisms regulating the regression of left ventricular hypertrophy and test potential</w:t>
      </w:r>
      <w:r w:rsidR="009F4371" w:rsidRPr="00D974BF" w:rsidDel="00E83344">
        <w:t xml:space="preserve"> </w:t>
      </w:r>
      <w:r w:rsidR="009F4371" w:rsidRPr="00D974BF">
        <w:t>therapeutic options to promote myocardial recovery.</w:t>
      </w:r>
      <w:r w:rsidR="00FF21E3" w:rsidRPr="00D974BF">
        <w:t xml:space="preserve"> </w:t>
      </w:r>
      <w:r w:rsidR="00F644DC" w:rsidRPr="00D974BF">
        <w:t>Moreover, a</w:t>
      </w:r>
      <w:r w:rsidR="00CB0B6D" w:rsidRPr="00D974BF">
        <w:t xml:space="preserve"> </w:t>
      </w:r>
      <w:r w:rsidR="00FF3437" w:rsidRPr="00D974BF">
        <w:t>limited number of</w:t>
      </w:r>
      <w:r w:rsidR="00BA192A" w:rsidRPr="00D974BF">
        <w:t xml:space="preserve"> earlier stud</w:t>
      </w:r>
      <w:r w:rsidR="0015180D" w:rsidRPr="00D974BF">
        <w:t xml:space="preserve">ies </w:t>
      </w:r>
      <w:r w:rsidR="00FF3437" w:rsidRPr="00D974BF">
        <w:t xml:space="preserve">have explored the effects of aortic </w:t>
      </w:r>
      <w:proofErr w:type="spellStart"/>
      <w:r w:rsidR="00FF3437" w:rsidRPr="00D974BF">
        <w:t>debanding</w:t>
      </w:r>
      <w:proofErr w:type="spellEnd"/>
      <w:r w:rsidR="00FF3437" w:rsidRPr="00D974BF">
        <w:t xml:space="preserve"> on </w:t>
      </w:r>
      <w:r w:rsidR="00541383" w:rsidRPr="00D974BF">
        <w:t xml:space="preserve">PH-LHD </w:t>
      </w:r>
      <w:r w:rsidR="00FF3437" w:rsidRPr="00D974BF">
        <w:t xml:space="preserve">in </w:t>
      </w:r>
      <w:r w:rsidR="0015180D" w:rsidRPr="00D974BF">
        <w:t>rat</w:t>
      </w:r>
      <w:r w:rsidR="00FF3437" w:rsidRPr="00D974BF">
        <w:t xml:space="preserve">s and showed that aortic </w:t>
      </w:r>
      <w:proofErr w:type="spellStart"/>
      <w:r w:rsidR="00FF3437" w:rsidRPr="00D974BF">
        <w:t>debanding</w:t>
      </w:r>
      <w:proofErr w:type="spellEnd"/>
      <w:r w:rsidR="00FF3437" w:rsidRPr="00D974BF">
        <w:t xml:space="preserve"> m</w:t>
      </w:r>
      <w:r w:rsidR="00AB7B4F" w:rsidRPr="00D974BF">
        <w:t>ight</w:t>
      </w:r>
      <w:r w:rsidR="00FF3437" w:rsidRPr="00D974BF">
        <w:t xml:space="preserve"> reverse</w:t>
      </w:r>
      <w:r w:rsidR="00EB18E7" w:rsidRPr="00D974BF">
        <w:t xml:space="preserve"> medial hypertrophy in pulmonary arterioles</w:t>
      </w:r>
      <w:r w:rsidR="00CB0B6D" w:rsidRPr="00D974BF">
        <w:t>,</w:t>
      </w:r>
      <w:r w:rsidR="00EB18E7" w:rsidRPr="00D974BF">
        <w:t xml:space="preserve"> </w:t>
      </w:r>
      <w:r w:rsidR="00D5690D" w:rsidRPr="00D974BF">
        <w:t>normaliz</w:t>
      </w:r>
      <w:r w:rsidR="00FF3437" w:rsidRPr="00D974BF">
        <w:t>e</w:t>
      </w:r>
      <w:r w:rsidR="00CB0B6D" w:rsidRPr="00D974BF">
        <w:t xml:space="preserve"> </w:t>
      </w:r>
      <w:r w:rsidR="00FF3437" w:rsidRPr="00D974BF">
        <w:t xml:space="preserve">the expression of </w:t>
      </w:r>
      <w:r w:rsidR="00CB0B6D" w:rsidRPr="00D974BF">
        <w:t>pre</w:t>
      </w:r>
      <w:r w:rsidR="00FF3437" w:rsidRPr="00D974BF">
        <w:t>-</w:t>
      </w:r>
      <w:r w:rsidR="00CB0B6D" w:rsidRPr="00D974BF">
        <w:t>pro</w:t>
      </w:r>
      <w:r w:rsidR="00FF3437" w:rsidRPr="00D974BF">
        <w:t>-</w:t>
      </w:r>
      <w:r w:rsidR="00CB0B6D" w:rsidRPr="00D974BF">
        <w:t xml:space="preserve">endothelin 1 </w:t>
      </w:r>
      <w:r w:rsidR="00EB18E7" w:rsidRPr="00D974BF">
        <w:t xml:space="preserve">and </w:t>
      </w:r>
      <w:r w:rsidR="00FF3437" w:rsidRPr="00D974BF">
        <w:t>improve</w:t>
      </w:r>
      <w:r w:rsidR="00EB18E7" w:rsidRPr="00D974BF">
        <w:t xml:space="preserve"> </w:t>
      </w:r>
      <w:r w:rsidR="00FF3437" w:rsidRPr="00D974BF">
        <w:t>pulmonary hemodynamics</w:t>
      </w:r>
      <w:r w:rsidR="00F145DC" w:rsidRPr="00D974BF">
        <w:fldChar w:fldCharType="begin">
          <w:fldData xml:space="preserve">PEVuZE5vdGU+PENpdGU+PEF1dGhvcj5DaG91PC9BdXRob3I+PFllYXI+MjAwNjwvWWVhcj48UmVj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==
</w:fldData>
        </w:fldChar>
      </w:r>
      <w:r w:rsidR="004C5261" w:rsidRPr="00D974BF">
        <w:instrText xml:space="preserve"> ADDIN EN.CITE </w:instrText>
      </w:r>
      <w:r w:rsidR="004C5261" w:rsidRPr="00D974BF">
        <w:fldChar w:fldCharType="begin">
          <w:fldData xml:space="preserve">PEVuZE5vdGU+PENpdGU+PEF1dGhvcj5DaG91PC9BdXRob3I+PFllYXI+MjAwNjwvWWVhcj48UmVj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==
</w:fldData>
        </w:fldChar>
      </w:r>
      <w:r w:rsidR="004C5261" w:rsidRPr="00D974BF">
        <w:instrText xml:space="preserve"> ADDIN EN.CITE.DATA </w:instrText>
      </w:r>
      <w:r w:rsidR="004C5261" w:rsidRPr="00D974BF">
        <w:fldChar w:fldCharType="end"/>
      </w:r>
      <w:r w:rsidR="00F145DC" w:rsidRPr="00D974BF">
        <w:fldChar w:fldCharType="separate"/>
      </w:r>
      <w:r w:rsidR="004C5261" w:rsidRPr="00D974BF">
        <w:rPr>
          <w:noProof/>
          <w:vertAlign w:val="superscript"/>
        </w:rPr>
        <w:t>27,28</w:t>
      </w:r>
      <w:r w:rsidR="00F145DC" w:rsidRPr="00D974BF">
        <w:fldChar w:fldCharType="end"/>
      </w:r>
      <w:r w:rsidR="00CB0B6D" w:rsidRPr="00D974BF">
        <w:t xml:space="preserve">, </w:t>
      </w:r>
      <w:r w:rsidR="001E35D8" w:rsidRPr="00D974BF">
        <w:t>provid</w:t>
      </w:r>
      <w:r w:rsidR="00CB0B6D" w:rsidRPr="00D974BF">
        <w:t>ing</w:t>
      </w:r>
      <w:r w:rsidR="001E35D8" w:rsidRPr="00D974BF">
        <w:t xml:space="preserve"> evidence </w:t>
      </w:r>
      <w:r w:rsidR="0010667A" w:rsidRPr="00D974BF">
        <w:t xml:space="preserve">for </w:t>
      </w:r>
      <w:r w:rsidR="00FF3437" w:rsidRPr="00D974BF">
        <w:t xml:space="preserve">the </w:t>
      </w:r>
      <w:r w:rsidR="001E35D8" w:rsidRPr="00D974BF">
        <w:t xml:space="preserve">reversibility </w:t>
      </w:r>
      <w:r w:rsidR="0010667A" w:rsidRPr="00D974BF">
        <w:t xml:space="preserve">of PH in </w:t>
      </w:r>
      <w:r w:rsidR="00E34FF6" w:rsidRPr="00D974BF">
        <w:t>rats</w:t>
      </w:r>
      <w:r w:rsidR="00F644DC" w:rsidRPr="00D974BF">
        <w:t xml:space="preserve"> with heart failure</w:t>
      </w:r>
      <w:r w:rsidR="009F4371" w:rsidRPr="00D974BF">
        <w:t xml:space="preserve">. </w:t>
      </w:r>
      <w:r w:rsidR="00FF3437" w:rsidRPr="00D974BF">
        <w:t>Here, the</w:t>
      </w:r>
      <w:r w:rsidR="0095717F" w:rsidRPr="00D974BF">
        <w:t xml:space="preserve"> technical procedures </w:t>
      </w:r>
      <w:r w:rsidR="00FF3437" w:rsidRPr="00D974BF">
        <w:t xml:space="preserve">of the </w:t>
      </w:r>
      <w:proofErr w:type="spellStart"/>
      <w:r w:rsidR="00FF3437" w:rsidRPr="00D974BF">
        <w:t>debanding</w:t>
      </w:r>
      <w:proofErr w:type="spellEnd"/>
      <w:r w:rsidR="00FF3437" w:rsidRPr="00D974BF">
        <w:t xml:space="preserve"> surgery</w:t>
      </w:r>
      <w:r w:rsidR="004753A1" w:rsidRPr="00D974BF">
        <w:t xml:space="preserve"> are optimized and standardized</w:t>
      </w:r>
      <w:r w:rsidR="00FF3437" w:rsidRPr="00D974BF">
        <w:t>, e.g.</w:t>
      </w:r>
      <w:r w:rsidR="004753A1" w:rsidRPr="00D974BF">
        <w:t>,</w:t>
      </w:r>
      <w:r w:rsidR="00FF3437" w:rsidRPr="00D974BF">
        <w:t xml:space="preserve"> by </w:t>
      </w:r>
      <w:r w:rsidR="00306B0D" w:rsidRPr="00D974BF">
        <w:t xml:space="preserve">applying </w:t>
      </w:r>
      <w:r w:rsidR="00FF3437" w:rsidRPr="00D974BF">
        <w:t xml:space="preserve">a </w:t>
      </w:r>
      <w:r w:rsidR="0095717F" w:rsidRPr="00D974BF">
        <w:t>tracheotomy instead of endotracheal intubation</w:t>
      </w:r>
      <w:r w:rsidR="00FF3437" w:rsidRPr="00D974BF">
        <w:t xml:space="preserve"> or by </w:t>
      </w:r>
      <w:r w:rsidR="00305EB4" w:rsidRPr="00D974BF">
        <w:t>using titanium clip</w:t>
      </w:r>
      <w:r w:rsidR="00FF3437" w:rsidRPr="00D974BF">
        <w:t>s</w:t>
      </w:r>
      <w:r w:rsidR="00305EB4" w:rsidRPr="00D974BF">
        <w:t xml:space="preserve"> of </w:t>
      </w:r>
      <w:r w:rsidR="00FF3437" w:rsidRPr="00D974BF">
        <w:t xml:space="preserve">a </w:t>
      </w:r>
      <w:r w:rsidR="00305EB4" w:rsidRPr="00D974BF">
        <w:t>defined inner diameter for aortic banding instead of polypropylene suture</w:t>
      </w:r>
      <w:r w:rsidR="00FF3437" w:rsidRPr="00D974BF">
        <w:t>s</w:t>
      </w:r>
      <w:r w:rsidR="00305EB4" w:rsidRPr="00D974BF">
        <w:t xml:space="preserve"> with </w:t>
      </w:r>
      <w:r w:rsidR="00FF3437" w:rsidRPr="00D974BF">
        <w:t xml:space="preserve">a </w:t>
      </w:r>
      <w:r w:rsidR="00305EB4" w:rsidRPr="00D974BF">
        <w:t>blunt needle</w:t>
      </w:r>
      <w:r w:rsidR="00305EB4" w:rsidRPr="00D974BF">
        <w:fldChar w:fldCharType="begin">
          <w:fldData xml:space="preserve">PEVuZE5vdGU+PENpdGU+PEF1dGhvcj5NaXJhbmRhLVNpbHZhPC9BdXRob3I+PFllYXI+MjAxOTwv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</w:fldData>
        </w:fldChar>
      </w:r>
      <w:r w:rsidR="00305EB4" w:rsidRPr="00D974BF">
        <w:instrText xml:space="preserve"> ADDIN EN.CITE </w:instrText>
      </w:r>
      <w:r w:rsidR="00305EB4" w:rsidRPr="00D974BF">
        <w:fldChar w:fldCharType="begin">
          <w:fldData xml:space="preserve">PEVuZE5vdGU+PENpdGU+PEF1dGhvcj5NaXJhbmRhLVNpbHZhPC9BdXRob3I+PFllYXI+MjAxOTwv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</w:fldData>
        </w:fldChar>
      </w:r>
      <w:r w:rsidR="00305EB4" w:rsidRPr="00D974BF">
        <w:instrText xml:space="preserve"> ADDIN EN.CITE.DATA </w:instrText>
      </w:r>
      <w:r w:rsidR="00305EB4" w:rsidRPr="00D974BF">
        <w:fldChar w:fldCharType="end"/>
      </w:r>
      <w:r w:rsidR="00305EB4" w:rsidRPr="00D974BF">
        <w:fldChar w:fldCharType="separate"/>
      </w:r>
      <w:r w:rsidR="00305EB4" w:rsidRPr="00D974BF">
        <w:rPr>
          <w:noProof/>
          <w:vertAlign w:val="superscript"/>
        </w:rPr>
        <w:t>26,27</w:t>
      </w:r>
      <w:r w:rsidR="00305EB4" w:rsidRPr="00D974BF">
        <w:fldChar w:fldCharType="end"/>
      </w:r>
      <w:r w:rsidR="00FF3437" w:rsidRPr="00D974BF">
        <w:t xml:space="preserve">, thus </w:t>
      </w:r>
      <w:r w:rsidR="00306B0D" w:rsidRPr="00D974BF">
        <w:t>provid</w:t>
      </w:r>
      <w:r w:rsidR="00FF3437" w:rsidRPr="00D974BF">
        <w:t>ing for</w:t>
      </w:r>
      <w:r w:rsidR="00306B0D" w:rsidRPr="00D974BF">
        <w:t xml:space="preserve"> better</w:t>
      </w:r>
      <w:r w:rsidR="00D17E24" w:rsidRPr="00D974BF">
        <w:t xml:space="preserve"> control </w:t>
      </w:r>
      <w:r w:rsidR="00FF3437" w:rsidRPr="00D974BF">
        <w:t>of the</w:t>
      </w:r>
      <w:r w:rsidR="00D17E24" w:rsidRPr="00D974BF">
        <w:t xml:space="preserve"> </w:t>
      </w:r>
      <w:r w:rsidR="00305EB4" w:rsidRPr="00D974BF">
        <w:t>surgical procedure</w:t>
      </w:r>
      <w:r w:rsidR="00306B0D" w:rsidRPr="00D974BF">
        <w:t>s</w:t>
      </w:r>
      <w:r w:rsidR="00692570" w:rsidRPr="00D974BF">
        <w:t>,</w:t>
      </w:r>
      <w:r w:rsidR="00D17E24" w:rsidRPr="00D974BF">
        <w:t xml:space="preserve"> increase</w:t>
      </w:r>
      <w:r w:rsidR="00FF3437" w:rsidRPr="00D974BF">
        <w:t>d</w:t>
      </w:r>
      <w:r w:rsidR="00D17E24" w:rsidRPr="00D974BF">
        <w:t xml:space="preserve"> reproducibility of the model</w:t>
      </w:r>
      <w:r w:rsidR="00692570" w:rsidRPr="00D974BF">
        <w:t xml:space="preserve"> and </w:t>
      </w:r>
      <w:r w:rsidR="00FF3437" w:rsidRPr="00D974BF">
        <w:t xml:space="preserve">an </w:t>
      </w:r>
      <w:r w:rsidR="00E577C0" w:rsidRPr="00D974BF">
        <w:t>improve</w:t>
      </w:r>
      <w:r w:rsidR="00FF3437" w:rsidRPr="00D974BF">
        <w:t>d</w:t>
      </w:r>
      <w:r w:rsidR="00E577C0" w:rsidRPr="00D974BF">
        <w:t xml:space="preserve"> survival</w:t>
      </w:r>
      <w:r w:rsidR="00692570" w:rsidRPr="00D974BF">
        <w:t xml:space="preserve"> rate</w:t>
      </w:r>
      <w:r w:rsidR="00305EB4" w:rsidRPr="00D974BF">
        <w:t>.</w:t>
      </w:r>
    </w:p>
    <w:p w14:paraId="56B19D6E" w14:textId="77777777" w:rsidR="004753A1" w:rsidRPr="00D974BF" w:rsidRDefault="004753A1" w:rsidP="00D974BF">
      <w:pPr>
        <w:rPr>
          <w:color w:val="FF0000"/>
        </w:rPr>
      </w:pPr>
    </w:p>
    <w:p w14:paraId="457D19E8" w14:textId="57A9CF30" w:rsidR="0090488E" w:rsidRPr="00D974BF" w:rsidRDefault="0031499E" w:rsidP="00D974BF">
      <w:r w:rsidRPr="00D974BF">
        <w:t>From a scientific perspective, the</w:t>
      </w:r>
      <w:r w:rsidR="00E34FF6" w:rsidRPr="00D974BF">
        <w:t xml:space="preserve"> significance of</w:t>
      </w:r>
      <w:r w:rsidR="00D5690D" w:rsidRPr="00D974BF">
        <w:t xml:space="preserve"> </w:t>
      </w:r>
      <w:r w:rsidRPr="00D974BF">
        <w:t>the</w:t>
      </w:r>
      <w:r w:rsidR="00D5690D" w:rsidRPr="00D974BF">
        <w:t xml:space="preserve"> PH-LHD </w:t>
      </w:r>
      <w:proofErr w:type="spellStart"/>
      <w:r w:rsidR="00B76C55" w:rsidRPr="00D974BF">
        <w:t>debanding</w:t>
      </w:r>
      <w:proofErr w:type="spellEnd"/>
      <w:r w:rsidR="00B76C55" w:rsidRPr="00D974BF">
        <w:t xml:space="preserve"> </w:t>
      </w:r>
      <w:r w:rsidR="00D5690D" w:rsidRPr="00D974BF">
        <w:t>model</w:t>
      </w:r>
      <w:r w:rsidR="00E34FF6" w:rsidRPr="00D974BF">
        <w:t xml:space="preserve"> </w:t>
      </w:r>
      <w:r w:rsidRPr="00D974BF">
        <w:t>does</w:t>
      </w:r>
      <w:r w:rsidR="00D5690D" w:rsidRPr="00D974BF">
        <w:t xml:space="preserve"> </w:t>
      </w:r>
      <w:r w:rsidR="00863CE2" w:rsidRPr="00D974BF">
        <w:t xml:space="preserve">not </w:t>
      </w:r>
      <w:r w:rsidRPr="00D974BF">
        <w:t xml:space="preserve">solely lie </w:t>
      </w:r>
      <w:r w:rsidR="006D7509" w:rsidRPr="00D974BF">
        <w:t>i</w:t>
      </w:r>
      <w:r w:rsidRPr="00D974BF">
        <w:t xml:space="preserve">n </w:t>
      </w:r>
      <w:r w:rsidR="006E762E" w:rsidRPr="00D974BF">
        <w:t xml:space="preserve">demonstrating </w:t>
      </w:r>
      <w:r w:rsidR="00863CE2" w:rsidRPr="00D974BF">
        <w:t>the reversibility of</w:t>
      </w:r>
      <w:r w:rsidR="00E34FF6" w:rsidRPr="00D974BF">
        <w:t xml:space="preserve"> </w:t>
      </w:r>
      <w:r w:rsidR="006E762E" w:rsidRPr="00D974BF">
        <w:t xml:space="preserve">the </w:t>
      </w:r>
      <w:r w:rsidR="00B76C55" w:rsidRPr="00D974BF">
        <w:t>c</w:t>
      </w:r>
      <w:r w:rsidR="00E34FF6" w:rsidRPr="00D974BF">
        <w:t xml:space="preserve">ardiovascular </w:t>
      </w:r>
      <w:r w:rsidR="006E762E" w:rsidRPr="00D974BF">
        <w:t xml:space="preserve">and pulmonary </w:t>
      </w:r>
      <w:r w:rsidR="00932021" w:rsidRPr="00D974BF">
        <w:t>phenotype</w:t>
      </w:r>
      <w:r w:rsidR="006E762E" w:rsidRPr="00D974BF">
        <w:t xml:space="preserve"> in heart failure</w:t>
      </w:r>
      <w:r w:rsidR="00E34FF6" w:rsidRPr="00D974BF">
        <w:t>, but</w:t>
      </w:r>
      <w:r w:rsidR="00863CE2" w:rsidRPr="00D974BF">
        <w:t xml:space="preserve"> </w:t>
      </w:r>
      <w:r w:rsidR="006E762E" w:rsidRPr="00D974BF">
        <w:t>more importantly</w:t>
      </w:r>
      <w:r w:rsidR="006D7509" w:rsidRPr="00D974BF">
        <w:t>,</w:t>
      </w:r>
      <w:r w:rsidR="006E762E" w:rsidRPr="00D974BF">
        <w:t xml:space="preserve"> </w:t>
      </w:r>
      <w:r w:rsidR="00D5690D" w:rsidRPr="00D974BF">
        <w:t xml:space="preserve">in </w:t>
      </w:r>
      <w:r w:rsidR="006E762E" w:rsidRPr="00D974BF">
        <w:t>the iden</w:t>
      </w:r>
      <w:r w:rsidR="006D7509" w:rsidRPr="00D974BF">
        <w:t>tif</w:t>
      </w:r>
      <w:r w:rsidR="006E762E" w:rsidRPr="00D974BF">
        <w:t>ication</w:t>
      </w:r>
      <w:r w:rsidR="00D5690D" w:rsidRPr="00D974BF">
        <w:t xml:space="preserve"> </w:t>
      </w:r>
      <w:r w:rsidR="006E762E" w:rsidRPr="00D974BF">
        <w:t>of</w:t>
      </w:r>
      <w:r w:rsidR="0010667A" w:rsidRPr="00D974BF">
        <w:t xml:space="preserve"> molecular driv</w:t>
      </w:r>
      <w:r w:rsidR="005A45E2" w:rsidRPr="00D974BF">
        <w:t>ers</w:t>
      </w:r>
      <w:r w:rsidR="00412251" w:rsidRPr="00D974BF">
        <w:t xml:space="preserve"> </w:t>
      </w:r>
      <w:r w:rsidR="00D5690D" w:rsidRPr="00D974BF">
        <w:t>that</w:t>
      </w:r>
      <w:r w:rsidR="00455586" w:rsidRPr="00D974BF">
        <w:t xml:space="preserve"> </w:t>
      </w:r>
      <w:r w:rsidR="00932021" w:rsidRPr="00D974BF">
        <w:t>trigger</w:t>
      </w:r>
      <w:r w:rsidR="0010667A" w:rsidRPr="00D974BF">
        <w:t xml:space="preserve"> </w:t>
      </w:r>
      <w:r w:rsidR="006E762E" w:rsidRPr="00D974BF">
        <w:t xml:space="preserve">and/or sustain </w:t>
      </w:r>
      <w:r w:rsidR="0010667A" w:rsidRPr="00D974BF">
        <w:t>reverse remodeling</w:t>
      </w:r>
      <w:r w:rsidR="00412251" w:rsidRPr="00D974BF">
        <w:t xml:space="preserve"> in pulmonary arteries </w:t>
      </w:r>
      <w:r w:rsidR="006E762E" w:rsidRPr="00D974BF">
        <w:t>as promising candidates for</w:t>
      </w:r>
      <w:r w:rsidR="00412251" w:rsidRPr="00D974BF">
        <w:t xml:space="preserve"> </w:t>
      </w:r>
      <w:r w:rsidR="006E762E" w:rsidRPr="00D974BF">
        <w:t xml:space="preserve">future </w:t>
      </w:r>
      <w:r w:rsidR="00412251" w:rsidRPr="00D974BF">
        <w:t>therapeutic</w:t>
      </w:r>
      <w:r w:rsidR="00E577C0" w:rsidRPr="00D974BF">
        <w:t xml:space="preserve"> target</w:t>
      </w:r>
      <w:r w:rsidR="00054158" w:rsidRPr="00D974BF">
        <w:t>ing</w:t>
      </w:r>
      <w:r w:rsidR="00412251" w:rsidRPr="00D974BF">
        <w:t>.</w:t>
      </w:r>
    </w:p>
    <w:p w14:paraId="2241D8CE" w14:textId="77777777" w:rsidR="00697FAB" w:rsidRPr="00D974BF" w:rsidRDefault="00697FAB" w:rsidP="00D974BF">
      <w:pPr>
        <w:rPr>
          <w:b/>
        </w:rPr>
      </w:pPr>
    </w:p>
    <w:p w14:paraId="32A92E82" w14:textId="74B017D7" w:rsidR="006E4797" w:rsidRPr="00D974BF" w:rsidRDefault="00551D82" w:rsidP="00D974BF">
      <w:pPr>
        <w:rPr>
          <w:color w:val="808080"/>
        </w:rPr>
      </w:pPr>
      <w:r w:rsidRPr="00D974BF">
        <w:rPr>
          <w:b/>
        </w:rPr>
        <w:t>PROTOCOL:</w:t>
      </w:r>
      <w:r w:rsidRPr="00D974BF">
        <w:t xml:space="preserve"> </w:t>
      </w:r>
    </w:p>
    <w:p w14:paraId="18E28B9F" w14:textId="32EB15A2" w:rsidR="00E6453B" w:rsidRPr="00D974BF" w:rsidRDefault="00697FAB" w:rsidP="00D974BF">
      <w:pPr>
        <w:rPr>
          <w:bCs/>
          <w:color w:val="000000"/>
        </w:rPr>
      </w:pPr>
      <w:r w:rsidRPr="00D974BF">
        <w:rPr>
          <w:bCs/>
          <w:color w:val="000000"/>
        </w:rPr>
        <w:t xml:space="preserve">All procedures were performed </w:t>
      </w:r>
      <w:r w:rsidR="00932D9F" w:rsidRPr="00D974BF">
        <w:rPr>
          <w:bCs/>
          <w:color w:val="000000"/>
        </w:rPr>
        <w:t>following</w:t>
      </w:r>
      <w:r w:rsidRPr="00D974BF">
        <w:rPr>
          <w:bCs/>
          <w:color w:val="000000"/>
        </w:rPr>
        <w:t xml:space="preserve"> the "Guide for the Care and Use of Laboratory Animals" (Institute of Laboratory Animal Resources, 7th edition 1996) and approved by the local </w:t>
      </w:r>
      <w:r w:rsidRPr="00D974BF">
        <w:rPr>
          <w:bCs/>
          <w:color w:val="000000"/>
        </w:rPr>
        <w:lastRenderedPageBreak/>
        <w:t>governmental animal care and use committee of the German State Office for Health and Social Affairs (</w:t>
      </w:r>
      <w:proofErr w:type="spellStart"/>
      <w:r w:rsidRPr="00D974BF">
        <w:rPr>
          <w:bCs/>
          <w:color w:val="000000"/>
        </w:rPr>
        <w:t>Landesamt</w:t>
      </w:r>
      <w:proofErr w:type="spellEnd"/>
      <w:r w:rsidRPr="00D974BF">
        <w:rPr>
          <w:bCs/>
          <w:color w:val="000000"/>
        </w:rPr>
        <w:t xml:space="preserve"> für Gesundheit und </w:t>
      </w:r>
      <w:proofErr w:type="spellStart"/>
      <w:r w:rsidRPr="00D974BF">
        <w:rPr>
          <w:bCs/>
          <w:color w:val="000000"/>
        </w:rPr>
        <w:t>Soziales</w:t>
      </w:r>
      <w:proofErr w:type="spellEnd"/>
      <w:r w:rsidRPr="00D974BF">
        <w:rPr>
          <w:bCs/>
          <w:color w:val="000000"/>
        </w:rPr>
        <w:t xml:space="preserve"> (</w:t>
      </w:r>
      <w:proofErr w:type="spellStart"/>
      <w:r w:rsidRPr="00D974BF">
        <w:rPr>
          <w:bCs/>
          <w:color w:val="000000"/>
        </w:rPr>
        <w:t>LaGeSO</w:t>
      </w:r>
      <w:proofErr w:type="spellEnd"/>
      <w:r w:rsidRPr="00D974BF">
        <w:rPr>
          <w:bCs/>
          <w:color w:val="000000"/>
        </w:rPr>
        <w:t xml:space="preserve">), Berlin; protocol no. G0030/18). First, congestive heart failure was surgically induced in juvenile Sprague-Dawley rats </w:t>
      </w:r>
      <w:r w:rsidR="00AD6245" w:rsidRPr="00D974BF">
        <w:rPr>
          <w:bCs/>
          <w:color w:val="000000"/>
        </w:rPr>
        <w:t>~</w:t>
      </w:r>
      <w:r w:rsidRPr="00D974BF">
        <w:rPr>
          <w:bCs/>
          <w:color w:val="000000"/>
        </w:rPr>
        <w:t>100 g body weight (</w:t>
      </w:r>
      <w:proofErr w:type="spellStart"/>
      <w:r w:rsidRPr="00D974BF">
        <w:rPr>
          <w:bCs/>
          <w:color w:val="000000"/>
        </w:rPr>
        <w:t>bw</w:t>
      </w:r>
      <w:proofErr w:type="spellEnd"/>
      <w:r w:rsidRPr="00D974BF">
        <w:rPr>
          <w:bCs/>
          <w:color w:val="000000"/>
        </w:rPr>
        <w:t>)</w:t>
      </w:r>
      <w:r w:rsidR="004A672F" w:rsidRPr="00D974BF">
        <w:rPr>
          <w:bCs/>
          <w:color w:val="000000"/>
        </w:rPr>
        <w:t xml:space="preserve"> (see </w:t>
      </w:r>
      <w:r w:rsidR="004A672F" w:rsidRPr="00D974BF">
        <w:rPr>
          <w:b/>
          <w:color w:val="000000"/>
        </w:rPr>
        <w:t>Table of Materials</w:t>
      </w:r>
      <w:r w:rsidR="004A672F" w:rsidRPr="00D974BF">
        <w:rPr>
          <w:bCs/>
          <w:color w:val="000000"/>
        </w:rPr>
        <w:t xml:space="preserve">) </w:t>
      </w:r>
      <w:r w:rsidRPr="00D974BF">
        <w:rPr>
          <w:bCs/>
          <w:color w:val="000000"/>
        </w:rPr>
        <w:t>by placing a titanium clip with a 0.8</w:t>
      </w:r>
      <w:r w:rsidR="00AD6245" w:rsidRPr="00D974BF">
        <w:rPr>
          <w:bCs/>
          <w:color w:val="000000"/>
        </w:rPr>
        <w:t xml:space="preserve"> </w:t>
      </w:r>
      <w:r w:rsidRPr="00D974BF">
        <w:rPr>
          <w:bCs/>
          <w:color w:val="000000"/>
        </w:rPr>
        <w:t xml:space="preserve">mm inner diameter on the ascending aorta (aortic banding, </w:t>
      </w:r>
      <w:proofErr w:type="spellStart"/>
      <w:r w:rsidRPr="00D974BF">
        <w:rPr>
          <w:bCs/>
          <w:color w:val="000000"/>
        </w:rPr>
        <w:t>AoB</w:t>
      </w:r>
      <w:proofErr w:type="spellEnd"/>
      <w:r w:rsidRPr="00D974BF">
        <w:rPr>
          <w:bCs/>
          <w:color w:val="000000"/>
        </w:rPr>
        <w:t>) as described previously</w:t>
      </w:r>
      <w:r w:rsidR="00D336DB" w:rsidRPr="00D974BF">
        <w:rPr>
          <w:bCs/>
          <w:color w:val="000000"/>
        </w:rPr>
        <w:fldChar w:fldCharType="begin">
          <w:fldData xml:space="preserve">PEVuZE5vdGU+PENpdGU+PEF1dGhvcj5IZW50c2NoZWw8L0F1dGhvcj48WWVhcj4yMDA3PC9ZZWFy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=
</w:fldData>
        </w:fldChar>
      </w:r>
      <w:r w:rsidR="0027723D" w:rsidRPr="00D974BF">
        <w:rPr>
          <w:bCs/>
          <w:color w:val="000000"/>
        </w:rPr>
        <w:instrText xml:space="preserve"> ADDIN EN.CITE </w:instrText>
      </w:r>
      <w:r w:rsidR="0027723D" w:rsidRPr="00D974BF">
        <w:rPr>
          <w:bCs/>
          <w:color w:val="000000"/>
        </w:rPr>
        <w:fldChar w:fldCharType="begin">
          <w:fldData xml:space="preserve">PEVuZE5vdGU+PENpdGU+PEF1dGhvcj5IZW50c2NoZWw8L0F1dGhvcj48WWVhcj4yMDA3PC9ZZWFy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=
</w:fldData>
        </w:fldChar>
      </w:r>
      <w:r w:rsidR="0027723D" w:rsidRPr="00D974BF">
        <w:rPr>
          <w:bCs/>
          <w:color w:val="000000"/>
        </w:rPr>
        <w:instrText xml:space="preserve"> ADDIN EN.CITE.DATA </w:instrText>
      </w:r>
      <w:r w:rsidR="0027723D" w:rsidRPr="00D974BF">
        <w:rPr>
          <w:bCs/>
          <w:color w:val="000000"/>
        </w:rPr>
      </w:r>
      <w:r w:rsidR="0027723D" w:rsidRPr="00D974BF">
        <w:rPr>
          <w:bCs/>
          <w:color w:val="000000"/>
        </w:rPr>
        <w:fldChar w:fldCharType="end"/>
      </w:r>
      <w:r w:rsidR="00D336DB" w:rsidRPr="00D974BF">
        <w:rPr>
          <w:bCs/>
          <w:color w:val="000000"/>
        </w:rPr>
      </w:r>
      <w:r w:rsidR="00D336DB" w:rsidRPr="00D974BF">
        <w:rPr>
          <w:bCs/>
          <w:color w:val="000000"/>
        </w:rPr>
        <w:fldChar w:fldCharType="separate"/>
      </w:r>
      <w:r w:rsidR="0027723D" w:rsidRPr="00D974BF">
        <w:rPr>
          <w:bCs/>
          <w:noProof/>
          <w:color w:val="000000"/>
          <w:vertAlign w:val="superscript"/>
        </w:rPr>
        <w:t>29,30</w:t>
      </w:r>
      <w:r w:rsidR="00D336DB" w:rsidRPr="00D974BF">
        <w:rPr>
          <w:bCs/>
          <w:color w:val="000000"/>
        </w:rPr>
        <w:fldChar w:fldCharType="end"/>
      </w:r>
      <w:r w:rsidR="00D67DA2" w:rsidRPr="00D974BF">
        <w:rPr>
          <w:bCs/>
          <w:color w:val="000000"/>
        </w:rPr>
        <w:t xml:space="preserve">. </w:t>
      </w:r>
      <w:r w:rsidRPr="00D974BF">
        <w:rPr>
          <w:bCs/>
          <w:color w:val="000000"/>
        </w:rPr>
        <w:t xml:space="preserve">At week 3 after </w:t>
      </w:r>
      <w:proofErr w:type="spellStart"/>
      <w:r w:rsidRPr="00D974BF">
        <w:rPr>
          <w:bCs/>
          <w:color w:val="000000"/>
        </w:rPr>
        <w:t>AoB</w:t>
      </w:r>
      <w:proofErr w:type="spellEnd"/>
      <w:r w:rsidRPr="00D974BF">
        <w:rPr>
          <w:bCs/>
          <w:color w:val="000000"/>
        </w:rPr>
        <w:t xml:space="preserve"> (</w:t>
      </w:r>
      <w:r w:rsidR="00902200" w:rsidRPr="00D974BF">
        <w:rPr>
          <w:b/>
          <w:color w:val="000000"/>
        </w:rPr>
        <w:t>Figure</w:t>
      </w:r>
      <w:r w:rsidRPr="00D974BF">
        <w:rPr>
          <w:b/>
          <w:color w:val="000000"/>
        </w:rPr>
        <w:t xml:space="preserve"> 1</w:t>
      </w:r>
      <w:r w:rsidRPr="00D974BF">
        <w:rPr>
          <w:bCs/>
          <w:color w:val="000000"/>
        </w:rPr>
        <w:t xml:space="preserve">), </w:t>
      </w:r>
      <w:proofErr w:type="spellStart"/>
      <w:r w:rsidRPr="00D974BF">
        <w:rPr>
          <w:bCs/>
          <w:color w:val="000000"/>
        </w:rPr>
        <w:t>debanding</w:t>
      </w:r>
      <w:proofErr w:type="spellEnd"/>
      <w:r w:rsidRPr="00D974BF">
        <w:rPr>
          <w:bCs/>
          <w:color w:val="000000"/>
        </w:rPr>
        <w:t xml:space="preserve"> (Deb) surgery was performed to remove the clip from the aorta</w:t>
      </w:r>
      <w:r w:rsidR="00AD6245" w:rsidRPr="00D974BF">
        <w:rPr>
          <w:bCs/>
          <w:color w:val="000000"/>
        </w:rPr>
        <w:t>. The s</w:t>
      </w:r>
      <w:r w:rsidR="00E6453B" w:rsidRPr="00D974BF">
        <w:t xml:space="preserve">urgical procedures and validation of PH reversal in </w:t>
      </w:r>
      <w:proofErr w:type="spellStart"/>
      <w:r w:rsidR="00E6453B" w:rsidRPr="00D974BF">
        <w:t>AoB</w:t>
      </w:r>
      <w:proofErr w:type="spellEnd"/>
      <w:r w:rsidR="00E6453B" w:rsidRPr="00D974BF">
        <w:t xml:space="preserve"> rats performed </w:t>
      </w:r>
      <w:r w:rsidR="00AD6245" w:rsidRPr="00D974BF">
        <w:t xml:space="preserve">are </w:t>
      </w:r>
      <w:r w:rsidR="00E6453B" w:rsidRPr="00D974BF">
        <w:t>schem</w:t>
      </w:r>
      <w:r w:rsidR="00AD6245" w:rsidRPr="00D974BF">
        <w:t xml:space="preserve">atically </w:t>
      </w:r>
      <w:r w:rsidR="00E6453B" w:rsidRPr="00D974BF">
        <w:t xml:space="preserve">depicted in </w:t>
      </w:r>
      <w:r w:rsidR="00E6453B" w:rsidRPr="00D974BF">
        <w:rPr>
          <w:b/>
          <w:bCs/>
        </w:rPr>
        <w:t>Figure 1</w:t>
      </w:r>
      <w:r w:rsidR="00E6453B" w:rsidRPr="00D974BF">
        <w:t>.</w:t>
      </w:r>
    </w:p>
    <w:p w14:paraId="14E54304" w14:textId="77777777" w:rsidR="00697FAB" w:rsidRPr="00D974BF" w:rsidRDefault="00697FAB" w:rsidP="00D974BF">
      <w:pPr>
        <w:pBdr>
          <w:top w:val="nil"/>
          <w:left w:val="nil"/>
          <w:bottom w:val="nil"/>
          <w:right w:val="nil"/>
          <w:between w:val="nil"/>
        </w:pBdr>
        <w:rPr>
          <w:bCs/>
          <w:color w:val="000000"/>
        </w:rPr>
      </w:pPr>
    </w:p>
    <w:p w14:paraId="3A489B03" w14:textId="421DBF33" w:rsidR="00697FAB" w:rsidRPr="00D974BF" w:rsidRDefault="00D01D35" w:rsidP="00D974BF">
      <w:pPr>
        <w:pStyle w:val="ListParagraph"/>
        <w:numPr>
          <w:ilvl w:val="0"/>
          <w:numId w:val="16"/>
        </w:numPr>
        <w:pBdr>
          <w:top w:val="nil"/>
          <w:left w:val="nil"/>
          <w:bottom w:val="nil"/>
          <w:right w:val="nil"/>
          <w:between w:val="nil"/>
        </w:pBdr>
        <w:ind w:left="0" w:firstLine="0"/>
        <w:rPr>
          <w:b/>
          <w:color w:val="000000"/>
        </w:rPr>
      </w:pPr>
      <w:bookmarkStart w:id="1" w:name="_Hlk90038827"/>
      <w:r w:rsidRPr="00D974BF">
        <w:rPr>
          <w:b/>
          <w:color w:val="000000"/>
        </w:rPr>
        <w:t>Surgical p</w:t>
      </w:r>
      <w:r w:rsidR="00697FAB" w:rsidRPr="00D974BF">
        <w:rPr>
          <w:b/>
          <w:color w:val="000000"/>
        </w:rPr>
        <w:t>reparation</w:t>
      </w:r>
      <w:r w:rsidRPr="00D974BF">
        <w:rPr>
          <w:b/>
          <w:color w:val="000000"/>
        </w:rPr>
        <w:t>s</w:t>
      </w:r>
    </w:p>
    <w:p w14:paraId="1E46777A" w14:textId="77777777" w:rsidR="00E2006D" w:rsidRPr="00D974BF" w:rsidRDefault="00E2006D" w:rsidP="00D974BF">
      <w:pPr>
        <w:pStyle w:val="ListParagraph"/>
        <w:pBdr>
          <w:top w:val="nil"/>
          <w:left w:val="nil"/>
          <w:bottom w:val="nil"/>
          <w:right w:val="nil"/>
          <w:between w:val="nil"/>
        </w:pBdr>
        <w:ind w:left="0"/>
        <w:rPr>
          <w:b/>
          <w:color w:val="000000"/>
        </w:rPr>
      </w:pPr>
    </w:p>
    <w:p w14:paraId="6BBABFC0" w14:textId="074B61DE" w:rsidR="00697FAB" w:rsidRPr="00D974BF" w:rsidRDefault="00697FAB" w:rsidP="00D974BF">
      <w:pPr>
        <w:pStyle w:val="ListParagraph"/>
        <w:numPr>
          <w:ilvl w:val="1"/>
          <w:numId w:val="13"/>
        </w:numPr>
        <w:pBdr>
          <w:top w:val="nil"/>
          <w:left w:val="nil"/>
          <w:bottom w:val="nil"/>
          <w:right w:val="nil"/>
          <w:between w:val="nil"/>
        </w:pBdr>
        <w:ind w:left="0" w:firstLine="0"/>
        <w:rPr>
          <w:bCs/>
          <w:color w:val="000000"/>
        </w:rPr>
      </w:pPr>
      <w:r w:rsidRPr="00D974BF">
        <w:rPr>
          <w:bCs/>
          <w:color w:val="000000"/>
        </w:rPr>
        <w:t>Prepare surgical instruments (</w:t>
      </w:r>
      <w:r w:rsidR="00902200" w:rsidRPr="00D974BF">
        <w:rPr>
          <w:b/>
          <w:color w:val="000000"/>
        </w:rPr>
        <w:t>Figure</w:t>
      </w:r>
      <w:r w:rsidRPr="00D974BF">
        <w:rPr>
          <w:b/>
          <w:color w:val="000000"/>
        </w:rPr>
        <w:t xml:space="preserve"> 2</w:t>
      </w:r>
      <w:r w:rsidRPr="00D974BF">
        <w:rPr>
          <w:bCs/>
          <w:color w:val="000000"/>
        </w:rPr>
        <w:t>) and soak them in 70% ethanol for 30 min.</w:t>
      </w:r>
    </w:p>
    <w:p w14:paraId="5FEBBDAE" w14:textId="77777777" w:rsidR="00E2006D" w:rsidRPr="00D974BF" w:rsidRDefault="00E2006D" w:rsidP="00D974BF">
      <w:pPr>
        <w:pStyle w:val="ListParagraph"/>
        <w:pBdr>
          <w:top w:val="nil"/>
          <w:left w:val="nil"/>
          <w:bottom w:val="nil"/>
          <w:right w:val="nil"/>
          <w:between w:val="nil"/>
        </w:pBdr>
        <w:ind w:left="0"/>
        <w:rPr>
          <w:bCs/>
          <w:color w:val="000000"/>
        </w:rPr>
      </w:pPr>
    </w:p>
    <w:p w14:paraId="765B171E" w14:textId="1D796CA0" w:rsidR="00697FAB" w:rsidRPr="00D974BF" w:rsidRDefault="00697FAB" w:rsidP="00D974BF">
      <w:pPr>
        <w:pStyle w:val="ListParagraph"/>
        <w:numPr>
          <w:ilvl w:val="1"/>
          <w:numId w:val="13"/>
        </w:numPr>
        <w:pBdr>
          <w:top w:val="nil"/>
          <w:left w:val="nil"/>
          <w:bottom w:val="nil"/>
          <w:right w:val="nil"/>
          <w:between w:val="nil"/>
        </w:pBdr>
        <w:ind w:left="0" w:firstLine="0"/>
        <w:rPr>
          <w:bCs/>
          <w:color w:val="000000"/>
        </w:rPr>
      </w:pPr>
      <w:r w:rsidRPr="00D974BF">
        <w:rPr>
          <w:bCs/>
          <w:color w:val="000000"/>
        </w:rPr>
        <w:t>Inject carprofen (5 mg/kg</w:t>
      </w:r>
      <w:r w:rsidR="00C631B0" w:rsidRPr="00D974BF">
        <w:rPr>
          <w:bCs/>
          <w:color w:val="000000"/>
        </w:rPr>
        <w:t xml:space="preserve"> </w:t>
      </w:r>
      <w:proofErr w:type="spellStart"/>
      <w:r w:rsidRPr="00D974BF">
        <w:rPr>
          <w:bCs/>
          <w:color w:val="000000"/>
        </w:rPr>
        <w:t>bw</w:t>
      </w:r>
      <w:proofErr w:type="spellEnd"/>
      <w:r w:rsidRPr="00D974BF">
        <w:rPr>
          <w:bCs/>
          <w:color w:val="000000"/>
        </w:rPr>
        <w:t xml:space="preserve">) </w:t>
      </w:r>
      <w:r w:rsidR="00C06BBE" w:rsidRPr="00D974BF">
        <w:rPr>
          <w:bCs/>
          <w:color w:val="000000"/>
        </w:rPr>
        <w:t xml:space="preserve">(see </w:t>
      </w:r>
      <w:r w:rsidR="00C06BBE" w:rsidRPr="00D974BF">
        <w:rPr>
          <w:b/>
          <w:color w:val="000000"/>
        </w:rPr>
        <w:t>Table of Materials</w:t>
      </w:r>
      <w:r w:rsidR="00C06BBE" w:rsidRPr="00D974BF">
        <w:rPr>
          <w:bCs/>
          <w:color w:val="000000"/>
        </w:rPr>
        <w:t xml:space="preserve">) </w:t>
      </w:r>
      <w:r w:rsidRPr="00D974BF">
        <w:rPr>
          <w:bCs/>
          <w:color w:val="000000"/>
        </w:rPr>
        <w:t>intraperitoneally (</w:t>
      </w:r>
      <w:proofErr w:type="spellStart"/>
      <w:r w:rsidRPr="00D974BF">
        <w:rPr>
          <w:bCs/>
          <w:color w:val="000000"/>
        </w:rPr>
        <w:t>i.p.</w:t>
      </w:r>
      <w:proofErr w:type="spellEnd"/>
      <w:r w:rsidRPr="00D974BF">
        <w:rPr>
          <w:bCs/>
          <w:color w:val="000000"/>
        </w:rPr>
        <w:t>) for analgesia 30 min prior to surgery.</w:t>
      </w:r>
    </w:p>
    <w:p w14:paraId="0EE44FF6" w14:textId="77777777" w:rsidR="00E2006D" w:rsidRPr="00D974BF" w:rsidRDefault="00E2006D" w:rsidP="00D974BF">
      <w:pPr>
        <w:pStyle w:val="ListParagraph"/>
        <w:pBdr>
          <w:top w:val="nil"/>
          <w:left w:val="nil"/>
          <w:bottom w:val="nil"/>
          <w:right w:val="nil"/>
          <w:between w:val="nil"/>
        </w:pBdr>
        <w:ind w:left="0"/>
        <w:rPr>
          <w:bCs/>
          <w:color w:val="000000"/>
        </w:rPr>
      </w:pPr>
    </w:p>
    <w:p w14:paraId="1F92C92B" w14:textId="404607A9" w:rsidR="00697FAB" w:rsidRPr="00D974BF" w:rsidRDefault="00697FAB" w:rsidP="00D974BF">
      <w:pPr>
        <w:pStyle w:val="ListParagraph"/>
        <w:numPr>
          <w:ilvl w:val="1"/>
          <w:numId w:val="13"/>
        </w:numPr>
        <w:pBdr>
          <w:top w:val="nil"/>
          <w:left w:val="nil"/>
          <w:bottom w:val="nil"/>
          <w:right w:val="nil"/>
          <w:between w:val="nil"/>
        </w:pBdr>
        <w:ind w:left="0" w:firstLine="0"/>
        <w:rPr>
          <w:bCs/>
          <w:color w:val="000000"/>
        </w:rPr>
      </w:pPr>
      <w:r w:rsidRPr="00D974BF">
        <w:rPr>
          <w:bCs/>
          <w:color w:val="000000"/>
        </w:rPr>
        <w:t xml:space="preserve">Anesthetize rat by </w:t>
      </w:r>
      <w:proofErr w:type="spellStart"/>
      <w:r w:rsidRPr="00D974BF">
        <w:rPr>
          <w:bCs/>
          <w:color w:val="000000"/>
        </w:rPr>
        <w:t>i.p.</w:t>
      </w:r>
      <w:proofErr w:type="spellEnd"/>
      <w:r w:rsidRPr="00D974BF">
        <w:rPr>
          <w:bCs/>
          <w:color w:val="000000"/>
        </w:rPr>
        <w:t xml:space="preserve"> injection of ketamine (87 mg/kg </w:t>
      </w:r>
      <w:proofErr w:type="spellStart"/>
      <w:r w:rsidRPr="00D974BF">
        <w:rPr>
          <w:bCs/>
          <w:color w:val="000000"/>
        </w:rPr>
        <w:t>bw</w:t>
      </w:r>
      <w:proofErr w:type="spellEnd"/>
      <w:r w:rsidRPr="00D974BF">
        <w:rPr>
          <w:bCs/>
          <w:color w:val="000000"/>
        </w:rPr>
        <w:t xml:space="preserve">) and xylazine (13 mg/kg </w:t>
      </w:r>
      <w:proofErr w:type="spellStart"/>
      <w:r w:rsidRPr="00D974BF">
        <w:rPr>
          <w:bCs/>
          <w:color w:val="000000"/>
        </w:rPr>
        <w:t>bw</w:t>
      </w:r>
      <w:proofErr w:type="spellEnd"/>
      <w:r w:rsidRPr="00D974BF">
        <w:rPr>
          <w:bCs/>
          <w:color w:val="000000"/>
        </w:rPr>
        <w:t>).</w:t>
      </w:r>
    </w:p>
    <w:p w14:paraId="3497D7FE" w14:textId="77777777" w:rsidR="00E2006D" w:rsidRPr="00D974BF" w:rsidRDefault="00E2006D" w:rsidP="00D974BF">
      <w:pPr>
        <w:pStyle w:val="ListParagraph"/>
        <w:pBdr>
          <w:top w:val="nil"/>
          <w:left w:val="nil"/>
          <w:bottom w:val="nil"/>
          <w:right w:val="nil"/>
          <w:between w:val="nil"/>
        </w:pBdr>
        <w:ind w:left="0"/>
        <w:rPr>
          <w:bCs/>
          <w:color w:val="000000"/>
        </w:rPr>
      </w:pPr>
    </w:p>
    <w:p w14:paraId="5D3C466B" w14:textId="079458FF" w:rsidR="00697FAB" w:rsidRPr="00D974BF" w:rsidRDefault="00697FAB" w:rsidP="00D974BF">
      <w:pPr>
        <w:pStyle w:val="ListParagraph"/>
        <w:numPr>
          <w:ilvl w:val="1"/>
          <w:numId w:val="13"/>
        </w:numPr>
        <w:pBdr>
          <w:top w:val="nil"/>
          <w:left w:val="nil"/>
          <w:bottom w:val="nil"/>
          <w:right w:val="nil"/>
          <w:between w:val="nil"/>
        </w:pBdr>
        <w:ind w:left="0" w:firstLine="0"/>
        <w:rPr>
          <w:bCs/>
          <w:color w:val="000000"/>
        </w:rPr>
      </w:pPr>
      <w:r w:rsidRPr="00D974BF">
        <w:rPr>
          <w:bCs/>
          <w:color w:val="000000"/>
        </w:rPr>
        <w:t>Remove the hair from the animal</w:t>
      </w:r>
      <w:r w:rsidR="00932D9F" w:rsidRPr="00D974BF">
        <w:rPr>
          <w:bCs/>
          <w:color w:val="000000"/>
        </w:rPr>
        <w:t>'</w:t>
      </w:r>
      <w:r w:rsidRPr="00D974BF">
        <w:rPr>
          <w:bCs/>
          <w:color w:val="000000"/>
        </w:rPr>
        <w:t xml:space="preserve">s neckline and chest using an electric shaver. </w:t>
      </w:r>
    </w:p>
    <w:p w14:paraId="181B8914" w14:textId="77777777" w:rsidR="00E2006D" w:rsidRPr="00D974BF" w:rsidRDefault="00E2006D" w:rsidP="00D974BF">
      <w:pPr>
        <w:pStyle w:val="ListParagraph"/>
        <w:pBdr>
          <w:top w:val="nil"/>
          <w:left w:val="nil"/>
          <w:bottom w:val="nil"/>
          <w:right w:val="nil"/>
          <w:between w:val="nil"/>
        </w:pBdr>
        <w:ind w:left="0"/>
        <w:rPr>
          <w:bCs/>
          <w:color w:val="000000"/>
        </w:rPr>
      </w:pPr>
    </w:p>
    <w:p w14:paraId="6C6661DE" w14:textId="4A8766F6" w:rsidR="00697FAB" w:rsidRPr="00D974BF" w:rsidRDefault="00697FAB" w:rsidP="00D974BF">
      <w:pPr>
        <w:pStyle w:val="ListParagraph"/>
        <w:numPr>
          <w:ilvl w:val="1"/>
          <w:numId w:val="13"/>
        </w:numPr>
        <w:pBdr>
          <w:top w:val="nil"/>
          <w:left w:val="nil"/>
          <w:bottom w:val="nil"/>
          <w:right w:val="nil"/>
          <w:between w:val="nil"/>
        </w:pBdr>
        <w:ind w:left="0" w:firstLine="0"/>
        <w:rPr>
          <w:bCs/>
          <w:color w:val="000000"/>
        </w:rPr>
      </w:pPr>
      <w:r w:rsidRPr="00D974BF">
        <w:rPr>
          <w:bCs/>
          <w:color w:val="000000"/>
        </w:rPr>
        <w:t xml:space="preserve">Apply a drop of eye ointment to protect </w:t>
      </w:r>
      <w:r w:rsidR="00C11329" w:rsidRPr="00D974BF">
        <w:rPr>
          <w:bCs/>
          <w:color w:val="000000"/>
        </w:rPr>
        <w:t xml:space="preserve">the </w:t>
      </w:r>
      <w:r w:rsidRPr="00D974BF">
        <w:rPr>
          <w:bCs/>
          <w:color w:val="000000"/>
        </w:rPr>
        <w:t>eyes during surgery.</w:t>
      </w:r>
    </w:p>
    <w:p w14:paraId="0F75F32C" w14:textId="77777777" w:rsidR="00E2006D" w:rsidRPr="00D974BF" w:rsidRDefault="00E2006D" w:rsidP="00D974BF">
      <w:pPr>
        <w:pBdr>
          <w:top w:val="nil"/>
          <w:left w:val="nil"/>
          <w:bottom w:val="nil"/>
          <w:right w:val="nil"/>
          <w:between w:val="nil"/>
        </w:pBdr>
        <w:rPr>
          <w:bCs/>
          <w:color w:val="000000"/>
        </w:rPr>
      </w:pPr>
    </w:p>
    <w:p w14:paraId="2EC56A2D" w14:textId="0A96C7FF" w:rsidR="00697FAB" w:rsidRPr="00D974BF" w:rsidRDefault="00697FAB" w:rsidP="00D974BF">
      <w:pPr>
        <w:pStyle w:val="ListParagraph"/>
        <w:numPr>
          <w:ilvl w:val="1"/>
          <w:numId w:val="13"/>
        </w:numPr>
        <w:pBdr>
          <w:top w:val="nil"/>
          <w:left w:val="nil"/>
          <w:bottom w:val="nil"/>
          <w:right w:val="nil"/>
          <w:between w:val="nil"/>
        </w:pBdr>
        <w:ind w:left="0" w:firstLine="0"/>
        <w:rPr>
          <w:bCs/>
          <w:color w:val="000000"/>
          <w:highlight w:val="yellow"/>
        </w:rPr>
      </w:pPr>
      <w:r w:rsidRPr="00D974BF">
        <w:rPr>
          <w:bCs/>
          <w:color w:val="000000"/>
          <w:highlight w:val="yellow"/>
        </w:rPr>
        <w:t xml:space="preserve">Place the rat in </w:t>
      </w:r>
      <w:r w:rsidR="00C11329" w:rsidRPr="00D974BF">
        <w:rPr>
          <w:bCs/>
          <w:color w:val="000000"/>
          <w:highlight w:val="yellow"/>
        </w:rPr>
        <w:t xml:space="preserve">a </w:t>
      </w:r>
      <w:r w:rsidRPr="00D974BF">
        <w:rPr>
          <w:bCs/>
          <w:color w:val="000000"/>
          <w:highlight w:val="yellow"/>
        </w:rPr>
        <w:t xml:space="preserve">supine position on a sterilized </w:t>
      </w:r>
      <w:r w:rsidR="006E762E" w:rsidRPr="00D974BF">
        <w:rPr>
          <w:bCs/>
          <w:color w:val="000000"/>
          <w:highlight w:val="yellow"/>
        </w:rPr>
        <w:t xml:space="preserve">surgical </w:t>
      </w:r>
      <w:r w:rsidRPr="00D974BF">
        <w:rPr>
          <w:bCs/>
          <w:color w:val="000000"/>
          <w:highlight w:val="yellow"/>
        </w:rPr>
        <w:t>table. Carefully fix the animal</w:t>
      </w:r>
      <w:r w:rsidR="00932D9F" w:rsidRPr="00D974BF">
        <w:rPr>
          <w:bCs/>
          <w:color w:val="000000"/>
          <w:highlight w:val="yellow"/>
        </w:rPr>
        <w:t>'</w:t>
      </w:r>
      <w:r w:rsidRPr="00D974BF">
        <w:rPr>
          <w:bCs/>
          <w:color w:val="000000"/>
          <w:highlight w:val="yellow"/>
        </w:rPr>
        <w:t>s abdomen and limbs with adhesive tape.</w:t>
      </w:r>
    </w:p>
    <w:p w14:paraId="70CFE26C" w14:textId="77777777" w:rsidR="00C11329" w:rsidRPr="00D974BF" w:rsidRDefault="00C11329" w:rsidP="00D974BF">
      <w:pPr>
        <w:pStyle w:val="ListParagraph"/>
        <w:pBdr>
          <w:top w:val="nil"/>
          <w:left w:val="nil"/>
          <w:bottom w:val="nil"/>
          <w:right w:val="nil"/>
          <w:between w:val="nil"/>
        </w:pBdr>
        <w:ind w:left="0"/>
        <w:rPr>
          <w:bCs/>
          <w:color w:val="000000"/>
          <w:highlight w:val="yellow"/>
        </w:rPr>
      </w:pPr>
    </w:p>
    <w:p w14:paraId="668702CF" w14:textId="44228247" w:rsidR="00697FAB" w:rsidRPr="00D974BF" w:rsidRDefault="000C5A62" w:rsidP="00D974BF">
      <w:pPr>
        <w:pBdr>
          <w:top w:val="nil"/>
          <w:left w:val="nil"/>
          <w:bottom w:val="nil"/>
          <w:right w:val="nil"/>
          <w:between w:val="nil"/>
        </w:pBdr>
        <w:rPr>
          <w:bCs/>
          <w:color w:val="000000"/>
        </w:rPr>
      </w:pPr>
      <w:r w:rsidRPr="00D974BF">
        <w:rPr>
          <w:bCs/>
          <w:color w:val="000000"/>
        </w:rPr>
        <w:t xml:space="preserve">NOTE: </w:t>
      </w:r>
      <w:r w:rsidR="00697FAB" w:rsidRPr="00D974BF">
        <w:rPr>
          <w:bCs/>
          <w:color w:val="000000"/>
        </w:rPr>
        <w:t>To maintain body temperature, place a 37</w:t>
      </w:r>
      <w:r w:rsidRPr="00D974BF">
        <w:rPr>
          <w:bCs/>
          <w:color w:val="000000"/>
        </w:rPr>
        <w:t xml:space="preserve"> </w:t>
      </w:r>
      <w:r w:rsidR="00697FAB" w:rsidRPr="00D974BF">
        <w:rPr>
          <w:bCs/>
          <w:color w:val="000000"/>
        </w:rPr>
        <w:t xml:space="preserve">°C heating mat under the </w:t>
      </w:r>
      <w:r w:rsidR="006E762E" w:rsidRPr="00D974BF">
        <w:rPr>
          <w:bCs/>
          <w:color w:val="000000"/>
        </w:rPr>
        <w:t xml:space="preserve">surgical </w:t>
      </w:r>
      <w:r w:rsidR="00697FAB" w:rsidRPr="00D974BF">
        <w:rPr>
          <w:bCs/>
          <w:color w:val="000000"/>
        </w:rPr>
        <w:t xml:space="preserve">table. Avoid heating of the head region to prevent drying of eyes. </w:t>
      </w:r>
    </w:p>
    <w:p w14:paraId="7AF61BD4" w14:textId="77777777" w:rsidR="00E2006D" w:rsidRPr="00D974BF" w:rsidRDefault="00E2006D" w:rsidP="00D974BF">
      <w:pPr>
        <w:pStyle w:val="ListParagraph"/>
        <w:ind w:left="0"/>
        <w:rPr>
          <w:bCs/>
          <w:color w:val="000000"/>
          <w:highlight w:val="yellow"/>
        </w:rPr>
      </w:pPr>
    </w:p>
    <w:p w14:paraId="64839D75" w14:textId="1262B0D4" w:rsidR="00697FAB" w:rsidRPr="00D974BF" w:rsidRDefault="00697FAB" w:rsidP="00D974BF">
      <w:pPr>
        <w:pStyle w:val="ListParagraph"/>
        <w:numPr>
          <w:ilvl w:val="1"/>
          <w:numId w:val="13"/>
        </w:numPr>
        <w:pBdr>
          <w:top w:val="nil"/>
          <w:left w:val="nil"/>
          <w:bottom w:val="nil"/>
          <w:right w:val="nil"/>
          <w:between w:val="nil"/>
        </w:pBdr>
        <w:ind w:left="0" w:firstLine="0"/>
        <w:rPr>
          <w:bCs/>
          <w:color w:val="000000"/>
          <w:highlight w:val="yellow"/>
        </w:rPr>
      </w:pPr>
      <w:r w:rsidRPr="00D974BF">
        <w:rPr>
          <w:bCs/>
          <w:color w:val="000000"/>
          <w:highlight w:val="yellow"/>
        </w:rPr>
        <w:t>Disinfect animal skin with povidone</w:t>
      </w:r>
      <w:r w:rsidR="00F93397" w:rsidRPr="00D974BF">
        <w:rPr>
          <w:bCs/>
          <w:color w:val="000000"/>
          <w:highlight w:val="yellow"/>
        </w:rPr>
        <w:t>-</w:t>
      </w:r>
      <w:r w:rsidRPr="00D974BF">
        <w:rPr>
          <w:bCs/>
          <w:color w:val="000000"/>
          <w:highlight w:val="yellow"/>
        </w:rPr>
        <w:t xml:space="preserve">iodine/iodophor solution. Note scars and sutures from the primary </w:t>
      </w:r>
      <w:proofErr w:type="spellStart"/>
      <w:r w:rsidRPr="00D974BF">
        <w:rPr>
          <w:bCs/>
          <w:color w:val="000000"/>
          <w:highlight w:val="yellow"/>
        </w:rPr>
        <w:t>AoB</w:t>
      </w:r>
      <w:proofErr w:type="spellEnd"/>
      <w:r w:rsidRPr="00D974BF">
        <w:rPr>
          <w:bCs/>
          <w:color w:val="000000"/>
          <w:highlight w:val="yellow"/>
        </w:rPr>
        <w:t xml:space="preserve"> surgery.</w:t>
      </w:r>
    </w:p>
    <w:p w14:paraId="60BDBC16" w14:textId="77777777" w:rsidR="00E2006D" w:rsidRPr="00D974BF" w:rsidRDefault="00E2006D" w:rsidP="00D974BF">
      <w:pPr>
        <w:pStyle w:val="ListParagraph"/>
        <w:ind w:left="0"/>
        <w:rPr>
          <w:bCs/>
          <w:color w:val="000000"/>
          <w:highlight w:val="yellow"/>
        </w:rPr>
      </w:pPr>
    </w:p>
    <w:p w14:paraId="31A7D152" w14:textId="1300F012" w:rsidR="00FD40E2" w:rsidRPr="00D974BF" w:rsidRDefault="00FD40E2" w:rsidP="00D974BF">
      <w:pPr>
        <w:pStyle w:val="ListParagraph"/>
        <w:numPr>
          <w:ilvl w:val="1"/>
          <w:numId w:val="13"/>
        </w:numPr>
        <w:pBdr>
          <w:top w:val="nil"/>
          <w:left w:val="nil"/>
          <w:bottom w:val="nil"/>
          <w:right w:val="nil"/>
          <w:between w:val="nil"/>
        </w:pBdr>
        <w:ind w:left="0" w:firstLine="0"/>
        <w:rPr>
          <w:bCs/>
          <w:color w:val="000000"/>
          <w:highlight w:val="yellow"/>
        </w:rPr>
      </w:pPr>
      <w:r w:rsidRPr="00D974BF">
        <w:rPr>
          <w:bCs/>
          <w:color w:val="000000"/>
          <w:highlight w:val="yellow"/>
        </w:rPr>
        <w:t>Ensure</w:t>
      </w:r>
      <w:r w:rsidR="00697FAB" w:rsidRPr="00D974BF">
        <w:rPr>
          <w:bCs/>
          <w:color w:val="000000"/>
          <w:highlight w:val="yellow"/>
        </w:rPr>
        <w:t xml:space="preserve"> adequate depth of anesthesia by toe pinch</w:t>
      </w:r>
      <w:r w:rsidRPr="00D974BF">
        <w:rPr>
          <w:bCs/>
          <w:color w:val="000000"/>
          <w:highlight w:val="yellow"/>
        </w:rPr>
        <w:t>ing</w:t>
      </w:r>
      <w:r w:rsidR="00697FAB" w:rsidRPr="00D974BF">
        <w:rPr>
          <w:bCs/>
          <w:color w:val="000000"/>
          <w:highlight w:val="yellow"/>
        </w:rPr>
        <w:t xml:space="preserve">. </w:t>
      </w:r>
    </w:p>
    <w:p w14:paraId="1FDABEBE" w14:textId="77777777" w:rsidR="00FD40E2" w:rsidRPr="00D974BF" w:rsidRDefault="00FD40E2" w:rsidP="00D974BF">
      <w:pPr>
        <w:pStyle w:val="ListParagraph"/>
        <w:ind w:left="0"/>
        <w:rPr>
          <w:bCs/>
          <w:color w:val="000000"/>
          <w:highlight w:val="yellow"/>
        </w:rPr>
      </w:pPr>
    </w:p>
    <w:p w14:paraId="283C7EAD" w14:textId="378C5F27" w:rsidR="00697FAB" w:rsidRPr="00D974BF" w:rsidRDefault="00FD40E2" w:rsidP="00D974BF">
      <w:pPr>
        <w:pStyle w:val="ListParagraph"/>
        <w:pBdr>
          <w:top w:val="nil"/>
          <w:left w:val="nil"/>
          <w:bottom w:val="nil"/>
          <w:right w:val="nil"/>
          <w:between w:val="nil"/>
        </w:pBdr>
        <w:ind w:left="0"/>
        <w:rPr>
          <w:bCs/>
          <w:color w:val="000000"/>
        </w:rPr>
      </w:pPr>
      <w:r w:rsidRPr="00D974BF">
        <w:rPr>
          <w:bCs/>
          <w:color w:val="000000"/>
        </w:rPr>
        <w:t xml:space="preserve">NOTE: </w:t>
      </w:r>
      <w:r w:rsidR="00697FAB" w:rsidRPr="00D974BF">
        <w:rPr>
          <w:bCs/>
          <w:color w:val="000000"/>
        </w:rPr>
        <w:t xml:space="preserve">Depth of anesthesia </w:t>
      </w:r>
      <w:r w:rsidR="00E85A95" w:rsidRPr="00D974BF">
        <w:rPr>
          <w:bCs/>
          <w:color w:val="000000"/>
        </w:rPr>
        <w:t>needs to</w:t>
      </w:r>
      <w:r w:rsidR="00697FAB" w:rsidRPr="00D974BF">
        <w:rPr>
          <w:bCs/>
          <w:color w:val="000000"/>
        </w:rPr>
        <w:t xml:space="preserve"> be controlled regularly during surgery.</w:t>
      </w:r>
    </w:p>
    <w:p w14:paraId="5B1C1A55" w14:textId="77777777" w:rsidR="00E2006D" w:rsidRPr="00D974BF" w:rsidRDefault="00E2006D" w:rsidP="00D974BF">
      <w:pPr>
        <w:pStyle w:val="ListParagraph"/>
        <w:ind w:left="0"/>
        <w:rPr>
          <w:bCs/>
          <w:color w:val="000000"/>
          <w:highlight w:val="yellow"/>
        </w:rPr>
      </w:pPr>
    </w:p>
    <w:p w14:paraId="7A2384C1" w14:textId="205CBD35" w:rsidR="00697FAB" w:rsidRPr="00D974BF" w:rsidRDefault="00697FAB" w:rsidP="00D974BF">
      <w:pPr>
        <w:pStyle w:val="ListParagraph"/>
        <w:numPr>
          <w:ilvl w:val="0"/>
          <w:numId w:val="16"/>
        </w:numPr>
        <w:pBdr>
          <w:top w:val="nil"/>
          <w:left w:val="nil"/>
          <w:bottom w:val="nil"/>
          <w:right w:val="nil"/>
          <w:between w:val="nil"/>
        </w:pBdr>
        <w:ind w:left="0" w:firstLine="0"/>
        <w:rPr>
          <w:b/>
          <w:color w:val="000000"/>
          <w:highlight w:val="yellow"/>
        </w:rPr>
      </w:pPr>
      <w:r w:rsidRPr="00D974BF">
        <w:rPr>
          <w:b/>
          <w:color w:val="000000"/>
          <w:highlight w:val="yellow"/>
        </w:rPr>
        <w:t>Tracheotomy and mechanical ventilation</w:t>
      </w:r>
    </w:p>
    <w:p w14:paraId="29EA6621" w14:textId="77777777" w:rsidR="00E2006D" w:rsidRPr="00D974BF" w:rsidRDefault="00E2006D" w:rsidP="00D974BF">
      <w:pPr>
        <w:pStyle w:val="ListParagraph"/>
        <w:pBdr>
          <w:top w:val="nil"/>
          <w:left w:val="nil"/>
          <w:bottom w:val="nil"/>
          <w:right w:val="nil"/>
          <w:between w:val="nil"/>
        </w:pBdr>
        <w:ind w:left="0"/>
        <w:rPr>
          <w:b/>
          <w:color w:val="000000"/>
          <w:highlight w:val="yellow"/>
        </w:rPr>
      </w:pPr>
    </w:p>
    <w:p w14:paraId="4DF166E4" w14:textId="3DC661C6" w:rsidR="00697FAB" w:rsidRPr="00D974BF" w:rsidRDefault="00697FAB"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With fine scissors (</w:t>
      </w:r>
      <w:r w:rsidR="00902200" w:rsidRPr="00D974BF">
        <w:rPr>
          <w:b/>
          <w:color w:val="000000"/>
          <w:highlight w:val="yellow"/>
        </w:rPr>
        <w:t>Figure</w:t>
      </w:r>
      <w:r w:rsidRPr="00D974BF">
        <w:rPr>
          <w:b/>
          <w:color w:val="000000"/>
          <w:highlight w:val="yellow"/>
        </w:rPr>
        <w:t xml:space="preserve"> 2A</w:t>
      </w:r>
      <w:r w:rsidRPr="00D974BF">
        <w:rPr>
          <w:bCs/>
          <w:color w:val="000000"/>
          <w:highlight w:val="yellow"/>
        </w:rPr>
        <w:t>)</w:t>
      </w:r>
      <w:r w:rsidR="00025603" w:rsidRPr="00D974BF">
        <w:rPr>
          <w:bCs/>
          <w:color w:val="000000"/>
          <w:highlight w:val="yellow"/>
        </w:rPr>
        <w:t>,</w:t>
      </w:r>
      <w:r w:rsidRPr="00D974BF">
        <w:rPr>
          <w:bCs/>
          <w:color w:val="000000"/>
          <w:highlight w:val="yellow"/>
        </w:rPr>
        <w:t xml:space="preserve"> make a 7-10 mm long cervical midline incision</w:t>
      </w:r>
      <w:r w:rsidR="009D6B6F" w:rsidRPr="00D974BF">
        <w:rPr>
          <w:bCs/>
          <w:color w:val="000000"/>
          <w:highlight w:val="yellow"/>
        </w:rPr>
        <w:t xml:space="preserve"> (</w:t>
      </w:r>
      <w:r w:rsidR="009D6B6F" w:rsidRPr="00D974BF">
        <w:rPr>
          <w:b/>
          <w:color w:val="000000"/>
          <w:highlight w:val="yellow"/>
        </w:rPr>
        <w:t>Figure 3A</w:t>
      </w:r>
      <w:r w:rsidR="009D6B6F" w:rsidRPr="00D974BF">
        <w:rPr>
          <w:bCs/>
          <w:color w:val="000000"/>
          <w:highlight w:val="yellow"/>
        </w:rPr>
        <w:t>)</w:t>
      </w:r>
      <w:r w:rsidRPr="00D974BF">
        <w:rPr>
          <w:bCs/>
          <w:color w:val="000000"/>
          <w:highlight w:val="yellow"/>
        </w:rPr>
        <w:t>.</w:t>
      </w:r>
    </w:p>
    <w:p w14:paraId="23619E6C" w14:textId="77777777" w:rsidR="00E2006D" w:rsidRPr="00D974BF" w:rsidRDefault="00E2006D" w:rsidP="00D974BF">
      <w:pPr>
        <w:pStyle w:val="ListParagraph"/>
        <w:pBdr>
          <w:top w:val="nil"/>
          <w:left w:val="nil"/>
          <w:bottom w:val="nil"/>
          <w:right w:val="nil"/>
          <w:between w:val="nil"/>
        </w:pBdr>
        <w:ind w:left="0"/>
        <w:rPr>
          <w:bCs/>
          <w:color w:val="000000"/>
          <w:highlight w:val="yellow"/>
        </w:rPr>
      </w:pPr>
    </w:p>
    <w:p w14:paraId="41052314" w14:textId="14DADC73" w:rsidR="00697FAB" w:rsidRPr="00D974BF" w:rsidRDefault="00697FAB"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With the help of a pair of blunt forceps (</w:t>
      </w:r>
      <w:r w:rsidR="00902200" w:rsidRPr="00D974BF">
        <w:rPr>
          <w:b/>
          <w:color w:val="000000"/>
          <w:highlight w:val="yellow"/>
        </w:rPr>
        <w:t>Figure</w:t>
      </w:r>
      <w:r w:rsidRPr="00D974BF">
        <w:rPr>
          <w:b/>
          <w:color w:val="000000"/>
          <w:highlight w:val="yellow"/>
        </w:rPr>
        <w:t xml:space="preserve"> 2B</w:t>
      </w:r>
      <w:r w:rsidR="00932D9F" w:rsidRPr="00D974BF">
        <w:rPr>
          <w:b/>
          <w:color w:val="000000"/>
          <w:highlight w:val="yellow"/>
        </w:rPr>
        <w:t>'</w:t>
      </w:r>
      <w:r w:rsidRPr="00D974BF">
        <w:rPr>
          <w:bCs/>
          <w:color w:val="000000"/>
          <w:highlight w:val="yellow"/>
        </w:rPr>
        <w:t>)</w:t>
      </w:r>
      <w:r w:rsidR="00A52BAB" w:rsidRPr="00D974BF">
        <w:rPr>
          <w:bCs/>
          <w:color w:val="000000"/>
          <w:highlight w:val="yellow"/>
        </w:rPr>
        <w:t>,</w:t>
      </w:r>
      <w:r w:rsidRPr="00D974BF">
        <w:rPr>
          <w:bCs/>
          <w:color w:val="000000"/>
          <w:highlight w:val="yellow"/>
        </w:rPr>
        <w:t xml:space="preserve"> dissect </w:t>
      </w:r>
      <w:r w:rsidR="002A63F1" w:rsidRPr="00D974BF">
        <w:rPr>
          <w:bCs/>
          <w:color w:val="000000"/>
          <w:highlight w:val="yellow"/>
        </w:rPr>
        <w:t xml:space="preserve">the </w:t>
      </w:r>
      <w:r w:rsidRPr="00D974BF">
        <w:rPr>
          <w:bCs/>
          <w:color w:val="000000"/>
          <w:highlight w:val="yellow"/>
        </w:rPr>
        <w:t xml:space="preserve">cervical soft tissue to expose </w:t>
      </w:r>
      <w:r w:rsidR="002A63F1" w:rsidRPr="00D974BF">
        <w:rPr>
          <w:bCs/>
          <w:color w:val="000000"/>
          <w:highlight w:val="yellow"/>
        </w:rPr>
        <w:t xml:space="preserve">the </w:t>
      </w:r>
      <w:r w:rsidRPr="00D974BF">
        <w:rPr>
          <w:bCs/>
          <w:color w:val="000000"/>
          <w:highlight w:val="yellow"/>
        </w:rPr>
        <w:t xml:space="preserve">infrahyoid muscles. Split muscles in the midline to visualize the trachea. Cut and remove the suture from the primary </w:t>
      </w:r>
      <w:proofErr w:type="spellStart"/>
      <w:r w:rsidRPr="00D974BF">
        <w:rPr>
          <w:bCs/>
          <w:color w:val="000000"/>
          <w:highlight w:val="yellow"/>
        </w:rPr>
        <w:t>AoB</w:t>
      </w:r>
      <w:proofErr w:type="spellEnd"/>
      <w:r w:rsidRPr="00D974BF">
        <w:rPr>
          <w:bCs/>
          <w:color w:val="000000"/>
          <w:highlight w:val="yellow"/>
        </w:rPr>
        <w:t xml:space="preserve"> surgery.</w:t>
      </w:r>
    </w:p>
    <w:p w14:paraId="17FC2658" w14:textId="77777777" w:rsidR="00E2006D" w:rsidRPr="00D974BF" w:rsidRDefault="00E2006D" w:rsidP="00D974BF">
      <w:pPr>
        <w:pStyle w:val="ListParagraph"/>
        <w:pBdr>
          <w:top w:val="nil"/>
          <w:left w:val="nil"/>
          <w:bottom w:val="nil"/>
          <w:right w:val="nil"/>
          <w:between w:val="nil"/>
        </w:pBdr>
        <w:ind w:left="0"/>
        <w:rPr>
          <w:bCs/>
          <w:color w:val="000000"/>
          <w:highlight w:val="yellow"/>
        </w:rPr>
      </w:pPr>
    </w:p>
    <w:p w14:paraId="7D1F7F78" w14:textId="0E64A6D7" w:rsidR="00697FAB" w:rsidRPr="00D974BF" w:rsidRDefault="00697FAB"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 xml:space="preserve">Make </w:t>
      </w:r>
      <w:bookmarkStart w:id="2" w:name="_Hlk90052973"/>
      <w:r w:rsidR="00B75A53" w:rsidRPr="00D974BF">
        <w:rPr>
          <w:bCs/>
          <w:color w:val="000000"/>
          <w:highlight w:val="yellow"/>
        </w:rPr>
        <w:t>~</w:t>
      </w:r>
      <w:r w:rsidR="00F253DF" w:rsidRPr="00D974BF">
        <w:rPr>
          <w:bCs/>
          <w:color w:val="000000"/>
          <w:highlight w:val="yellow"/>
        </w:rPr>
        <w:t>2 mm</w:t>
      </w:r>
      <w:r w:rsidRPr="00D974BF">
        <w:rPr>
          <w:bCs/>
          <w:color w:val="000000"/>
          <w:highlight w:val="yellow"/>
        </w:rPr>
        <w:t xml:space="preserve"> </w:t>
      </w:r>
      <w:r w:rsidR="00821066" w:rsidRPr="00D974BF">
        <w:rPr>
          <w:bCs/>
          <w:color w:val="000000"/>
          <w:highlight w:val="yellow"/>
        </w:rPr>
        <w:t>trachea incision</w:t>
      </w:r>
      <w:r w:rsidRPr="00D974BF">
        <w:rPr>
          <w:bCs/>
          <w:color w:val="000000"/>
          <w:highlight w:val="yellow"/>
        </w:rPr>
        <w:t xml:space="preserve"> between two cartilaginous rings </w:t>
      </w:r>
      <w:bookmarkEnd w:id="2"/>
      <w:r w:rsidRPr="00D974BF">
        <w:rPr>
          <w:bCs/>
          <w:color w:val="000000"/>
          <w:highlight w:val="yellow"/>
        </w:rPr>
        <w:t xml:space="preserve">using angled Noyes spring </w:t>
      </w:r>
      <w:r w:rsidRPr="00D974BF">
        <w:rPr>
          <w:bCs/>
          <w:color w:val="000000"/>
          <w:highlight w:val="yellow"/>
        </w:rPr>
        <w:lastRenderedPageBreak/>
        <w:t>scissors (</w:t>
      </w:r>
      <w:r w:rsidR="00902200" w:rsidRPr="00D974BF">
        <w:rPr>
          <w:b/>
          <w:color w:val="000000"/>
          <w:highlight w:val="yellow"/>
        </w:rPr>
        <w:t>Figure</w:t>
      </w:r>
      <w:r w:rsidRPr="00D974BF">
        <w:rPr>
          <w:b/>
          <w:color w:val="000000"/>
          <w:highlight w:val="yellow"/>
        </w:rPr>
        <w:t xml:space="preserve"> 2C</w:t>
      </w:r>
      <w:r w:rsidR="00AD5F0D" w:rsidRPr="00D974BF">
        <w:rPr>
          <w:b/>
          <w:color w:val="000000"/>
          <w:highlight w:val="yellow"/>
        </w:rPr>
        <w:t>,</w:t>
      </w:r>
      <w:r w:rsidR="009D6B6F" w:rsidRPr="00D974BF">
        <w:rPr>
          <w:b/>
          <w:color w:val="000000"/>
          <w:highlight w:val="yellow"/>
        </w:rPr>
        <w:t>3B</w:t>
      </w:r>
      <w:r w:rsidRPr="00D974BF">
        <w:rPr>
          <w:bCs/>
          <w:color w:val="000000"/>
          <w:highlight w:val="yellow"/>
        </w:rPr>
        <w:t>). Insert the tracheal cannula</w:t>
      </w:r>
      <w:r w:rsidR="005034E8" w:rsidRPr="00D974BF">
        <w:rPr>
          <w:bCs/>
          <w:color w:val="000000"/>
          <w:highlight w:val="yellow"/>
        </w:rPr>
        <w:t xml:space="preserve"> of outer diameter 2 mm</w:t>
      </w:r>
      <w:r w:rsidRPr="00D974BF">
        <w:rPr>
          <w:bCs/>
          <w:color w:val="000000"/>
          <w:highlight w:val="yellow"/>
        </w:rPr>
        <w:t xml:space="preserve"> (</w:t>
      </w:r>
      <w:r w:rsidR="00902200" w:rsidRPr="00D974BF">
        <w:rPr>
          <w:b/>
          <w:color w:val="000000"/>
          <w:highlight w:val="yellow"/>
        </w:rPr>
        <w:t>Figure</w:t>
      </w:r>
      <w:r w:rsidRPr="00D974BF">
        <w:rPr>
          <w:b/>
          <w:color w:val="000000"/>
          <w:highlight w:val="yellow"/>
        </w:rPr>
        <w:t xml:space="preserve"> 2D</w:t>
      </w:r>
      <w:r w:rsidRPr="00D974BF">
        <w:rPr>
          <w:bCs/>
          <w:color w:val="000000"/>
          <w:highlight w:val="yellow"/>
        </w:rPr>
        <w:t>) into the trachea and secure it with a 4-0 silk suture (</w:t>
      </w:r>
      <w:r w:rsidR="00902200" w:rsidRPr="00D974BF">
        <w:rPr>
          <w:b/>
          <w:color w:val="000000"/>
          <w:highlight w:val="yellow"/>
        </w:rPr>
        <w:t>Figure</w:t>
      </w:r>
      <w:r w:rsidRPr="00D974BF">
        <w:rPr>
          <w:b/>
          <w:color w:val="000000"/>
          <w:highlight w:val="yellow"/>
        </w:rPr>
        <w:t xml:space="preserve"> 2E</w:t>
      </w:r>
      <w:r w:rsidR="00321CC5" w:rsidRPr="00D974BF">
        <w:rPr>
          <w:b/>
          <w:color w:val="000000"/>
          <w:highlight w:val="yellow"/>
        </w:rPr>
        <w:t>,</w:t>
      </w:r>
      <w:r w:rsidR="001A34D5" w:rsidRPr="00D974BF">
        <w:rPr>
          <w:b/>
          <w:color w:val="000000"/>
          <w:highlight w:val="yellow"/>
        </w:rPr>
        <w:t>3C</w:t>
      </w:r>
      <w:r w:rsidRPr="00D974BF">
        <w:rPr>
          <w:bCs/>
          <w:color w:val="000000"/>
          <w:highlight w:val="yellow"/>
        </w:rPr>
        <w:t>).</w:t>
      </w:r>
    </w:p>
    <w:p w14:paraId="046A7779" w14:textId="77777777" w:rsidR="00167DCC" w:rsidRPr="00D974BF" w:rsidRDefault="00167DCC" w:rsidP="00D974BF">
      <w:pPr>
        <w:pStyle w:val="ListParagraph"/>
        <w:pBdr>
          <w:top w:val="nil"/>
          <w:left w:val="nil"/>
          <w:bottom w:val="nil"/>
          <w:right w:val="nil"/>
          <w:between w:val="nil"/>
        </w:pBdr>
        <w:ind w:left="0"/>
        <w:rPr>
          <w:bCs/>
          <w:color w:val="000000"/>
          <w:highlight w:val="yellow"/>
        </w:rPr>
      </w:pPr>
    </w:p>
    <w:p w14:paraId="16CA6CC0" w14:textId="40BBFEA1" w:rsidR="00167DCC" w:rsidRPr="00D974BF" w:rsidRDefault="00697FAB"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Connect the tracheal cannula to a mechanical ventilato</w:t>
      </w:r>
      <w:r w:rsidR="002A63F1" w:rsidRPr="00D974BF">
        <w:rPr>
          <w:bCs/>
          <w:color w:val="000000"/>
          <w:highlight w:val="yellow"/>
        </w:rPr>
        <w:t>r</w:t>
      </w:r>
      <w:r w:rsidRPr="00D974BF">
        <w:rPr>
          <w:bCs/>
          <w:color w:val="000000"/>
          <w:highlight w:val="yellow"/>
        </w:rPr>
        <w:t xml:space="preserve"> </w:t>
      </w:r>
      <w:r w:rsidR="00EB0B82" w:rsidRPr="00D974BF">
        <w:rPr>
          <w:bCs/>
          <w:color w:val="000000"/>
          <w:highlight w:val="yellow"/>
        </w:rPr>
        <w:t xml:space="preserve">(see </w:t>
      </w:r>
      <w:r w:rsidR="00EB0B82" w:rsidRPr="00D974BF">
        <w:rPr>
          <w:b/>
          <w:color w:val="000000"/>
          <w:highlight w:val="yellow"/>
        </w:rPr>
        <w:t>Table of Materials</w:t>
      </w:r>
      <w:r w:rsidR="00EB0B82" w:rsidRPr="00D974BF">
        <w:rPr>
          <w:bCs/>
          <w:color w:val="000000"/>
          <w:highlight w:val="yellow"/>
        </w:rPr>
        <w:t xml:space="preserve">) </w:t>
      </w:r>
      <w:r w:rsidR="002A63F1" w:rsidRPr="00D974BF">
        <w:rPr>
          <w:bCs/>
          <w:color w:val="000000"/>
          <w:highlight w:val="yellow"/>
        </w:rPr>
        <w:t xml:space="preserve">while keeping dead space to a minimum </w:t>
      </w:r>
      <w:r w:rsidR="001A34D5" w:rsidRPr="00D974BF">
        <w:rPr>
          <w:bCs/>
          <w:color w:val="000000"/>
          <w:highlight w:val="yellow"/>
        </w:rPr>
        <w:t>(</w:t>
      </w:r>
      <w:r w:rsidR="001A34D5" w:rsidRPr="00D974BF">
        <w:rPr>
          <w:b/>
          <w:color w:val="000000"/>
          <w:highlight w:val="yellow"/>
        </w:rPr>
        <w:t>Figure 3D-E</w:t>
      </w:r>
      <w:r w:rsidR="001A34D5" w:rsidRPr="00D974BF">
        <w:rPr>
          <w:bCs/>
          <w:color w:val="000000"/>
          <w:highlight w:val="yellow"/>
        </w:rPr>
        <w:t>)</w:t>
      </w:r>
      <w:r w:rsidRPr="00D974BF">
        <w:rPr>
          <w:bCs/>
          <w:color w:val="000000"/>
          <w:highlight w:val="yellow"/>
        </w:rPr>
        <w:t xml:space="preserve">. Keep perioperative lung ventilation at a respiratory rate of 90 breaths/min at a tidal volume (Vt) of 8.5 mL/kg </w:t>
      </w:r>
      <w:proofErr w:type="spellStart"/>
      <w:r w:rsidRPr="00D974BF">
        <w:rPr>
          <w:bCs/>
          <w:color w:val="000000"/>
          <w:highlight w:val="yellow"/>
        </w:rPr>
        <w:t>bw</w:t>
      </w:r>
      <w:proofErr w:type="spellEnd"/>
      <w:r w:rsidRPr="00D974BF">
        <w:rPr>
          <w:bCs/>
          <w:color w:val="000000"/>
          <w:highlight w:val="yellow"/>
        </w:rPr>
        <w:t>.</w:t>
      </w:r>
    </w:p>
    <w:p w14:paraId="2C06C5F0" w14:textId="77777777" w:rsidR="00167DCC" w:rsidRPr="00D974BF" w:rsidRDefault="00167DCC" w:rsidP="00D974BF">
      <w:pPr>
        <w:pStyle w:val="ListParagraph"/>
        <w:ind w:left="0"/>
        <w:rPr>
          <w:bCs/>
          <w:color w:val="000000"/>
          <w:highlight w:val="yellow"/>
        </w:rPr>
      </w:pPr>
    </w:p>
    <w:p w14:paraId="4B43A037" w14:textId="1DC733E0" w:rsidR="00167DCC" w:rsidRPr="00D974BF" w:rsidRDefault="00697FAB" w:rsidP="00D974BF">
      <w:pPr>
        <w:pStyle w:val="ListParagraph"/>
        <w:numPr>
          <w:ilvl w:val="0"/>
          <w:numId w:val="16"/>
        </w:numPr>
        <w:pBdr>
          <w:top w:val="nil"/>
          <w:left w:val="nil"/>
          <w:bottom w:val="nil"/>
          <w:right w:val="nil"/>
          <w:between w:val="nil"/>
        </w:pBdr>
        <w:ind w:left="0" w:firstLine="0"/>
        <w:rPr>
          <w:b/>
          <w:color w:val="000000"/>
          <w:highlight w:val="yellow"/>
        </w:rPr>
      </w:pPr>
      <w:r w:rsidRPr="00D974BF">
        <w:rPr>
          <w:b/>
          <w:color w:val="000000"/>
          <w:highlight w:val="yellow"/>
        </w:rPr>
        <w:t xml:space="preserve">Aortic </w:t>
      </w:r>
      <w:proofErr w:type="spellStart"/>
      <w:r w:rsidRPr="00D974BF">
        <w:rPr>
          <w:b/>
          <w:color w:val="000000"/>
          <w:highlight w:val="yellow"/>
        </w:rPr>
        <w:t>debanding</w:t>
      </w:r>
      <w:proofErr w:type="spellEnd"/>
    </w:p>
    <w:p w14:paraId="7E1DE639" w14:textId="77777777" w:rsidR="00167DCC" w:rsidRPr="00D974BF" w:rsidRDefault="00167DCC" w:rsidP="00D974BF">
      <w:pPr>
        <w:pStyle w:val="ListParagraph"/>
        <w:pBdr>
          <w:top w:val="nil"/>
          <w:left w:val="nil"/>
          <w:bottom w:val="nil"/>
          <w:right w:val="nil"/>
          <w:between w:val="nil"/>
        </w:pBdr>
        <w:ind w:left="0"/>
        <w:rPr>
          <w:b/>
          <w:color w:val="000000"/>
          <w:highlight w:val="yellow"/>
        </w:rPr>
      </w:pPr>
    </w:p>
    <w:p w14:paraId="66142CC5" w14:textId="0E0EE16D" w:rsidR="00697FAB" w:rsidRPr="00D974BF" w:rsidRDefault="00697FAB"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 xml:space="preserve">Make an </w:t>
      </w:r>
      <w:r w:rsidR="00FE49F0" w:rsidRPr="00D974BF">
        <w:rPr>
          <w:bCs/>
          <w:color w:val="000000"/>
          <w:highlight w:val="yellow"/>
        </w:rPr>
        <w:t>~</w:t>
      </w:r>
      <w:r w:rsidRPr="00D974BF">
        <w:rPr>
          <w:bCs/>
          <w:color w:val="000000"/>
          <w:highlight w:val="yellow"/>
        </w:rPr>
        <w:t xml:space="preserve">20 mm long </w:t>
      </w:r>
      <w:bookmarkStart w:id="3" w:name="_Hlk90053605"/>
      <w:r w:rsidRPr="00D974BF">
        <w:rPr>
          <w:bCs/>
          <w:color w:val="000000"/>
          <w:highlight w:val="yellow"/>
        </w:rPr>
        <w:t xml:space="preserve">skin incision between the second and third ribs </w:t>
      </w:r>
      <w:bookmarkEnd w:id="3"/>
      <w:r w:rsidRPr="00D974BF">
        <w:rPr>
          <w:bCs/>
          <w:color w:val="000000"/>
          <w:highlight w:val="yellow"/>
        </w:rPr>
        <w:t>using fine scissors</w:t>
      </w:r>
      <w:r w:rsidR="001A34D5" w:rsidRPr="00D974BF">
        <w:rPr>
          <w:bCs/>
          <w:color w:val="000000"/>
          <w:highlight w:val="yellow"/>
        </w:rPr>
        <w:t xml:space="preserve"> (</w:t>
      </w:r>
      <w:r w:rsidR="001A34D5" w:rsidRPr="00D974BF">
        <w:rPr>
          <w:b/>
          <w:color w:val="000000"/>
          <w:highlight w:val="yellow"/>
        </w:rPr>
        <w:t>Figure 3F</w:t>
      </w:r>
      <w:r w:rsidR="001A34D5" w:rsidRPr="00D974BF">
        <w:rPr>
          <w:bCs/>
          <w:color w:val="000000"/>
          <w:highlight w:val="yellow"/>
        </w:rPr>
        <w:t>)</w:t>
      </w:r>
      <w:r w:rsidRPr="00D974BF">
        <w:rPr>
          <w:bCs/>
          <w:color w:val="000000"/>
          <w:highlight w:val="yellow"/>
        </w:rPr>
        <w:t xml:space="preserve">. </w:t>
      </w:r>
    </w:p>
    <w:p w14:paraId="028B2818" w14:textId="77777777" w:rsidR="00167DCC" w:rsidRPr="00D974BF" w:rsidRDefault="00167DCC" w:rsidP="00D974BF">
      <w:pPr>
        <w:pStyle w:val="ListParagraph"/>
        <w:pBdr>
          <w:top w:val="nil"/>
          <w:left w:val="nil"/>
          <w:bottom w:val="nil"/>
          <w:right w:val="nil"/>
          <w:between w:val="nil"/>
        </w:pBdr>
        <w:ind w:left="0"/>
        <w:rPr>
          <w:bCs/>
          <w:color w:val="000000"/>
          <w:highlight w:val="yellow"/>
        </w:rPr>
      </w:pPr>
    </w:p>
    <w:p w14:paraId="35B7E636" w14:textId="77777777" w:rsidR="00FE49F0" w:rsidRPr="00D974BF" w:rsidRDefault="002A63F1"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W</w:t>
      </w:r>
      <w:r w:rsidR="00167DCC" w:rsidRPr="00D974BF">
        <w:rPr>
          <w:bCs/>
          <w:color w:val="000000"/>
          <w:highlight w:val="yellow"/>
        </w:rPr>
        <w:t>ith the help of smaller surgical scissors (</w:t>
      </w:r>
      <w:r w:rsidR="00902200" w:rsidRPr="00D974BF">
        <w:rPr>
          <w:b/>
          <w:color w:val="000000"/>
          <w:highlight w:val="yellow"/>
        </w:rPr>
        <w:t>Figure</w:t>
      </w:r>
      <w:r w:rsidR="00167DCC" w:rsidRPr="00D974BF">
        <w:rPr>
          <w:b/>
          <w:color w:val="000000"/>
          <w:highlight w:val="yellow"/>
        </w:rPr>
        <w:t xml:space="preserve"> 2F</w:t>
      </w:r>
      <w:r w:rsidR="00167DCC" w:rsidRPr="00D974BF">
        <w:rPr>
          <w:bCs/>
          <w:color w:val="000000"/>
          <w:highlight w:val="yellow"/>
        </w:rPr>
        <w:t>)</w:t>
      </w:r>
      <w:r w:rsidR="00FE49F0" w:rsidRPr="00D974BF">
        <w:rPr>
          <w:bCs/>
          <w:color w:val="000000"/>
          <w:highlight w:val="yellow"/>
        </w:rPr>
        <w:t>,</w:t>
      </w:r>
      <w:r w:rsidR="00167DCC" w:rsidRPr="00D974BF">
        <w:rPr>
          <w:bCs/>
          <w:color w:val="000000"/>
          <w:highlight w:val="yellow"/>
        </w:rPr>
        <w:t xml:space="preserve"> carefully spread muscles and cut them layer by layer</w:t>
      </w:r>
      <w:r w:rsidR="001A34D5" w:rsidRPr="00D974BF">
        <w:rPr>
          <w:bCs/>
          <w:color w:val="000000"/>
          <w:highlight w:val="yellow"/>
        </w:rPr>
        <w:t xml:space="preserve"> (</w:t>
      </w:r>
      <w:r w:rsidR="001A34D5" w:rsidRPr="00D974BF">
        <w:rPr>
          <w:b/>
          <w:color w:val="000000"/>
          <w:highlight w:val="yellow"/>
        </w:rPr>
        <w:t>Figure 3G</w:t>
      </w:r>
      <w:r w:rsidR="001A34D5" w:rsidRPr="00D974BF">
        <w:rPr>
          <w:bCs/>
          <w:color w:val="000000"/>
          <w:highlight w:val="yellow"/>
        </w:rPr>
        <w:t>)</w:t>
      </w:r>
      <w:r w:rsidR="00167DCC" w:rsidRPr="00D974BF">
        <w:rPr>
          <w:bCs/>
          <w:color w:val="000000"/>
          <w:highlight w:val="yellow"/>
        </w:rPr>
        <w:t xml:space="preserve">. Make a 10 mm lateral incision along the intercostal space between the second and third rib. </w:t>
      </w:r>
    </w:p>
    <w:p w14:paraId="1558ED40" w14:textId="77777777" w:rsidR="00FE49F0" w:rsidRPr="00D974BF" w:rsidRDefault="00FE49F0" w:rsidP="00D974BF">
      <w:pPr>
        <w:pStyle w:val="ListParagraph"/>
        <w:ind w:left="0"/>
        <w:rPr>
          <w:bCs/>
          <w:color w:val="000000"/>
          <w:highlight w:val="yellow"/>
        </w:rPr>
      </w:pPr>
    </w:p>
    <w:p w14:paraId="553126B3" w14:textId="63E6ECB2" w:rsidR="00167DCC" w:rsidRPr="00D974BF" w:rsidRDefault="00167DCC" w:rsidP="00D974BF">
      <w:pPr>
        <w:pStyle w:val="ListParagraph"/>
        <w:pBdr>
          <w:top w:val="nil"/>
          <w:left w:val="nil"/>
          <w:bottom w:val="nil"/>
          <w:right w:val="nil"/>
          <w:between w:val="nil"/>
        </w:pBdr>
        <w:ind w:left="0"/>
        <w:rPr>
          <w:bCs/>
          <w:color w:val="000000"/>
        </w:rPr>
      </w:pPr>
      <w:r w:rsidRPr="00D974BF">
        <w:rPr>
          <w:bCs/>
          <w:color w:val="000000"/>
        </w:rPr>
        <w:t>N</w:t>
      </w:r>
      <w:r w:rsidR="00FE49F0" w:rsidRPr="00D974BF">
        <w:rPr>
          <w:bCs/>
          <w:color w:val="000000"/>
        </w:rPr>
        <w:t>OTE: T</w:t>
      </w:r>
      <w:r w:rsidRPr="00D974BF">
        <w:rPr>
          <w:bCs/>
          <w:color w:val="000000"/>
        </w:rPr>
        <w:t xml:space="preserve">he midsternal line </w:t>
      </w:r>
      <w:r w:rsidR="00FE49F0" w:rsidRPr="00D974BF">
        <w:rPr>
          <w:bCs/>
          <w:color w:val="000000"/>
        </w:rPr>
        <w:t>needs to</w:t>
      </w:r>
      <w:r w:rsidRPr="00D974BF">
        <w:rPr>
          <w:bCs/>
          <w:color w:val="000000"/>
        </w:rPr>
        <w:t xml:space="preserve"> be </w:t>
      </w:r>
      <w:r w:rsidR="00FE49F0" w:rsidRPr="00D974BF">
        <w:rPr>
          <w:bCs/>
          <w:color w:val="000000"/>
        </w:rPr>
        <w:t>carefully approached</w:t>
      </w:r>
      <w:r w:rsidRPr="00D974BF">
        <w:rPr>
          <w:bCs/>
          <w:color w:val="000000"/>
        </w:rPr>
        <w:t xml:space="preserve"> to avoid bleeding.</w:t>
      </w:r>
    </w:p>
    <w:p w14:paraId="40D843F6" w14:textId="77777777" w:rsidR="00167DCC" w:rsidRPr="00D974BF" w:rsidRDefault="00167DCC" w:rsidP="00D974BF">
      <w:pPr>
        <w:pStyle w:val="ListParagraph"/>
        <w:pBdr>
          <w:top w:val="nil"/>
          <w:left w:val="nil"/>
          <w:bottom w:val="nil"/>
          <w:right w:val="nil"/>
          <w:between w:val="nil"/>
        </w:pBdr>
        <w:ind w:left="0"/>
        <w:rPr>
          <w:bCs/>
          <w:color w:val="000000"/>
          <w:highlight w:val="yellow"/>
        </w:rPr>
      </w:pPr>
    </w:p>
    <w:p w14:paraId="0A56D93A" w14:textId="70CEF2F2" w:rsidR="00167DCC" w:rsidRPr="00D974BF" w:rsidRDefault="00167DCC"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Use a rib spreader (</w:t>
      </w:r>
      <w:r w:rsidR="00902200" w:rsidRPr="00D974BF">
        <w:rPr>
          <w:b/>
          <w:color w:val="000000"/>
          <w:highlight w:val="yellow"/>
        </w:rPr>
        <w:t>Figure</w:t>
      </w:r>
      <w:r w:rsidRPr="00D974BF">
        <w:rPr>
          <w:b/>
          <w:color w:val="000000"/>
          <w:highlight w:val="yellow"/>
        </w:rPr>
        <w:t xml:space="preserve"> 2G</w:t>
      </w:r>
      <w:r w:rsidRPr="00D974BF">
        <w:rPr>
          <w:bCs/>
          <w:color w:val="000000"/>
          <w:highlight w:val="yellow"/>
        </w:rPr>
        <w:t>) to expand the intercostal space between the second and third rib to create a surgical window</w:t>
      </w:r>
      <w:r w:rsidR="001A34D5" w:rsidRPr="00D974BF">
        <w:rPr>
          <w:bCs/>
          <w:color w:val="000000"/>
          <w:highlight w:val="yellow"/>
        </w:rPr>
        <w:t xml:space="preserve"> (</w:t>
      </w:r>
      <w:r w:rsidR="001A34D5" w:rsidRPr="00D974BF">
        <w:rPr>
          <w:b/>
          <w:color w:val="000000"/>
          <w:highlight w:val="yellow"/>
        </w:rPr>
        <w:t>Figure 3H</w:t>
      </w:r>
      <w:r w:rsidR="001A34D5" w:rsidRPr="00D974BF">
        <w:rPr>
          <w:bCs/>
          <w:color w:val="000000"/>
          <w:highlight w:val="yellow"/>
        </w:rPr>
        <w:t>)</w:t>
      </w:r>
      <w:r w:rsidRPr="00D974BF">
        <w:rPr>
          <w:bCs/>
          <w:color w:val="000000"/>
          <w:highlight w:val="yellow"/>
        </w:rPr>
        <w:t>.</w:t>
      </w:r>
    </w:p>
    <w:p w14:paraId="53C91732" w14:textId="77777777" w:rsidR="00167DCC" w:rsidRPr="00D974BF" w:rsidRDefault="00167DCC" w:rsidP="00D974BF">
      <w:pPr>
        <w:pStyle w:val="ListParagraph"/>
        <w:pBdr>
          <w:top w:val="nil"/>
          <w:left w:val="nil"/>
          <w:bottom w:val="nil"/>
          <w:right w:val="nil"/>
          <w:between w:val="nil"/>
        </w:pBdr>
        <w:ind w:left="0"/>
        <w:rPr>
          <w:bCs/>
          <w:color w:val="000000"/>
          <w:highlight w:val="yellow"/>
        </w:rPr>
      </w:pPr>
    </w:p>
    <w:p w14:paraId="219B0986" w14:textId="61C3B2E7" w:rsidR="00167DCC" w:rsidRPr="00D974BF" w:rsidRDefault="00167DCC"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With the help of blunt forceps (</w:t>
      </w:r>
      <w:r w:rsidR="00902200" w:rsidRPr="00D974BF">
        <w:rPr>
          <w:b/>
          <w:color w:val="000000"/>
          <w:highlight w:val="yellow"/>
        </w:rPr>
        <w:t>Figure</w:t>
      </w:r>
      <w:r w:rsidRPr="00D974BF">
        <w:rPr>
          <w:b/>
          <w:color w:val="000000"/>
          <w:highlight w:val="yellow"/>
        </w:rPr>
        <w:t xml:space="preserve"> 2</w:t>
      </w:r>
      <w:proofErr w:type="gramStart"/>
      <w:r w:rsidRPr="00D974BF">
        <w:rPr>
          <w:b/>
          <w:color w:val="000000"/>
          <w:highlight w:val="yellow"/>
        </w:rPr>
        <w:t>B,B</w:t>
      </w:r>
      <w:proofErr w:type="gramEnd"/>
      <w:r w:rsidR="00932D9F" w:rsidRPr="00D974BF">
        <w:rPr>
          <w:b/>
          <w:color w:val="000000"/>
          <w:highlight w:val="yellow"/>
        </w:rPr>
        <w:t>'</w:t>
      </w:r>
      <w:r w:rsidRPr="00D974BF">
        <w:rPr>
          <w:bCs/>
          <w:color w:val="000000"/>
          <w:highlight w:val="yellow"/>
        </w:rPr>
        <w:t>)</w:t>
      </w:r>
      <w:r w:rsidR="00D97188" w:rsidRPr="00D974BF">
        <w:rPr>
          <w:bCs/>
          <w:color w:val="000000"/>
          <w:highlight w:val="yellow"/>
        </w:rPr>
        <w:t>,</w:t>
      </w:r>
      <w:r w:rsidRPr="00D974BF">
        <w:rPr>
          <w:bCs/>
          <w:color w:val="000000"/>
          <w:highlight w:val="yellow"/>
        </w:rPr>
        <w:t xml:space="preserve"> carefully separate the thymus from the heart and conduit arteries to visualize the aorta with the clip (</w:t>
      </w:r>
      <w:r w:rsidR="00902200" w:rsidRPr="00D974BF">
        <w:rPr>
          <w:b/>
          <w:color w:val="000000"/>
          <w:highlight w:val="yellow"/>
        </w:rPr>
        <w:t>Figure</w:t>
      </w:r>
      <w:r w:rsidRPr="00D974BF">
        <w:rPr>
          <w:b/>
          <w:color w:val="000000"/>
          <w:highlight w:val="yellow"/>
        </w:rPr>
        <w:t xml:space="preserve"> </w:t>
      </w:r>
      <w:r w:rsidR="001A34D5" w:rsidRPr="00D974BF">
        <w:rPr>
          <w:b/>
          <w:color w:val="000000"/>
          <w:highlight w:val="yellow"/>
        </w:rPr>
        <w:t>4</w:t>
      </w:r>
      <w:r w:rsidRPr="00D974BF">
        <w:rPr>
          <w:b/>
          <w:color w:val="000000"/>
          <w:highlight w:val="yellow"/>
        </w:rPr>
        <w:t>A</w:t>
      </w:r>
      <w:r w:rsidRPr="00D974BF">
        <w:rPr>
          <w:bCs/>
          <w:color w:val="000000"/>
          <w:highlight w:val="yellow"/>
        </w:rPr>
        <w:t>).</w:t>
      </w:r>
    </w:p>
    <w:p w14:paraId="0E7F1990" w14:textId="77777777" w:rsidR="00167DCC" w:rsidRPr="00D974BF" w:rsidRDefault="00167DCC" w:rsidP="00D974BF">
      <w:pPr>
        <w:pStyle w:val="ListParagraph"/>
        <w:pBdr>
          <w:top w:val="nil"/>
          <w:left w:val="nil"/>
          <w:bottom w:val="nil"/>
          <w:right w:val="nil"/>
          <w:between w:val="nil"/>
        </w:pBdr>
        <w:ind w:left="0"/>
        <w:rPr>
          <w:bCs/>
          <w:color w:val="000000"/>
          <w:highlight w:val="yellow"/>
        </w:rPr>
      </w:pPr>
    </w:p>
    <w:p w14:paraId="0219F23D" w14:textId="1228D983" w:rsidR="00902200" w:rsidRPr="00D974BF" w:rsidRDefault="00167DCC"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 xml:space="preserve">Hold the clip with the help of the forceps and carefully remove the connective tissue around the clip to expose it. </w:t>
      </w:r>
    </w:p>
    <w:p w14:paraId="442D2EDC" w14:textId="77777777" w:rsidR="001A59F1" w:rsidRPr="00D974BF" w:rsidRDefault="001A59F1" w:rsidP="00D974BF">
      <w:pPr>
        <w:pStyle w:val="ListParagraph"/>
        <w:pBdr>
          <w:top w:val="nil"/>
          <w:left w:val="nil"/>
          <w:bottom w:val="nil"/>
          <w:right w:val="nil"/>
          <w:between w:val="nil"/>
        </w:pBdr>
        <w:ind w:left="0"/>
        <w:rPr>
          <w:bCs/>
          <w:color w:val="000000"/>
          <w:highlight w:val="yellow"/>
        </w:rPr>
      </w:pPr>
    </w:p>
    <w:p w14:paraId="22E6E22A" w14:textId="0A206AE0" w:rsidR="00167DCC" w:rsidRPr="00D974BF" w:rsidRDefault="00902200" w:rsidP="00D974BF">
      <w:pPr>
        <w:pStyle w:val="ListParagraph"/>
        <w:pBdr>
          <w:top w:val="nil"/>
          <w:left w:val="nil"/>
          <w:bottom w:val="nil"/>
          <w:right w:val="nil"/>
          <w:between w:val="nil"/>
        </w:pBdr>
        <w:ind w:left="0"/>
        <w:rPr>
          <w:bCs/>
          <w:color w:val="000000"/>
        </w:rPr>
      </w:pPr>
      <w:r w:rsidRPr="00D974BF">
        <w:rPr>
          <w:bCs/>
          <w:color w:val="000000"/>
        </w:rPr>
        <w:t>N</w:t>
      </w:r>
      <w:r w:rsidR="00900330" w:rsidRPr="00D974BF">
        <w:rPr>
          <w:bCs/>
          <w:color w:val="000000"/>
        </w:rPr>
        <w:t>OTE:</w:t>
      </w:r>
      <w:r w:rsidRPr="00D974BF">
        <w:rPr>
          <w:bCs/>
          <w:color w:val="000000"/>
        </w:rPr>
        <w:t xml:space="preserve"> </w:t>
      </w:r>
      <w:r w:rsidR="00167DCC" w:rsidRPr="00D974BF">
        <w:rPr>
          <w:bCs/>
          <w:color w:val="000000"/>
        </w:rPr>
        <w:t xml:space="preserve">Avoid holding or lifting the aorta with the forceps, as it may </w:t>
      </w:r>
      <w:r w:rsidR="002A63F1" w:rsidRPr="00D974BF">
        <w:rPr>
          <w:bCs/>
          <w:color w:val="000000"/>
        </w:rPr>
        <w:t xml:space="preserve">injure </w:t>
      </w:r>
      <w:r w:rsidR="00167DCC" w:rsidRPr="00D974BF">
        <w:rPr>
          <w:bCs/>
          <w:color w:val="000000"/>
        </w:rPr>
        <w:t xml:space="preserve">the aorta resulting in bleeding and </w:t>
      </w:r>
      <w:r w:rsidR="00846679" w:rsidRPr="00D974BF">
        <w:rPr>
          <w:bCs/>
          <w:color w:val="000000"/>
        </w:rPr>
        <w:t xml:space="preserve">a </w:t>
      </w:r>
      <w:r w:rsidR="00167DCC" w:rsidRPr="00D974BF">
        <w:rPr>
          <w:bCs/>
          <w:color w:val="000000"/>
        </w:rPr>
        <w:t>lethal outcome.</w:t>
      </w:r>
    </w:p>
    <w:p w14:paraId="58F1A1B6" w14:textId="77777777" w:rsidR="00167DCC" w:rsidRPr="00D974BF" w:rsidRDefault="00167DCC" w:rsidP="00D974BF">
      <w:pPr>
        <w:pStyle w:val="ListParagraph"/>
        <w:pBdr>
          <w:top w:val="nil"/>
          <w:left w:val="nil"/>
          <w:bottom w:val="nil"/>
          <w:right w:val="nil"/>
          <w:between w:val="nil"/>
        </w:pBdr>
        <w:ind w:left="0"/>
        <w:rPr>
          <w:bCs/>
          <w:color w:val="000000"/>
          <w:highlight w:val="yellow"/>
        </w:rPr>
      </w:pPr>
    </w:p>
    <w:p w14:paraId="45368DFB" w14:textId="0AC103B1" w:rsidR="00167DCC" w:rsidRPr="00D974BF" w:rsidRDefault="00167DCC"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With the help of a needle holder (</w:t>
      </w:r>
      <w:r w:rsidR="00902200" w:rsidRPr="00D974BF">
        <w:rPr>
          <w:b/>
          <w:color w:val="000000"/>
          <w:highlight w:val="yellow"/>
        </w:rPr>
        <w:t>Figure</w:t>
      </w:r>
      <w:r w:rsidRPr="00D974BF">
        <w:rPr>
          <w:b/>
          <w:color w:val="000000"/>
          <w:highlight w:val="yellow"/>
        </w:rPr>
        <w:t xml:space="preserve"> 2H</w:t>
      </w:r>
      <w:r w:rsidRPr="00D974BF">
        <w:rPr>
          <w:bCs/>
          <w:color w:val="000000"/>
          <w:highlight w:val="yellow"/>
        </w:rPr>
        <w:t>)</w:t>
      </w:r>
      <w:r w:rsidR="00003ADB" w:rsidRPr="00D974BF">
        <w:rPr>
          <w:bCs/>
          <w:color w:val="000000"/>
          <w:highlight w:val="yellow"/>
        </w:rPr>
        <w:t>,</w:t>
      </w:r>
      <w:r w:rsidRPr="00D974BF">
        <w:rPr>
          <w:bCs/>
          <w:color w:val="000000"/>
          <w:highlight w:val="yellow"/>
        </w:rPr>
        <w:t xml:space="preserve"> open the clip (</w:t>
      </w:r>
      <w:r w:rsidR="00902200" w:rsidRPr="00D974BF">
        <w:rPr>
          <w:b/>
          <w:color w:val="000000"/>
          <w:highlight w:val="yellow"/>
        </w:rPr>
        <w:t>Figure</w:t>
      </w:r>
      <w:r w:rsidRPr="00D974BF">
        <w:rPr>
          <w:b/>
          <w:color w:val="000000"/>
          <w:highlight w:val="yellow"/>
        </w:rPr>
        <w:t xml:space="preserve"> </w:t>
      </w:r>
      <w:r w:rsidR="001A34D5" w:rsidRPr="00D974BF">
        <w:rPr>
          <w:b/>
          <w:color w:val="000000"/>
          <w:highlight w:val="yellow"/>
        </w:rPr>
        <w:t>4</w:t>
      </w:r>
      <w:r w:rsidRPr="00D974BF">
        <w:rPr>
          <w:b/>
          <w:color w:val="000000"/>
          <w:highlight w:val="yellow"/>
        </w:rPr>
        <w:t>B</w:t>
      </w:r>
      <w:r w:rsidRPr="00D974BF">
        <w:rPr>
          <w:bCs/>
          <w:color w:val="000000"/>
          <w:highlight w:val="yellow"/>
        </w:rPr>
        <w:t>) and remove it from the thoracic cavity.</w:t>
      </w:r>
    </w:p>
    <w:p w14:paraId="03868398" w14:textId="77777777" w:rsidR="00167DCC" w:rsidRPr="00D974BF" w:rsidRDefault="00167DCC" w:rsidP="00D974BF">
      <w:pPr>
        <w:pStyle w:val="ListParagraph"/>
        <w:pBdr>
          <w:top w:val="nil"/>
          <w:left w:val="nil"/>
          <w:bottom w:val="nil"/>
          <w:right w:val="nil"/>
          <w:between w:val="nil"/>
        </w:pBdr>
        <w:ind w:left="0"/>
        <w:rPr>
          <w:bCs/>
          <w:color w:val="000000"/>
          <w:highlight w:val="yellow"/>
        </w:rPr>
      </w:pPr>
    </w:p>
    <w:p w14:paraId="2B0F42E8" w14:textId="7C6CF1BF" w:rsidR="00167DCC" w:rsidRPr="00D974BF" w:rsidRDefault="00167DCC"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Before clos</w:t>
      </w:r>
      <w:r w:rsidR="002A63F1" w:rsidRPr="00D974BF">
        <w:rPr>
          <w:bCs/>
          <w:color w:val="000000"/>
          <w:highlight w:val="yellow"/>
        </w:rPr>
        <w:t>ing</w:t>
      </w:r>
      <w:r w:rsidRPr="00D974BF">
        <w:rPr>
          <w:bCs/>
          <w:color w:val="000000"/>
          <w:highlight w:val="yellow"/>
        </w:rPr>
        <w:t xml:space="preserve"> the chest, </w:t>
      </w:r>
      <w:r w:rsidR="002A63F1" w:rsidRPr="00D974BF">
        <w:rPr>
          <w:bCs/>
          <w:color w:val="000000"/>
          <w:highlight w:val="yellow"/>
        </w:rPr>
        <w:t>open up lung</w:t>
      </w:r>
      <w:r w:rsidRPr="00D974BF">
        <w:rPr>
          <w:bCs/>
          <w:color w:val="000000"/>
          <w:highlight w:val="yellow"/>
        </w:rPr>
        <w:t xml:space="preserve"> atelectas</w:t>
      </w:r>
      <w:r w:rsidR="0050041C" w:rsidRPr="00D974BF">
        <w:rPr>
          <w:bCs/>
          <w:color w:val="000000"/>
          <w:highlight w:val="yellow"/>
        </w:rPr>
        <w:t>i</w:t>
      </w:r>
      <w:r w:rsidRPr="00D974BF">
        <w:rPr>
          <w:bCs/>
          <w:color w:val="000000"/>
          <w:highlight w:val="yellow"/>
        </w:rPr>
        <w:t>s</w:t>
      </w:r>
      <w:r w:rsidR="005566EC" w:rsidRPr="00D974BF">
        <w:rPr>
          <w:bCs/>
          <w:color w:val="000000"/>
          <w:highlight w:val="yellow"/>
        </w:rPr>
        <w:t xml:space="preserve">, ensure adequate lung recruitment without overdistension, continue mechanical ventilation with a Vt of 9.5 mL/kg </w:t>
      </w:r>
      <w:proofErr w:type="spellStart"/>
      <w:r w:rsidR="005566EC" w:rsidRPr="00D974BF">
        <w:rPr>
          <w:bCs/>
          <w:color w:val="000000"/>
          <w:highlight w:val="yellow"/>
        </w:rPr>
        <w:t>bw</w:t>
      </w:r>
      <w:proofErr w:type="spellEnd"/>
      <w:r w:rsidR="005566EC" w:rsidRPr="00D974BF">
        <w:rPr>
          <w:bCs/>
          <w:color w:val="000000"/>
          <w:highlight w:val="yellow"/>
        </w:rPr>
        <w:t xml:space="preserve"> for another 10 min, and</w:t>
      </w:r>
      <w:r w:rsidRPr="00D974BF">
        <w:rPr>
          <w:bCs/>
          <w:color w:val="000000"/>
          <w:highlight w:val="yellow"/>
        </w:rPr>
        <w:t xml:space="preserve"> return to </w:t>
      </w:r>
      <w:r w:rsidR="00B10B7A" w:rsidRPr="00D974BF">
        <w:rPr>
          <w:bCs/>
          <w:color w:val="000000"/>
          <w:highlight w:val="yellow"/>
        </w:rPr>
        <w:t xml:space="preserve">a </w:t>
      </w:r>
      <w:r w:rsidRPr="00D974BF">
        <w:rPr>
          <w:bCs/>
          <w:color w:val="000000"/>
          <w:highlight w:val="yellow"/>
        </w:rPr>
        <w:t xml:space="preserve">Vt of 8.5 mL/kg </w:t>
      </w:r>
      <w:proofErr w:type="spellStart"/>
      <w:r w:rsidRPr="00D974BF">
        <w:rPr>
          <w:bCs/>
          <w:color w:val="000000"/>
          <w:highlight w:val="yellow"/>
        </w:rPr>
        <w:t>bw</w:t>
      </w:r>
      <w:proofErr w:type="spellEnd"/>
      <w:r w:rsidRPr="00D974BF">
        <w:rPr>
          <w:bCs/>
          <w:color w:val="000000"/>
          <w:highlight w:val="yellow"/>
        </w:rPr>
        <w:t>.</w:t>
      </w:r>
    </w:p>
    <w:p w14:paraId="6F8FCD48" w14:textId="77777777" w:rsidR="00167DCC" w:rsidRPr="00D974BF" w:rsidRDefault="00167DCC" w:rsidP="00D974BF">
      <w:pPr>
        <w:pStyle w:val="ListParagraph"/>
        <w:pBdr>
          <w:top w:val="nil"/>
          <w:left w:val="nil"/>
          <w:bottom w:val="nil"/>
          <w:right w:val="nil"/>
          <w:between w:val="nil"/>
        </w:pBdr>
        <w:ind w:left="0"/>
        <w:rPr>
          <w:bCs/>
          <w:color w:val="000000"/>
          <w:highlight w:val="yellow"/>
        </w:rPr>
      </w:pPr>
    </w:p>
    <w:p w14:paraId="0EA874A6" w14:textId="0B2C5336" w:rsidR="00167DCC" w:rsidRPr="00D974BF" w:rsidRDefault="00167DCC"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Close the deep muscles by a simple interrupted suture using 4-0 silk. Then connect the upper muscles and the skin with a simple continuous suture</w:t>
      </w:r>
      <w:r w:rsidR="001A34D5" w:rsidRPr="00D974BF">
        <w:rPr>
          <w:bCs/>
          <w:color w:val="000000"/>
          <w:highlight w:val="yellow"/>
        </w:rPr>
        <w:t xml:space="preserve"> (</w:t>
      </w:r>
      <w:r w:rsidR="001A34D5" w:rsidRPr="00D974BF">
        <w:rPr>
          <w:b/>
          <w:color w:val="000000"/>
          <w:highlight w:val="yellow"/>
        </w:rPr>
        <w:t>Figure 5</w:t>
      </w:r>
      <w:proofErr w:type="gramStart"/>
      <w:r w:rsidR="001A34D5" w:rsidRPr="00D974BF">
        <w:rPr>
          <w:b/>
          <w:color w:val="000000"/>
          <w:highlight w:val="yellow"/>
        </w:rPr>
        <w:t>A</w:t>
      </w:r>
      <w:r w:rsidR="005E4C05" w:rsidRPr="00D974BF">
        <w:rPr>
          <w:b/>
          <w:color w:val="000000"/>
          <w:highlight w:val="yellow"/>
        </w:rPr>
        <w:t>,</w:t>
      </w:r>
      <w:r w:rsidR="001A34D5" w:rsidRPr="00D974BF">
        <w:rPr>
          <w:b/>
          <w:color w:val="000000"/>
          <w:highlight w:val="yellow"/>
        </w:rPr>
        <w:t>B</w:t>
      </w:r>
      <w:proofErr w:type="gramEnd"/>
      <w:r w:rsidR="001A34D5" w:rsidRPr="00D974BF">
        <w:rPr>
          <w:bCs/>
          <w:color w:val="000000"/>
          <w:highlight w:val="yellow"/>
        </w:rPr>
        <w:t>)</w:t>
      </w:r>
      <w:r w:rsidRPr="00D974BF">
        <w:rPr>
          <w:bCs/>
          <w:color w:val="000000"/>
          <w:highlight w:val="yellow"/>
        </w:rPr>
        <w:t>.</w:t>
      </w:r>
    </w:p>
    <w:p w14:paraId="2271BE69" w14:textId="77777777" w:rsidR="00697FAB" w:rsidRPr="00D974BF" w:rsidRDefault="00697FAB" w:rsidP="00D974BF">
      <w:pPr>
        <w:pBdr>
          <w:top w:val="nil"/>
          <w:left w:val="nil"/>
          <w:bottom w:val="nil"/>
          <w:right w:val="nil"/>
          <w:between w:val="nil"/>
        </w:pBdr>
        <w:rPr>
          <w:bCs/>
          <w:color w:val="000000"/>
          <w:highlight w:val="yellow"/>
        </w:rPr>
      </w:pPr>
    </w:p>
    <w:p w14:paraId="00A2758D" w14:textId="554E6367" w:rsidR="00697FAB" w:rsidRPr="00D974BF" w:rsidRDefault="00697FAB" w:rsidP="00D974BF">
      <w:pPr>
        <w:pStyle w:val="ListParagraph"/>
        <w:numPr>
          <w:ilvl w:val="0"/>
          <w:numId w:val="16"/>
        </w:numPr>
        <w:pBdr>
          <w:top w:val="nil"/>
          <w:left w:val="nil"/>
          <w:bottom w:val="nil"/>
          <w:right w:val="nil"/>
          <w:between w:val="nil"/>
        </w:pBdr>
        <w:ind w:left="0" w:firstLine="0"/>
        <w:rPr>
          <w:b/>
          <w:color w:val="000000"/>
          <w:highlight w:val="yellow"/>
        </w:rPr>
      </w:pPr>
      <w:r w:rsidRPr="00D974BF">
        <w:rPr>
          <w:b/>
          <w:color w:val="000000"/>
          <w:highlight w:val="yellow"/>
        </w:rPr>
        <w:t xml:space="preserve">Tracheal </w:t>
      </w:r>
      <w:proofErr w:type="spellStart"/>
      <w:r w:rsidRPr="00D974BF">
        <w:rPr>
          <w:b/>
          <w:color w:val="000000"/>
          <w:highlight w:val="yellow"/>
        </w:rPr>
        <w:t>extubation</w:t>
      </w:r>
      <w:proofErr w:type="spellEnd"/>
    </w:p>
    <w:p w14:paraId="78544E57" w14:textId="77777777" w:rsidR="00E70218" w:rsidRPr="00D974BF" w:rsidRDefault="00E70218" w:rsidP="00D974BF">
      <w:pPr>
        <w:pStyle w:val="ListParagraph"/>
        <w:pBdr>
          <w:top w:val="nil"/>
          <w:left w:val="nil"/>
          <w:bottom w:val="nil"/>
          <w:right w:val="nil"/>
          <w:between w:val="nil"/>
        </w:pBdr>
        <w:ind w:left="0"/>
        <w:rPr>
          <w:b/>
          <w:color w:val="000000"/>
          <w:highlight w:val="yellow"/>
        </w:rPr>
      </w:pPr>
    </w:p>
    <w:p w14:paraId="3493DFD3" w14:textId="7D7AE1AD" w:rsidR="00697FAB" w:rsidRPr="00D974BF" w:rsidRDefault="00697FAB"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 xml:space="preserve">Disconnect the </w:t>
      </w:r>
      <w:r w:rsidR="00254895" w:rsidRPr="00D974BF">
        <w:rPr>
          <w:bCs/>
          <w:color w:val="000000"/>
          <w:highlight w:val="yellow"/>
        </w:rPr>
        <w:t>t</w:t>
      </w:r>
      <w:r w:rsidR="004E05E9" w:rsidRPr="00D974BF">
        <w:rPr>
          <w:bCs/>
          <w:color w:val="000000"/>
          <w:highlight w:val="yellow"/>
        </w:rPr>
        <w:t>racheal</w:t>
      </w:r>
      <w:r w:rsidRPr="00D974BF">
        <w:rPr>
          <w:bCs/>
          <w:color w:val="000000"/>
          <w:highlight w:val="yellow"/>
        </w:rPr>
        <w:t xml:space="preserve"> cannula from the ventilation machine. Attentively observe the rat until spontaneous breathing is re-established. If the animal fails to breathe spontaneously </w:t>
      </w:r>
      <w:r w:rsidRPr="00D974BF">
        <w:rPr>
          <w:bCs/>
          <w:color w:val="000000"/>
          <w:highlight w:val="yellow"/>
        </w:rPr>
        <w:lastRenderedPageBreak/>
        <w:t xml:space="preserve">upon disconnection, reconnect the ventilator and continue ventilating for </w:t>
      </w:r>
      <w:r w:rsidR="009D728A" w:rsidRPr="00D974BF">
        <w:rPr>
          <w:bCs/>
          <w:color w:val="000000"/>
          <w:highlight w:val="yellow"/>
        </w:rPr>
        <w:t xml:space="preserve">an </w:t>
      </w:r>
      <w:r w:rsidR="00662DAF" w:rsidRPr="00D974BF">
        <w:rPr>
          <w:bCs/>
          <w:color w:val="000000"/>
          <w:highlight w:val="yellow"/>
        </w:rPr>
        <w:t xml:space="preserve">additional </w:t>
      </w:r>
      <w:r w:rsidR="004E05E9" w:rsidRPr="00D974BF">
        <w:rPr>
          <w:bCs/>
          <w:color w:val="000000"/>
          <w:highlight w:val="yellow"/>
        </w:rPr>
        <w:t xml:space="preserve">5 </w:t>
      </w:r>
      <w:r w:rsidRPr="00D974BF">
        <w:rPr>
          <w:bCs/>
          <w:color w:val="000000"/>
          <w:highlight w:val="yellow"/>
        </w:rPr>
        <w:t xml:space="preserve">min. Then repeat the procedure. </w:t>
      </w:r>
    </w:p>
    <w:p w14:paraId="34D5B712" w14:textId="77777777" w:rsidR="00E70218" w:rsidRPr="00D974BF" w:rsidRDefault="00E70218" w:rsidP="00D974BF">
      <w:pPr>
        <w:pStyle w:val="ListParagraph"/>
        <w:pBdr>
          <w:top w:val="nil"/>
          <w:left w:val="nil"/>
          <w:bottom w:val="nil"/>
          <w:right w:val="nil"/>
          <w:between w:val="nil"/>
        </w:pBdr>
        <w:ind w:left="0"/>
        <w:rPr>
          <w:bCs/>
          <w:color w:val="000000"/>
          <w:highlight w:val="yellow"/>
        </w:rPr>
      </w:pPr>
    </w:p>
    <w:p w14:paraId="6E891BBC" w14:textId="66A2EBD4" w:rsidR="00E70218" w:rsidRPr="00D974BF" w:rsidRDefault="00E70218"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After spontaneous breathing is re</w:t>
      </w:r>
      <w:r w:rsidR="00096A79" w:rsidRPr="00D974BF">
        <w:rPr>
          <w:bCs/>
          <w:color w:val="000000"/>
          <w:highlight w:val="yellow"/>
        </w:rPr>
        <w:t>-</w:t>
      </w:r>
      <w:r w:rsidRPr="00D974BF">
        <w:rPr>
          <w:bCs/>
          <w:color w:val="000000"/>
          <w:highlight w:val="yellow"/>
        </w:rPr>
        <w:t>established, remove the cannula from the trachea and clean the liquid around the trachea with sponge points (</w:t>
      </w:r>
      <w:r w:rsidR="00902200" w:rsidRPr="00D974BF">
        <w:rPr>
          <w:b/>
          <w:color w:val="000000"/>
          <w:highlight w:val="yellow"/>
        </w:rPr>
        <w:t>Figure</w:t>
      </w:r>
      <w:r w:rsidRPr="00D974BF">
        <w:rPr>
          <w:b/>
          <w:color w:val="000000"/>
          <w:highlight w:val="yellow"/>
        </w:rPr>
        <w:t xml:space="preserve"> 2I</w:t>
      </w:r>
      <w:r w:rsidRPr="00D974BF">
        <w:rPr>
          <w:bCs/>
          <w:color w:val="000000"/>
          <w:highlight w:val="yellow"/>
        </w:rPr>
        <w:t>)</w:t>
      </w:r>
      <w:r w:rsidR="00096A79" w:rsidRPr="00D974BF">
        <w:rPr>
          <w:bCs/>
          <w:color w:val="000000"/>
          <w:highlight w:val="yellow"/>
        </w:rPr>
        <w:t xml:space="preserve"> (see </w:t>
      </w:r>
      <w:r w:rsidR="00096A79" w:rsidRPr="00D974BF">
        <w:rPr>
          <w:b/>
          <w:color w:val="000000"/>
          <w:highlight w:val="yellow"/>
        </w:rPr>
        <w:t>Table of Materials</w:t>
      </w:r>
      <w:r w:rsidR="00096A79" w:rsidRPr="00D974BF">
        <w:rPr>
          <w:bCs/>
          <w:color w:val="000000"/>
          <w:highlight w:val="yellow"/>
        </w:rPr>
        <w:t>)</w:t>
      </w:r>
      <w:r w:rsidRPr="00D974BF">
        <w:rPr>
          <w:bCs/>
          <w:color w:val="000000"/>
          <w:highlight w:val="yellow"/>
        </w:rPr>
        <w:t>.</w:t>
      </w:r>
    </w:p>
    <w:p w14:paraId="6454AD2B" w14:textId="77777777" w:rsidR="00E70218" w:rsidRPr="00D974BF" w:rsidRDefault="00E70218" w:rsidP="00D974BF">
      <w:pPr>
        <w:pStyle w:val="ListParagraph"/>
        <w:pBdr>
          <w:top w:val="nil"/>
          <w:left w:val="nil"/>
          <w:bottom w:val="nil"/>
          <w:right w:val="nil"/>
          <w:between w:val="nil"/>
        </w:pBdr>
        <w:ind w:left="0"/>
        <w:rPr>
          <w:bCs/>
          <w:color w:val="000000"/>
          <w:highlight w:val="yellow"/>
        </w:rPr>
      </w:pPr>
    </w:p>
    <w:p w14:paraId="142C4007" w14:textId="16272FA0" w:rsidR="00E70218" w:rsidRPr="00D974BF" w:rsidRDefault="00E70218"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 xml:space="preserve">Close the trachea </w:t>
      </w:r>
      <w:r w:rsidR="008F28AD" w:rsidRPr="00D974BF">
        <w:rPr>
          <w:bCs/>
          <w:color w:val="000000"/>
          <w:highlight w:val="yellow"/>
        </w:rPr>
        <w:t>with</w:t>
      </w:r>
      <w:r w:rsidRPr="00D974BF">
        <w:rPr>
          <w:bCs/>
          <w:color w:val="000000"/>
          <w:highlight w:val="yellow"/>
        </w:rPr>
        <w:t xml:space="preserve"> a simple suture using 6-0 </w:t>
      </w:r>
      <w:proofErr w:type="spellStart"/>
      <w:r w:rsidRPr="00D974BF">
        <w:rPr>
          <w:bCs/>
          <w:color w:val="000000"/>
          <w:highlight w:val="yellow"/>
        </w:rPr>
        <w:t>prolene</w:t>
      </w:r>
      <w:proofErr w:type="spellEnd"/>
      <w:r w:rsidRPr="00D974BF">
        <w:rPr>
          <w:bCs/>
          <w:color w:val="000000"/>
          <w:highlight w:val="yellow"/>
        </w:rPr>
        <w:t xml:space="preserve"> (</w:t>
      </w:r>
      <w:r w:rsidR="00902200" w:rsidRPr="00D974BF">
        <w:rPr>
          <w:b/>
          <w:color w:val="000000"/>
          <w:highlight w:val="yellow"/>
        </w:rPr>
        <w:t>Figure</w:t>
      </w:r>
      <w:r w:rsidRPr="00D974BF">
        <w:rPr>
          <w:b/>
          <w:color w:val="000000"/>
          <w:highlight w:val="yellow"/>
        </w:rPr>
        <w:t xml:space="preserve"> 2E</w:t>
      </w:r>
      <w:r w:rsidR="00932D9F" w:rsidRPr="00D974BF">
        <w:rPr>
          <w:b/>
          <w:color w:val="000000"/>
          <w:highlight w:val="yellow"/>
        </w:rPr>
        <w:t>'</w:t>
      </w:r>
      <w:r w:rsidR="000B5885" w:rsidRPr="00D974BF">
        <w:rPr>
          <w:bCs/>
          <w:color w:val="000000"/>
          <w:highlight w:val="yellow"/>
        </w:rPr>
        <w:t xml:space="preserve"> and </w:t>
      </w:r>
      <w:r w:rsidR="008F28AD" w:rsidRPr="00D974BF">
        <w:rPr>
          <w:b/>
          <w:color w:val="000000"/>
          <w:highlight w:val="yellow"/>
        </w:rPr>
        <w:t xml:space="preserve">Figure </w:t>
      </w:r>
      <w:r w:rsidR="000B5885" w:rsidRPr="00D974BF">
        <w:rPr>
          <w:b/>
          <w:color w:val="000000"/>
          <w:highlight w:val="yellow"/>
        </w:rPr>
        <w:t>5C</w:t>
      </w:r>
      <w:r w:rsidRPr="00D974BF">
        <w:rPr>
          <w:bCs/>
          <w:color w:val="000000"/>
          <w:highlight w:val="yellow"/>
        </w:rPr>
        <w:t>). Then close infrahyoid muscles in a simple interrupted suture using 4-0 silk</w:t>
      </w:r>
      <w:r w:rsidR="000B5885" w:rsidRPr="00D974BF">
        <w:rPr>
          <w:bCs/>
          <w:color w:val="000000"/>
          <w:highlight w:val="yellow"/>
        </w:rPr>
        <w:t xml:space="preserve"> (</w:t>
      </w:r>
      <w:r w:rsidR="000B5885" w:rsidRPr="00D974BF">
        <w:rPr>
          <w:b/>
          <w:color w:val="000000"/>
          <w:highlight w:val="yellow"/>
        </w:rPr>
        <w:t>Figure 5D</w:t>
      </w:r>
      <w:r w:rsidR="000B5885" w:rsidRPr="00D974BF">
        <w:rPr>
          <w:bCs/>
          <w:color w:val="000000"/>
          <w:highlight w:val="yellow"/>
        </w:rPr>
        <w:t>)</w:t>
      </w:r>
      <w:r w:rsidRPr="00D974BF">
        <w:rPr>
          <w:bCs/>
          <w:color w:val="000000"/>
          <w:highlight w:val="yellow"/>
        </w:rPr>
        <w:t>, and connect the skin in a simple continuous suture</w:t>
      </w:r>
      <w:r w:rsidR="000B5885" w:rsidRPr="00D974BF">
        <w:rPr>
          <w:bCs/>
          <w:color w:val="000000"/>
          <w:highlight w:val="yellow"/>
        </w:rPr>
        <w:t xml:space="preserve"> (</w:t>
      </w:r>
      <w:r w:rsidR="000B5885" w:rsidRPr="00D974BF">
        <w:rPr>
          <w:b/>
          <w:color w:val="000000"/>
          <w:highlight w:val="yellow"/>
        </w:rPr>
        <w:t>Figure 5E</w:t>
      </w:r>
      <w:r w:rsidR="000B5885" w:rsidRPr="00D974BF">
        <w:rPr>
          <w:bCs/>
          <w:color w:val="000000"/>
          <w:highlight w:val="yellow"/>
        </w:rPr>
        <w:t>)</w:t>
      </w:r>
      <w:r w:rsidRPr="00D974BF">
        <w:rPr>
          <w:bCs/>
          <w:color w:val="000000"/>
          <w:highlight w:val="yellow"/>
        </w:rPr>
        <w:t>. Clean and disinfect the muscles and the skin during the process with povidone</w:t>
      </w:r>
      <w:r w:rsidR="00D904AE" w:rsidRPr="00D974BF">
        <w:rPr>
          <w:bCs/>
          <w:color w:val="000000"/>
          <w:highlight w:val="yellow"/>
        </w:rPr>
        <w:t>-</w:t>
      </w:r>
      <w:r w:rsidRPr="00D974BF">
        <w:rPr>
          <w:bCs/>
          <w:color w:val="000000"/>
          <w:highlight w:val="yellow"/>
        </w:rPr>
        <w:t>iodine/iodophor solution.</w:t>
      </w:r>
    </w:p>
    <w:p w14:paraId="72AD60E3" w14:textId="77777777" w:rsidR="00E70218" w:rsidRPr="00D974BF" w:rsidRDefault="00E70218" w:rsidP="00D974BF">
      <w:pPr>
        <w:pStyle w:val="ListParagraph"/>
        <w:ind w:left="0"/>
        <w:rPr>
          <w:bCs/>
          <w:color w:val="000000"/>
          <w:highlight w:val="yellow"/>
        </w:rPr>
      </w:pPr>
    </w:p>
    <w:p w14:paraId="0BB033D9" w14:textId="65384FB8" w:rsidR="00697FAB" w:rsidRPr="00D974BF" w:rsidRDefault="00697FAB" w:rsidP="00D974BF">
      <w:pPr>
        <w:pStyle w:val="ListParagraph"/>
        <w:numPr>
          <w:ilvl w:val="0"/>
          <w:numId w:val="16"/>
        </w:numPr>
        <w:pBdr>
          <w:top w:val="nil"/>
          <w:left w:val="nil"/>
          <w:bottom w:val="nil"/>
          <w:right w:val="nil"/>
          <w:between w:val="nil"/>
        </w:pBdr>
        <w:ind w:left="0" w:firstLine="0"/>
        <w:rPr>
          <w:b/>
          <w:color w:val="000000"/>
          <w:highlight w:val="yellow"/>
        </w:rPr>
      </w:pPr>
      <w:r w:rsidRPr="00D974BF">
        <w:rPr>
          <w:b/>
          <w:color w:val="000000"/>
          <w:highlight w:val="yellow"/>
        </w:rPr>
        <w:t>Post</w:t>
      </w:r>
      <w:r w:rsidR="00557129" w:rsidRPr="00D974BF">
        <w:rPr>
          <w:b/>
          <w:color w:val="000000"/>
          <w:highlight w:val="yellow"/>
        </w:rPr>
        <w:t>-</w:t>
      </w:r>
      <w:r w:rsidRPr="00D974BF">
        <w:rPr>
          <w:b/>
          <w:color w:val="000000"/>
          <w:highlight w:val="yellow"/>
        </w:rPr>
        <w:t>operative care</w:t>
      </w:r>
    </w:p>
    <w:p w14:paraId="6C6B05E5" w14:textId="523CB162" w:rsidR="00E70218" w:rsidRPr="00D974BF" w:rsidRDefault="00E70218" w:rsidP="00D974BF">
      <w:pPr>
        <w:pStyle w:val="ListParagraph"/>
        <w:pBdr>
          <w:top w:val="nil"/>
          <w:left w:val="nil"/>
          <w:bottom w:val="nil"/>
          <w:right w:val="nil"/>
          <w:between w:val="nil"/>
        </w:pBdr>
        <w:ind w:left="0"/>
        <w:rPr>
          <w:b/>
          <w:color w:val="000000"/>
          <w:highlight w:val="yellow"/>
        </w:rPr>
      </w:pPr>
    </w:p>
    <w:p w14:paraId="01E33F38" w14:textId="1E8A37BE" w:rsidR="00697FAB" w:rsidRPr="00D974BF" w:rsidRDefault="00697FAB"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After completi</w:t>
      </w:r>
      <w:r w:rsidR="00FA709A" w:rsidRPr="00D974BF">
        <w:rPr>
          <w:bCs/>
          <w:color w:val="000000"/>
          <w:highlight w:val="yellow"/>
        </w:rPr>
        <w:t>ng</w:t>
      </w:r>
      <w:r w:rsidRPr="00D974BF">
        <w:rPr>
          <w:bCs/>
          <w:color w:val="000000"/>
          <w:highlight w:val="yellow"/>
        </w:rPr>
        <w:t xml:space="preserve"> the surgical procedure, carefully move the animal to a recovery cage with supplemental oxygen and an infra-red lamp to keep animals warm and sufficiently oxygenated during the recovery phase. Place the oxygen mask close to the rat</w:t>
      </w:r>
      <w:r w:rsidR="00932D9F" w:rsidRPr="00D974BF">
        <w:rPr>
          <w:bCs/>
          <w:color w:val="000000"/>
          <w:highlight w:val="yellow"/>
        </w:rPr>
        <w:t>'</w:t>
      </w:r>
      <w:r w:rsidRPr="00D974BF">
        <w:rPr>
          <w:bCs/>
          <w:color w:val="000000"/>
          <w:highlight w:val="yellow"/>
        </w:rPr>
        <w:t>s snout.</w:t>
      </w:r>
      <w:r w:rsidR="008C233E" w:rsidRPr="00D974BF">
        <w:rPr>
          <w:bCs/>
          <w:color w:val="000000"/>
          <w:highlight w:val="yellow"/>
        </w:rPr>
        <w:t xml:space="preserve"> </w:t>
      </w:r>
      <w:bookmarkStart w:id="4" w:name="_Hlk90640184"/>
      <w:r w:rsidR="00B10B7A" w:rsidRPr="00D974BF">
        <w:rPr>
          <w:bCs/>
          <w:color w:val="000000"/>
          <w:highlight w:val="yellow"/>
        </w:rPr>
        <w:t xml:space="preserve">Only keep one animal per </w:t>
      </w:r>
      <w:r w:rsidR="00EC4C15" w:rsidRPr="00D974BF">
        <w:rPr>
          <w:bCs/>
          <w:color w:val="000000"/>
          <w:highlight w:val="yellow"/>
        </w:rPr>
        <w:t>recovery cage</w:t>
      </w:r>
      <w:r w:rsidR="00B10B7A" w:rsidRPr="00D974BF">
        <w:rPr>
          <w:bCs/>
          <w:color w:val="000000"/>
          <w:highlight w:val="yellow"/>
        </w:rPr>
        <w:t xml:space="preserve"> at any time</w:t>
      </w:r>
      <w:r w:rsidR="008C233E" w:rsidRPr="00D974BF">
        <w:rPr>
          <w:bCs/>
          <w:color w:val="000000"/>
          <w:highlight w:val="yellow"/>
        </w:rPr>
        <w:t xml:space="preserve">. </w:t>
      </w:r>
    </w:p>
    <w:p w14:paraId="12500EA8" w14:textId="77777777" w:rsidR="00E70218" w:rsidRPr="00D974BF" w:rsidRDefault="00E70218" w:rsidP="00D974BF">
      <w:pPr>
        <w:pStyle w:val="ListParagraph"/>
        <w:pBdr>
          <w:top w:val="nil"/>
          <w:left w:val="nil"/>
          <w:bottom w:val="nil"/>
          <w:right w:val="nil"/>
          <w:between w:val="nil"/>
        </w:pBdr>
        <w:ind w:left="0"/>
        <w:rPr>
          <w:bCs/>
          <w:color w:val="000000"/>
          <w:highlight w:val="yellow"/>
        </w:rPr>
      </w:pPr>
    </w:p>
    <w:bookmarkEnd w:id="4"/>
    <w:p w14:paraId="5AF9EDBE" w14:textId="63ADF559" w:rsidR="00E70218" w:rsidRPr="00D974BF" w:rsidRDefault="00E70218" w:rsidP="00D974BF">
      <w:pPr>
        <w:pStyle w:val="ListParagraph"/>
        <w:numPr>
          <w:ilvl w:val="1"/>
          <w:numId w:val="16"/>
        </w:numPr>
        <w:pBdr>
          <w:top w:val="nil"/>
          <w:left w:val="nil"/>
          <w:bottom w:val="nil"/>
          <w:right w:val="nil"/>
          <w:between w:val="nil"/>
        </w:pBdr>
        <w:ind w:left="0" w:firstLine="0"/>
        <w:rPr>
          <w:bCs/>
          <w:color w:val="000000"/>
          <w:highlight w:val="yellow"/>
        </w:rPr>
      </w:pPr>
      <w:r w:rsidRPr="00D974BF">
        <w:rPr>
          <w:bCs/>
          <w:color w:val="000000"/>
          <w:highlight w:val="yellow"/>
        </w:rPr>
        <w:t>After the animal wakes up, carefully move it to a regular cage supplied with water and food.</w:t>
      </w:r>
      <w:r w:rsidR="00EC4C15" w:rsidRPr="00D974BF">
        <w:rPr>
          <w:bCs/>
          <w:color w:val="000000"/>
          <w:highlight w:val="yellow"/>
        </w:rPr>
        <w:t xml:space="preserve"> </w:t>
      </w:r>
      <w:r w:rsidR="00B10B7A" w:rsidRPr="00D974BF">
        <w:rPr>
          <w:bCs/>
          <w:color w:val="000000"/>
          <w:highlight w:val="yellow"/>
        </w:rPr>
        <w:t>For</w:t>
      </w:r>
      <w:r w:rsidR="00EC4C15" w:rsidRPr="00D974BF">
        <w:rPr>
          <w:bCs/>
          <w:color w:val="000000"/>
          <w:highlight w:val="yellow"/>
        </w:rPr>
        <w:t xml:space="preserve"> the </w:t>
      </w:r>
      <w:r w:rsidR="00B10B7A" w:rsidRPr="00D974BF">
        <w:rPr>
          <w:bCs/>
          <w:color w:val="000000"/>
          <w:highlight w:val="yellow"/>
        </w:rPr>
        <w:t>next 12 h,</w:t>
      </w:r>
      <w:r w:rsidR="00EC4C15" w:rsidRPr="00D974BF">
        <w:rPr>
          <w:bCs/>
          <w:color w:val="000000"/>
          <w:highlight w:val="yellow"/>
        </w:rPr>
        <w:t xml:space="preserve"> </w:t>
      </w:r>
      <w:r w:rsidR="00B10B7A" w:rsidRPr="00D974BF">
        <w:rPr>
          <w:bCs/>
          <w:color w:val="000000"/>
          <w:highlight w:val="yellow"/>
        </w:rPr>
        <w:t xml:space="preserve">control </w:t>
      </w:r>
      <w:r w:rsidR="00EC4C15" w:rsidRPr="00D974BF">
        <w:rPr>
          <w:bCs/>
          <w:color w:val="000000"/>
          <w:highlight w:val="yellow"/>
        </w:rPr>
        <w:t xml:space="preserve">the health </w:t>
      </w:r>
      <w:r w:rsidR="00B10B7A" w:rsidRPr="00D974BF">
        <w:rPr>
          <w:bCs/>
          <w:color w:val="000000"/>
          <w:highlight w:val="yellow"/>
        </w:rPr>
        <w:t xml:space="preserve">status </w:t>
      </w:r>
      <w:r w:rsidR="00EC4C15" w:rsidRPr="00D974BF">
        <w:rPr>
          <w:bCs/>
          <w:color w:val="000000"/>
          <w:highlight w:val="yellow"/>
        </w:rPr>
        <w:t xml:space="preserve">of </w:t>
      </w:r>
      <w:r w:rsidR="00B10B7A" w:rsidRPr="00D974BF">
        <w:rPr>
          <w:bCs/>
          <w:color w:val="000000"/>
          <w:highlight w:val="yellow"/>
        </w:rPr>
        <w:t xml:space="preserve">the </w:t>
      </w:r>
      <w:r w:rsidR="00EC4C15" w:rsidRPr="00D974BF">
        <w:rPr>
          <w:bCs/>
          <w:color w:val="000000"/>
          <w:highlight w:val="yellow"/>
        </w:rPr>
        <w:t xml:space="preserve">operated animal </w:t>
      </w:r>
      <w:r w:rsidR="00B10B7A" w:rsidRPr="00D974BF">
        <w:rPr>
          <w:bCs/>
          <w:color w:val="000000"/>
          <w:highlight w:val="yellow"/>
        </w:rPr>
        <w:t xml:space="preserve">in </w:t>
      </w:r>
      <w:r w:rsidR="00E85548" w:rsidRPr="00D974BF">
        <w:rPr>
          <w:bCs/>
          <w:color w:val="000000"/>
          <w:highlight w:val="yellow"/>
        </w:rPr>
        <w:t>2</w:t>
      </w:r>
      <w:r w:rsidR="00EC4C15" w:rsidRPr="00D974BF">
        <w:rPr>
          <w:bCs/>
          <w:color w:val="000000"/>
          <w:highlight w:val="yellow"/>
        </w:rPr>
        <w:t xml:space="preserve"> h</w:t>
      </w:r>
      <w:r w:rsidR="00B10B7A" w:rsidRPr="00D974BF">
        <w:rPr>
          <w:bCs/>
          <w:color w:val="000000"/>
          <w:highlight w:val="yellow"/>
        </w:rPr>
        <w:t xml:space="preserve"> intervals</w:t>
      </w:r>
      <w:r w:rsidR="00EC4C15" w:rsidRPr="00D974BF">
        <w:rPr>
          <w:bCs/>
          <w:color w:val="000000"/>
          <w:highlight w:val="yellow"/>
        </w:rPr>
        <w:t>.</w:t>
      </w:r>
    </w:p>
    <w:p w14:paraId="4F866204" w14:textId="77777777" w:rsidR="00E70218" w:rsidRPr="00D974BF" w:rsidRDefault="00E70218" w:rsidP="00D974BF">
      <w:pPr>
        <w:pStyle w:val="ListParagraph"/>
        <w:ind w:left="0"/>
        <w:rPr>
          <w:bCs/>
          <w:color w:val="000000"/>
        </w:rPr>
      </w:pPr>
    </w:p>
    <w:p w14:paraId="06E30D6A" w14:textId="4395358C" w:rsidR="00E70218" w:rsidRPr="00D974BF" w:rsidRDefault="007717A0" w:rsidP="00D974BF">
      <w:pPr>
        <w:pStyle w:val="ListParagraph"/>
        <w:numPr>
          <w:ilvl w:val="1"/>
          <w:numId w:val="16"/>
        </w:numPr>
        <w:pBdr>
          <w:top w:val="nil"/>
          <w:left w:val="nil"/>
          <w:bottom w:val="nil"/>
          <w:right w:val="nil"/>
          <w:between w:val="nil"/>
        </w:pBdr>
        <w:ind w:left="0" w:firstLine="0"/>
        <w:rPr>
          <w:bCs/>
          <w:color w:val="000000"/>
        </w:rPr>
      </w:pPr>
      <w:r w:rsidRPr="00D974BF">
        <w:rPr>
          <w:bCs/>
          <w:color w:val="000000"/>
        </w:rPr>
        <w:t>After completing</w:t>
      </w:r>
      <w:r w:rsidR="00E70218" w:rsidRPr="00D974BF">
        <w:rPr>
          <w:bCs/>
          <w:color w:val="000000"/>
        </w:rPr>
        <w:t xml:space="preserve"> the surgical procedure, apply analgesia daily by </w:t>
      </w:r>
      <w:proofErr w:type="spellStart"/>
      <w:r w:rsidR="00E70218" w:rsidRPr="00D974BF">
        <w:rPr>
          <w:bCs/>
          <w:color w:val="000000"/>
        </w:rPr>
        <w:t>i.p.</w:t>
      </w:r>
      <w:proofErr w:type="spellEnd"/>
      <w:r w:rsidR="00E70218" w:rsidRPr="00D974BF">
        <w:rPr>
          <w:bCs/>
          <w:color w:val="000000"/>
        </w:rPr>
        <w:t xml:space="preserve"> injection of carprofen (5 mg/kg </w:t>
      </w:r>
      <w:proofErr w:type="spellStart"/>
      <w:r w:rsidR="00E70218" w:rsidRPr="00D974BF">
        <w:rPr>
          <w:bCs/>
          <w:color w:val="000000"/>
        </w:rPr>
        <w:t>bw</w:t>
      </w:r>
      <w:proofErr w:type="spellEnd"/>
      <w:r w:rsidR="00E70218" w:rsidRPr="00D974BF">
        <w:rPr>
          <w:bCs/>
          <w:color w:val="000000"/>
        </w:rPr>
        <w:t>) for one week.</w:t>
      </w:r>
    </w:p>
    <w:p w14:paraId="4F79E9A1" w14:textId="77777777" w:rsidR="00E70218" w:rsidRPr="00D974BF" w:rsidRDefault="00E70218" w:rsidP="00D974BF">
      <w:pPr>
        <w:pStyle w:val="ListParagraph"/>
        <w:pBdr>
          <w:top w:val="nil"/>
          <w:left w:val="nil"/>
          <w:bottom w:val="nil"/>
          <w:right w:val="nil"/>
          <w:between w:val="nil"/>
        </w:pBdr>
        <w:ind w:left="0"/>
        <w:rPr>
          <w:bCs/>
          <w:color w:val="000000"/>
        </w:rPr>
      </w:pPr>
    </w:p>
    <w:p w14:paraId="4015356B" w14:textId="559654CE" w:rsidR="006E4797" w:rsidRPr="00D974BF" w:rsidRDefault="00E70218" w:rsidP="00D974BF">
      <w:pPr>
        <w:pStyle w:val="ListParagraph"/>
        <w:numPr>
          <w:ilvl w:val="1"/>
          <w:numId w:val="16"/>
        </w:numPr>
        <w:pBdr>
          <w:top w:val="nil"/>
          <w:left w:val="nil"/>
          <w:bottom w:val="nil"/>
          <w:right w:val="nil"/>
          <w:between w:val="nil"/>
        </w:pBdr>
        <w:ind w:left="0" w:firstLine="0"/>
        <w:rPr>
          <w:bCs/>
          <w:color w:val="000000"/>
        </w:rPr>
      </w:pPr>
      <w:r w:rsidRPr="00D974BF">
        <w:rPr>
          <w:bCs/>
          <w:color w:val="000000"/>
        </w:rPr>
        <w:t>To avoid bacterial infection, administer amoxicillin (500 mg/L) in the drinking water for one week postoperatively.</w:t>
      </w:r>
    </w:p>
    <w:bookmarkEnd w:id="1"/>
    <w:p w14:paraId="5A78C795" w14:textId="77777777" w:rsidR="00E70218" w:rsidRPr="00D974BF" w:rsidRDefault="00E70218" w:rsidP="00D974BF">
      <w:pPr>
        <w:pBdr>
          <w:top w:val="nil"/>
          <w:left w:val="nil"/>
          <w:bottom w:val="nil"/>
          <w:right w:val="nil"/>
          <w:between w:val="nil"/>
        </w:pBdr>
        <w:rPr>
          <w:b/>
          <w:color w:val="000000"/>
        </w:rPr>
      </w:pPr>
    </w:p>
    <w:p w14:paraId="1E6B29EE" w14:textId="77777777" w:rsidR="00A82289" w:rsidRPr="00D974BF" w:rsidRDefault="00551D82" w:rsidP="00D974BF">
      <w:pPr>
        <w:pBdr>
          <w:top w:val="nil"/>
          <w:left w:val="nil"/>
          <w:bottom w:val="nil"/>
          <w:right w:val="nil"/>
          <w:between w:val="nil"/>
        </w:pBdr>
        <w:rPr>
          <w:b/>
          <w:color w:val="000000"/>
        </w:rPr>
      </w:pPr>
      <w:r w:rsidRPr="00D974BF">
        <w:rPr>
          <w:b/>
          <w:color w:val="000000"/>
        </w:rPr>
        <w:t xml:space="preserve">REPRESENTATIVE RESULTS: </w:t>
      </w:r>
    </w:p>
    <w:p w14:paraId="5C949480" w14:textId="1393204B" w:rsidR="008C6523" w:rsidRPr="00D974BF" w:rsidRDefault="00A82289" w:rsidP="00D974BF">
      <w:pPr>
        <w:pBdr>
          <w:top w:val="nil"/>
          <w:left w:val="nil"/>
          <w:bottom w:val="nil"/>
          <w:right w:val="nil"/>
          <w:between w:val="nil"/>
        </w:pBdr>
      </w:pPr>
      <w:r w:rsidRPr="00D974BF">
        <w:t xml:space="preserve">First, successful aortic </w:t>
      </w:r>
      <w:proofErr w:type="spellStart"/>
      <w:r w:rsidRPr="00D974BF">
        <w:t>debanding</w:t>
      </w:r>
      <w:proofErr w:type="spellEnd"/>
      <w:r w:rsidRPr="00D974BF">
        <w:t xml:space="preserve"> </w:t>
      </w:r>
      <w:r w:rsidR="0054507B" w:rsidRPr="00D974BF">
        <w:t xml:space="preserve">was confirmed </w:t>
      </w:r>
      <w:r w:rsidRPr="00D974BF">
        <w:t xml:space="preserve">by transthoracic echocardiography performed before and after the </w:t>
      </w:r>
      <w:proofErr w:type="spellStart"/>
      <w:r w:rsidRPr="00D974BF">
        <w:t>debanding</w:t>
      </w:r>
      <w:proofErr w:type="spellEnd"/>
      <w:r w:rsidRPr="00D974BF">
        <w:t xml:space="preserve"> procedure in </w:t>
      </w:r>
      <w:proofErr w:type="spellStart"/>
      <w:r w:rsidRPr="00D974BF">
        <w:t>AoB</w:t>
      </w:r>
      <w:proofErr w:type="spellEnd"/>
      <w:r w:rsidRPr="00D974BF">
        <w:t xml:space="preserve"> animals (</w:t>
      </w:r>
      <w:r w:rsidR="00902200" w:rsidRPr="00D974BF">
        <w:rPr>
          <w:b/>
          <w:bCs/>
        </w:rPr>
        <w:t>Figure</w:t>
      </w:r>
      <w:r w:rsidRPr="00D974BF">
        <w:rPr>
          <w:b/>
          <w:bCs/>
        </w:rPr>
        <w:t xml:space="preserve"> </w:t>
      </w:r>
      <w:r w:rsidR="00E2139C" w:rsidRPr="00D974BF">
        <w:rPr>
          <w:b/>
          <w:bCs/>
        </w:rPr>
        <w:t>6</w:t>
      </w:r>
      <w:r w:rsidRPr="00D974BF">
        <w:t xml:space="preserve">). To this end, the aortic arch was assessed in PLAX B-mode view. The position of the clip on the ascending aorta in </w:t>
      </w:r>
      <w:proofErr w:type="spellStart"/>
      <w:r w:rsidRPr="00D974BF">
        <w:t>AoB</w:t>
      </w:r>
      <w:proofErr w:type="spellEnd"/>
      <w:r w:rsidRPr="00D974BF">
        <w:t xml:space="preserve"> animals and its absence after the Deb surgery was</w:t>
      </w:r>
      <w:r w:rsidR="00AD2896" w:rsidRPr="00D974BF">
        <w:t xml:space="preserve"> </w:t>
      </w:r>
      <w:r w:rsidRPr="00D974BF">
        <w:t>visualized (</w:t>
      </w:r>
      <w:r w:rsidR="00902200" w:rsidRPr="00D974BF">
        <w:rPr>
          <w:b/>
          <w:bCs/>
        </w:rPr>
        <w:t>Figure</w:t>
      </w:r>
      <w:r w:rsidRPr="00D974BF">
        <w:rPr>
          <w:b/>
          <w:bCs/>
        </w:rPr>
        <w:t xml:space="preserve"> </w:t>
      </w:r>
      <w:r w:rsidR="00E2139C" w:rsidRPr="00D974BF">
        <w:rPr>
          <w:b/>
          <w:bCs/>
        </w:rPr>
        <w:t>6</w:t>
      </w:r>
      <w:proofErr w:type="gramStart"/>
      <w:r w:rsidRPr="00D974BF">
        <w:rPr>
          <w:b/>
          <w:bCs/>
        </w:rPr>
        <w:t>A,B</w:t>
      </w:r>
      <w:proofErr w:type="gramEnd"/>
      <w:r w:rsidRPr="00D974BF">
        <w:t xml:space="preserve">). </w:t>
      </w:r>
      <w:r w:rsidR="00AD2896" w:rsidRPr="00D974BF">
        <w:t>Next</w:t>
      </w:r>
      <w:r w:rsidRPr="00D974BF">
        <w:t>, aortic blood flow was evaluated by pulsed-wave Doppler imaging (</w:t>
      </w:r>
      <w:r w:rsidR="00902200" w:rsidRPr="00D974BF">
        <w:rPr>
          <w:b/>
          <w:bCs/>
        </w:rPr>
        <w:t>Figure</w:t>
      </w:r>
      <w:r w:rsidRPr="00D974BF">
        <w:rPr>
          <w:b/>
          <w:bCs/>
        </w:rPr>
        <w:t xml:space="preserve"> </w:t>
      </w:r>
      <w:r w:rsidR="00E2139C" w:rsidRPr="00D974BF">
        <w:rPr>
          <w:b/>
          <w:bCs/>
        </w:rPr>
        <w:t>6</w:t>
      </w:r>
      <w:r w:rsidRPr="00D974BF">
        <w:rPr>
          <w:b/>
          <w:bCs/>
        </w:rPr>
        <w:t>C-F</w:t>
      </w:r>
      <w:r w:rsidRPr="00D974BF">
        <w:t xml:space="preserve">). Peak blood flow velocity in </w:t>
      </w:r>
      <w:proofErr w:type="spellStart"/>
      <w:r w:rsidRPr="00D974BF">
        <w:t>AoB</w:t>
      </w:r>
      <w:proofErr w:type="spellEnd"/>
      <w:r w:rsidRPr="00D974BF">
        <w:t xml:space="preserve"> animals measured before and after the clip was 733.24</w:t>
      </w:r>
      <w:r w:rsidR="00EE35EA" w:rsidRPr="00D974BF">
        <w:t xml:space="preserve"> </w:t>
      </w:r>
      <w:r w:rsidRPr="00D974BF">
        <w:t>±</w:t>
      </w:r>
      <w:r w:rsidR="00EE35EA" w:rsidRPr="00D974BF">
        <w:t xml:space="preserve"> </w:t>
      </w:r>
      <w:r w:rsidRPr="00D974BF">
        <w:t>17.39 mm/s and 5215.08</w:t>
      </w:r>
      <w:r w:rsidR="00EE35EA" w:rsidRPr="00D974BF">
        <w:t xml:space="preserve"> </w:t>
      </w:r>
      <w:r w:rsidRPr="00D974BF">
        <w:t>±</w:t>
      </w:r>
      <w:r w:rsidR="00EE35EA" w:rsidRPr="00D974BF">
        <w:t xml:space="preserve"> </w:t>
      </w:r>
      <w:r w:rsidRPr="00D974BF">
        <w:t>48.05 mm/s (n</w:t>
      </w:r>
      <w:r w:rsidR="00EE35EA" w:rsidRPr="00D974BF">
        <w:t xml:space="preserve"> </w:t>
      </w:r>
      <w:r w:rsidRPr="00D974BF">
        <w:t>=</w:t>
      </w:r>
      <w:r w:rsidR="00EE35EA" w:rsidRPr="00D974BF">
        <w:t xml:space="preserve"> </w:t>
      </w:r>
      <w:r w:rsidRPr="00D974BF">
        <w:t>8 animals)</w:t>
      </w:r>
      <w:r w:rsidR="00AD2896" w:rsidRPr="00D974BF">
        <w:t>,</w:t>
      </w:r>
      <w:r w:rsidRPr="00D974BF">
        <w:t xml:space="preserve"> respectively (</w:t>
      </w:r>
      <w:r w:rsidR="00902200" w:rsidRPr="00D974BF">
        <w:rPr>
          <w:b/>
          <w:bCs/>
        </w:rPr>
        <w:t>Figure</w:t>
      </w:r>
      <w:r w:rsidRPr="00D974BF">
        <w:rPr>
          <w:b/>
          <w:bCs/>
        </w:rPr>
        <w:t xml:space="preserve"> </w:t>
      </w:r>
      <w:r w:rsidR="00E2139C" w:rsidRPr="00D974BF">
        <w:rPr>
          <w:b/>
          <w:bCs/>
        </w:rPr>
        <w:t>6</w:t>
      </w:r>
      <w:proofErr w:type="gramStart"/>
      <w:r w:rsidRPr="00D974BF">
        <w:rPr>
          <w:b/>
          <w:bCs/>
        </w:rPr>
        <w:t>C,E</w:t>
      </w:r>
      <w:proofErr w:type="gramEnd"/>
      <w:r w:rsidRPr="00D974BF">
        <w:t xml:space="preserve">), demonstrating a </w:t>
      </w:r>
      <w:r w:rsidR="00650845" w:rsidRPr="00D974BF">
        <w:t xml:space="preserve">steep </w:t>
      </w:r>
      <w:r w:rsidRPr="00D974BF">
        <w:t xml:space="preserve">gradient across the </w:t>
      </w:r>
      <w:proofErr w:type="spellStart"/>
      <w:r w:rsidRPr="00D974BF">
        <w:t>AoB</w:t>
      </w:r>
      <w:proofErr w:type="spellEnd"/>
      <w:r w:rsidRPr="00D974BF">
        <w:t xml:space="preserve"> site. After clip removal</w:t>
      </w:r>
      <w:r w:rsidR="00EE35EA" w:rsidRPr="00D974BF">
        <w:t>,</w:t>
      </w:r>
      <w:r w:rsidRPr="00D974BF">
        <w:t xml:space="preserve"> peak blood flow velocity was 1093.79</w:t>
      </w:r>
      <w:r w:rsidR="00EE35EA" w:rsidRPr="00D974BF">
        <w:t xml:space="preserve"> </w:t>
      </w:r>
      <w:r w:rsidRPr="00D974BF">
        <w:t>±</w:t>
      </w:r>
      <w:r w:rsidR="00EE35EA" w:rsidRPr="00D974BF">
        <w:t xml:space="preserve"> </w:t>
      </w:r>
      <w:r w:rsidRPr="00D974BF">
        <w:t>28.97 mm/s and 2578.73</w:t>
      </w:r>
      <w:r w:rsidR="00EE35EA" w:rsidRPr="00D974BF">
        <w:t xml:space="preserve"> </w:t>
      </w:r>
      <w:r w:rsidRPr="00D974BF">
        <w:t>±</w:t>
      </w:r>
      <w:r w:rsidR="00EE35EA" w:rsidRPr="00D974BF">
        <w:t xml:space="preserve"> </w:t>
      </w:r>
      <w:r w:rsidRPr="00D974BF">
        <w:t xml:space="preserve">42.27 mm/s, respectively, at corresponding aortic locations, showing a marked attenuation of the gradient in line with functional </w:t>
      </w:r>
      <w:proofErr w:type="spellStart"/>
      <w:r w:rsidRPr="00D974BF">
        <w:t>debanding</w:t>
      </w:r>
      <w:proofErr w:type="spellEnd"/>
      <w:r w:rsidRPr="00D974BF">
        <w:t xml:space="preserve"> (</w:t>
      </w:r>
      <w:r w:rsidR="00902200" w:rsidRPr="00D974BF">
        <w:rPr>
          <w:b/>
          <w:bCs/>
        </w:rPr>
        <w:t>Figure</w:t>
      </w:r>
      <w:r w:rsidRPr="00D974BF">
        <w:rPr>
          <w:b/>
          <w:bCs/>
        </w:rPr>
        <w:t xml:space="preserve"> </w:t>
      </w:r>
      <w:r w:rsidR="00E2139C" w:rsidRPr="00D974BF">
        <w:rPr>
          <w:b/>
          <w:bCs/>
        </w:rPr>
        <w:t>6</w:t>
      </w:r>
      <w:proofErr w:type="gramStart"/>
      <w:r w:rsidRPr="00D974BF">
        <w:rPr>
          <w:b/>
          <w:bCs/>
        </w:rPr>
        <w:t>D,F</w:t>
      </w:r>
      <w:proofErr w:type="gramEnd"/>
      <w:r w:rsidRPr="00D974BF">
        <w:t>).</w:t>
      </w:r>
      <w:r w:rsidR="00A53DEF" w:rsidRPr="00D974BF">
        <w:t xml:space="preserve"> </w:t>
      </w:r>
      <w:r w:rsidR="002E0D51" w:rsidRPr="00D974BF">
        <w:t xml:space="preserve">To </w:t>
      </w:r>
      <w:r w:rsidR="00650845" w:rsidRPr="00D974BF">
        <w:t>probe for</w:t>
      </w:r>
      <w:r w:rsidR="002E0D51" w:rsidRPr="00D974BF">
        <w:t xml:space="preserve"> reversal of </w:t>
      </w:r>
      <w:r w:rsidR="00B624C0" w:rsidRPr="00D974BF">
        <w:t xml:space="preserve">left </w:t>
      </w:r>
      <w:r w:rsidR="002E0D51" w:rsidRPr="00D974BF">
        <w:t>heart failure</w:t>
      </w:r>
      <w:r w:rsidR="002816A9" w:rsidRPr="00D974BF">
        <w:t xml:space="preserve"> </w:t>
      </w:r>
      <w:r w:rsidR="00B624C0" w:rsidRPr="00D974BF">
        <w:t xml:space="preserve">by </w:t>
      </w:r>
      <w:r w:rsidR="002E0D51" w:rsidRPr="00D974BF">
        <w:t xml:space="preserve">aortic </w:t>
      </w:r>
      <w:proofErr w:type="spellStart"/>
      <w:r w:rsidR="002E0D51" w:rsidRPr="00D974BF">
        <w:t>debanding</w:t>
      </w:r>
      <w:proofErr w:type="spellEnd"/>
      <w:r w:rsidR="002E0D51" w:rsidRPr="00D974BF">
        <w:t xml:space="preserve">, </w:t>
      </w:r>
      <w:r w:rsidR="00650845" w:rsidRPr="00D974BF">
        <w:t xml:space="preserve">the </w:t>
      </w:r>
      <w:r w:rsidR="002816A9" w:rsidRPr="00D974BF">
        <w:t>expression levels of brain natriuretic peptide (BNP)</w:t>
      </w:r>
      <w:r w:rsidR="00F3647B" w:rsidRPr="00D974BF">
        <w:t xml:space="preserve"> were accessed, a clinical routine parameter for assessing</w:t>
      </w:r>
      <w:r w:rsidR="00650845" w:rsidRPr="00D974BF">
        <w:t xml:space="preserve"> heart disease</w:t>
      </w:r>
      <w:r w:rsidR="002816A9" w:rsidRPr="00D974BF">
        <w:fldChar w:fldCharType="begin"/>
      </w:r>
      <w:r w:rsidR="0027723D" w:rsidRPr="00D974BF">
        <w:instrText xml:space="preserve"> ADDIN EN.CITE &lt;EndNote&gt;&lt;Cite&gt;&lt;Author&gt;Angermann&lt;/Author&gt;&lt;Year&gt;2004&lt;/Year&gt;&lt;RecNum&gt;37&lt;/RecNum&gt;&lt;DisplayText&gt;&lt;style face="superscript"&gt;31&lt;/style&gt;&lt;/DisplayText&gt;&lt;record&gt;&lt;rec-number&gt;37&lt;/rec-number&gt;&lt;foreign-keys&gt;&lt;key app="EN" db-id="vwtpzrar60a228ezpdavzv0e0wevpd009pe9" timestamp="1639651314"&gt;37&lt;/key&gt;&lt;/foreign-keys&gt;&lt;ref-type name="Journal Article"&gt;17&lt;/ref-type&gt;&lt;contributors&gt;&lt;authors&gt;&lt;author&gt;Angermann, C. E.&lt;/author&gt;&lt;author&gt;Ertl, G.&lt;/author&gt;&lt;/authors&gt;&lt;/contributors&gt;&lt;auth-address&gt;Medizinische Poliklinik der Universitat Wurzburg, Wurzburg. angermann_c@klinik.uni-wuerzburg.de&lt;/auth-address&gt;&lt;titles&gt;&lt;title&gt;[Natriuretic peptides--new diagnostic markers in heart disease]&lt;/title&gt;&lt;secondary-title&gt;Herz&lt;/secondary-title&gt;&lt;/titles&gt;&lt;periodical&gt;&lt;full-title&gt;Herz&lt;/full-title&gt;&lt;/periodical&gt;&lt;pages&gt;609-17&lt;/pages&gt;&lt;volume&gt;29&lt;/volume&gt;&lt;number&gt;6&lt;/number&gt;&lt;keywords&gt;&lt;keyword&gt;Biomarkers/blood&lt;/keyword&gt;&lt;keyword&gt;Diagnosis, Differential&lt;/keyword&gt;&lt;keyword&gt;Dyspnea/*blood/*diagnosis/etiology&lt;/keyword&gt;&lt;keyword&gt;Heart Failure/*blood/complications/*diagnosis&lt;/keyword&gt;&lt;keyword&gt;Humans&lt;/keyword&gt;&lt;keyword&gt;Natriuretic Peptides/*blood&lt;/keyword&gt;&lt;keyword&gt;Practice Guidelines as Topic&lt;/keyword&gt;&lt;keyword&gt;Practice Patterns, Physicians&amp;apos;&lt;/keyword&gt;&lt;keyword&gt;Prognosis&lt;/keyword&gt;&lt;keyword&gt;Risk Assessment/*methods&lt;/keyword&gt;&lt;keyword&gt;Risk Factors&lt;/keyword&gt;&lt;/keywords&gt;&lt;dates&gt;&lt;year&gt;2004&lt;/year&gt;&lt;pub-dates&gt;&lt;date&gt;Sep&lt;/date&gt;&lt;/pub-dates&gt;&lt;/dates&gt;&lt;orig-pub&gt;Natriuretische Peptide--neue diagnostische Marker bei Herzerkrankungen.&lt;/orig-pub&gt;&lt;isbn&gt;0340-9937 (Print)&amp;#xD;0340-9937 (Linking)&lt;/isbn&gt;&lt;accession-num&gt;15912436&lt;/accession-num&gt;&lt;urls&gt;&lt;related-urls&gt;&lt;url&gt;https://www.ncbi.nlm.nih.gov/pubmed/15912436&lt;/url&gt;&lt;/related-urls&gt;&lt;/urls&gt;&lt;electronic-resource-num&gt;10.1007/s00059-004-2619-8&lt;/electronic-resource-num&gt;&lt;/record&gt;&lt;/Cite&gt;&lt;/EndNote&gt;</w:instrText>
      </w:r>
      <w:r w:rsidR="002816A9" w:rsidRPr="00D974BF">
        <w:fldChar w:fldCharType="separate"/>
      </w:r>
      <w:r w:rsidR="0027723D" w:rsidRPr="00D974BF">
        <w:rPr>
          <w:noProof/>
          <w:vertAlign w:val="superscript"/>
        </w:rPr>
        <w:t>31</w:t>
      </w:r>
      <w:r w:rsidR="002816A9" w:rsidRPr="00D974BF">
        <w:fldChar w:fldCharType="end"/>
      </w:r>
      <w:r w:rsidR="00650845" w:rsidRPr="00D974BF">
        <w:t>,</w:t>
      </w:r>
      <w:r w:rsidR="002816A9" w:rsidRPr="00D974BF">
        <w:t xml:space="preserve"> in </w:t>
      </w:r>
      <w:r w:rsidR="00650845" w:rsidRPr="00D974BF">
        <w:t xml:space="preserve">the </w:t>
      </w:r>
      <w:r w:rsidR="002816A9" w:rsidRPr="00D974BF">
        <w:t>LV myocardium</w:t>
      </w:r>
      <w:r w:rsidR="002E0D51" w:rsidRPr="00D974BF">
        <w:t>.</w:t>
      </w:r>
      <w:r w:rsidR="002816A9" w:rsidRPr="00D974BF">
        <w:t xml:space="preserve"> </w:t>
      </w:r>
      <w:r w:rsidR="002A5CAF" w:rsidRPr="00D974BF">
        <w:t>At week</w:t>
      </w:r>
      <w:r w:rsidR="006645DB" w:rsidRPr="00D974BF">
        <w:t>s</w:t>
      </w:r>
      <w:r w:rsidR="002A5CAF" w:rsidRPr="00D974BF">
        <w:t xml:space="preserve"> 3 and 5 after aortic banding</w:t>
      </w:r>
      <w:r w:rsidR="00F3647B" w:rsidRPr="00D974BF">
        <w:t>,</w:t>
      </w:r>
      <w:r w:rsidR="002A5CAF" w:rsidRPr="00D974BF">
        <w:t xml:space="preserve"> </w:t>
      </w:r>
      <w:proofErr w:type="spellStart"/>
      <w:r w:rsidR="002A5CAF" w:rsidRPr="00D974BF">
        <w:t>AoB</w:t>
      </w:r>
      <w:proofErr w:type="spellEnd"/>
      <w:r w:rsidR="002A5CAF" w:rsidRPr="00D974BF">
        <w:t xml:space="preserve"> animals </w:t>
      </w:r>
      <w:r w:rsidR="00B624C0" w:rsidRPr="00D974BF">
        <w:t>showed</w:t>
      </w:r>
      <w:r w:rsidR="002A5CAF" w:rsidRPr="00D974BF">
        <w:t xml:space="preserve"> </w:t>
      </w:r>
      <w:r w:rsidR="00650845" w:rsidRPr="00D974BF">
        <w:t xml:space="preserve">a </w:t>
      </w:r>
      <w:r w:rsidR="002A5CAF" w:rsidRPr="00D974BF">
        <w:t>significantly increased production of BNP in comparison to sham</w:t>
      </w:r>
      <w:r w:rsidR="00F3647B" w:rsidRPr="00D974BF">
        <w:t>-</w:t>
      </w:r>
      <w:r w:rsidR="002A5CAF" w:rsidRPr="00D974BF">
        <w:t>operated controls</w:t>
      </w:r>
      <w:r w:rsidR="00F3647B" w:rsidRPr="00D974BF">
        <w:t>. In contrast,</w:t>
      </w:r>
      <w:r w:rsidR="002A5CAF" w:rsidRPr="00D974BF">
        <w:t xml:space="preserve"> </w:t>
      </w:r>
      <w:r w:rsidR="002816A9" w:rsidRPr="00D974BF">
        <w:t xml:space="preserve">Deb rats at </w:t>
      </w:r>
      <w:r w:rsidR="00B624C0" w:rsidRPr="00D974BF">
        <w:t xml:space="preserve">week </w:t>
      </w:r>
      <w:r w:rsidR="002816A9" w:rsidRPr="00D974BF">
        <w:t xml:space="preserve">5 </w:t>
      </w:r>
      <w:r w:rsidR="002A5CAF" w:rsidRPr="00D974BF">
        <w:t>expressed BNP at level</w:t>
      </w:r>
      <w:r w:rsidR="00650845" w:rsidRPr="00D974BF">
        <w:t>s</w:t>
      </w:r>
      <w:r w:rsidR="002A5CAF" w:rsidRPr="00D974BF">
        <w:t xml:space="preserve"> comparable to sham </w:t>
      </w:r>
      <w:r w:rsidR="00650845" w:rsidRPr="00D974BF">
        <w:t>animals</w:t>
      </w:r>
      <w:r w:rsidR="00B624C0" w:rsidRPr="00D974BF">
        <w:t>,</w:t>
      </w:r>
      <w:r w:rsidR="002A5CAF" w:rsidRPr="00D974BF">
        <w:t xml:space="preserve"> indicating </w:t>
      </w:r>
      <w:r w:rsidR="00650845" w:rsidRPr="00D974BF">
        <w:t xml:space="preserve">the </w:t>
      </w:r>
      <w:r w:rsidR="002A5CAF" w:rsidRPr="00D974BF">
        <w:t xml:space="preserve">reversal of LV failure by aortic </w:t>
      </w:r>
      <w:proofErr w:type="spellStart"/>
      <w:r w:rsidR="002A5CAF" w:rsidRPr="00D974BF">
        <w:t>debanding</w:t>
      </w:r>
      <w:proofErr w:type="spellEnd"/>
      <w:r w:rsidR="002A5CAF" w:rsidRPr="00D974BF">
        <w:t xml:space="preserve"> (</w:t>
      </w:r>
      <w:r w:rsidR="002A5CAF" w:rsidRPr="00D974BF">
        <w:rPr>
          <w:b/>
          <w:bCs/>
        </w:rPr>
        <w:t>Figure 7A-C</w:t>
      </w:r>
      <w:r w:rsidR="002A5CAF" w:rsidRPr="00D974BF">
        <w:t xml:space="preserve">). </w:t>
      </w:r>
      <w:r w:rsidR="00650845" w:rsidRPr="00D974BF">
        <w:t>In parallel</w:t>
      </w:r>
      <w:r w:rsidR="001B45A9" w:rsidRPr="00D974BF">
        <w:t xml:space="preserve">, evaluation of LV function </w:t>
      </w:r>
      <w:r w:rsidR="00650845" w:rsidRPr="00D974BF">
        <w:t>by</w:t>
      </w:r>
      <w:r w:rsidR="001B45A9" w:rsidRPr="00D974BF">
        <w:t xml:space="preserve"> transthoracic echocardiography </w:t>
      </w:r>
      <w:r w:rsidR="00650845" w:rsidRPr="00D974BF">
        <w:t xml:space="preserve">revealed an increased </w:t>
      </w:r>
      <w:r w:rsidR="001B45A9" w:rsidRPr="00D974BF">
        <w:t xml:space="preserve">LV </w:t>
      </w:r>
      <w:r w:rsidR="001B45A9" w:rsidRPr="00D974BF">
        <w:lastRenderedPageBreak/>
        <w:t xml:space="preserve">ejection fraction and </w:t>
      </w:r>
      <w:r w:rsidR="00650845" w:rsidRPr="00D974BF">
        <w:t xml:space="preserve">LV </w:t>
      </w:r>
      <w:r w:rsidR="001B45A9" w:rsidRPr="00D974BF">
        <w:t xml:space="preserve">volume </w:t>
      </w:r>
      <w:r w:rsidR="00650845" w:rsidRPr="00D974BF">
        <w:t xml:space="preserve">in Deb animals compared to </w:t>
      </w:r>
      <w:proofErr w:type="spellStart"/>
      <w:r w:rsidR="00650845" w:rsidRPr="00D974BF">
        <w:t>AoB</w:t>
      </w:r>
      <w:proofErr w:type="spellEnd"/>
      <w:r w:rsidR="00650845" w:rsidRPr="00D974BF">
        <w:t xml:space="preserve"> rats </w:t>
      </w:r>
      <w:r w:rsidR="002816A9" w:rsidRPr="00D974BF">
        <w:t>(</w:t>
      </w:r>
      <w:r w:rsidR="002816A9" w:rsidRPr="00D974BF">
        <w:rPr>
          <w:b/>
          <w:bCs/>
        </w:rPr>
        <w:t>Figure 7</w:t>
      </w:r>
      <w:r w:rsidR="001B45A9" w:rsidRPr="00D974BF">
        <w:rPr>
          <w:b/>
          <w:bCs/>
        </w:rPr>
        <w:t>D-E</w:t>
      </w:r>
      <w:r w:rsidR="002816A9" w:rsidRPr="00D974BF">
        <w:t>)</w:t>
      </w:r>
      <w:r w:rsidR="00BC4173" w:rsidRPr="00D974BF">
        <w:t>.</w:t>
      </w:r>
      <w:r w:rsidR="00B624C0" w:rsidRPr="00D974BF">
        <w:t xml:space="preserve"> While LV ejection fraction </w:t>
      </w:r>
      <w:r w:rsidR="00FC38DE" w:rsidRPr="00D974BF">
        <w:t xml:space="preserve">in Deb animals </w:t>
      </w:r>
      <w:r w:rsidR="00B624C0" w:rsidRPr="00D974BF">
        <w:t xml:space="preserve">was </w:t>
      </w:r>
      <w:r w:rsidR="00FC38DE" w:rsidRPr="00D974BF">
        <w:t xml:space="preserve">comparable </w:t>
      </w:r>
      <w:r w:rsidR="00650845" w:rsidRPr="00D974BF">
        <w:t xml:space="preserve">to </w:t>
      </w:r>
      <w:r w:rsidR="00FC38DE" w:rsidRPr="00D974BF">
        <w:t xml:space="preserve">sham </w:t>
      </w:r>
      <w:r w:rsidR="00650845" w:rsidRPr="00D974BF">
        <w:t>rats</w:t>
      </w:r>
      <w:r w:rsidR="00FC38DE" w:rsidRPr="00D974BF">
        <w:t xml:space="preserve">, LV volume </w:t>
      </w:r>
      <w:r w:rsidR="00650845" w:rsidRPr="00D974BF">
        <w:t>in</w:t>
      </w:r>
      <w:r w:rsidR="00FC38DE" w:rsidRPr="00D974BF">
        <w:t xml:space="preserve"> Deb </w:t>
      </w:r>
      <w:r w:rsidR="007E31B8" w:rsidRPr="00D974BF">
        <w:t>rats</w:t>
      </w:r>
      <w:r w:rsidR="00FC38DE" w:rsidRPr="00D974BF">
        <w:t xml:space="preserve"> </w:t>
      </w:r>
      <w:r w:rsidR="00650845" w:rsidRPr="00D974BF">
        <w:t>failed to fully normalize to values seen in the</w:t>
      </w:r>
      <w:r w:rsidR="00FC38DE" w:rsidRPr="00D974BF">
        <w:t xml:space="preserve"> </w:t>
      </w:r>
      <w:r w:rsidR="00054158" w:rsidRPr="00D974BF">
        <w:t xml:space="preserve">sham </w:t>
      </w:r>
      <w:r w:rsidR="00650845" w:rsidRPr="00D974BF">
        <w:t>group</w:t>
      </w:r>
      <w:r w:rsidR="00FC38DE" w:rsidRPr="00D974BF">
        <w:t xml:space="preserve">, indicating </w:t>
      </w:r>
      <w:r w:rsidR="00054158" w:rsidRPr="00D974BF">
        <w:t>that</w:t>
      </w:r>
      <w:r w:rsidR="00FC38DE" w:rsidRPr="00D974BF">
        <w:t xml:space="preserve"> reversal of LV function</w:t>
      </w:r>
      <w:r w:rsidR="00054158" w:rsidRPr="00D974BF">
        <w:t xml:space="preserve"> is incomplete</w:t>
      </w:r>
      <w:r w:rsidR="00FC38DE" w:rsidRPr="00D974BF">
        <w:t>.</w:t>
      </w:r>
    </w:p>
    <w:p w14:paraId="79E90EA3" w14:textId="77777777" w:rsidR="00D226CA" w:rsidRPr="00D974BF" w:rsidRDefault="00D226CA" w:rsidP="00D974BF">
      <w:pPr>
        <w:pBdr>
          <w:top w:val="nil"/>
          <w:left w:val="nil"/>
          <w:bottom w:val="nil"/>
          <w:right w:val="nil"/>
          <w:between w:val="nil"/>
        </w:pBdr>
      </w:pPr>
    </w:p>
    <w:p w14:paraId="52DA581A" w14:textId="3C14E843" w:rsidR="00A616CD" w:rsidRPr="00D974BF" w:rsidRDefault="00A82289" w:rsidP="00D974BF">
      <w:r w:rsidRPr="00D974BF">
        <w:t xml:space="preserve">To probe whether Deb animals may serve as </w:t>
      </w:r>
      <w:r w:rsidR="007E366E" w:rsidRPr="00D974BF">
        <w:t xml:space="preserve">a </w:t>
      </w:r>
      <w:r w:rsidRPr="00D974BF">
        <w:t>preclinical model to study reverse pulmonary vascular and right ventricular (RV) remodeling in PH-LHD</w:t>
      </w:r>
      <w:r w:rsidR="004A6547" w:rsidRPr="00D974BF">
        <w:t>,</w:t>
      </w:r>
      <w:r w:rsidRPr="00D974BF">
        <w:t xml:space="preserve"> left ventricular systolic pressure (LVSP)</w:t>
      </w:r>
      <w:r w:rsidR="004A6547" w:rsidRPr="00D974BF">
        <w:t>,</w:t>
      </w:r>
      <w:r w:rsidRPr="00D974BF">
        <w:t xml:space="preserve"> and right ventricular systolic pressure (RVSP)</w:t>
      </w:r>
      <w:r w:rsidR="0054507B" w:rsidRPr="00D974BF">
        <w:t xml:space="preserve"> was assessed</w:t>
      </w:r>
      <w:r w:rsidR="00A45D7C" w:rsidRPr="00D974BF">
        <w:t xml:space="preserve"> using a microtip Millar catheter. </w:t>
      </w:r>
      <w:bookmarkStart w:id="5" w:name="_Hlk90640426"/>
      <w:r w:rsidR="00650845" w:rsidRPr="00D974BF">
        <w:t>In brief, rat</w:t>
      </w:r>
      <w:r w:rsidR="00A35EA0" w:rsidRPr="00D974BF">
        <w:t>s</w:t>
      </w:r>
      <w:r w:rsidR="00650845" w:rsidRPr="00D974BF">
        <w:t xml:space="preserve"> were again </w:t>
      </w:r>
      <w:r w:rsidRPr="00D974BF">
        <w:t>anesthetized</w:t>
      </w:r>
      <w:r w:rsidR="00A45D7C" w:rsidRPr="00D974BF">
        <w:t xml:space="preserve"> with ketamine (87 mg/kg </w:t>
      </w:r>
      <w:proofErr w:type="spellStart"/>
      <w:r w:rsidR="00A45D7C" w:rsidRPr="00D974BF">
        <w:t>bw</w:t>
      </w:r>
      <w:proofErr w:type="spellEnd"/>
      <w:r w:rsidR="00A45D7C" w:rsidRPr="00D974BF">
        <w:t>) and xylazine (13 mg</w:t>
      </w:r>
      <w:r w:rsidR="0026206A" w:rsidRPr="00D974BF">
        <w:t>/</w:t>
      </w:r>
      <w:r w:rsidR="00A45D7C" w:rsidRPr="00D974BF">
        <w:t xml:space="preserve">kg </w:t>
      </w:r>
      <w:proofErr w:type="spellStart"/>
      <w:r w:rsidR="00A45D7C" w:rsidRPr="00D974BF">
        <w:t>bw</w:t>
      </w:r>
      <w:proofErr w:type="spellEnd"/>
      <w:r w:rsidR="00A45D7C" w:rsidRPr="00D974BF">
        <w:t>)</w:t>
      </w:r>
      <w:r w:rsidRPr="00D974BF">
        <w:t>, tracheotomized</w:t>
      </w:r>
      <w:r w:rsidR="007E366E" w:rsidRPr="00D974BF">
        <w:t>,</w:t>
      </w:r>
      <w:r w:rsidRPr="00D974BF">
        <w:t xml:space="preserve"> and ventilated </w:t>
      </w:r>
      <w:r w:rsidR="00A45D7C" w:rsidRPr="00D974BF">
        <w:t>as described above</w:t>
      </w:r>
      <w:r w:rsidR="00650845" w:rsidRPr="00D974BF">
        <w:t>. C</w:t>
      </w:r>
      <w:r w:rsidRPr="00D974BF">
        <w:t xml:space="preserve">ardiac catheterization </w:t>
      </w:r>
      <w:r w:rsidR="00A45D7C" w:rsidRPr="00D974BF">
        <w:t xml:space="preserve">was performed </w:t>
      </w:r>
      <w:r w:rsidR="00EB23AE" w:rsidRPr="00D974BF">
        <w:t>after median thoracotomy</w:t>
      </w:r>
      <w:r w:rsidR="00EB23AE" w:rsidRPr="00D974BF">
        <w:fldChar w:fldCharType="begin"/>
      </w:r>
      <w:r w:rsidR="0027723D" w:rsidRPr="00D974BF">
        <w:instrText xml:space="preserve"> ADDIN EN.CITE &lt;EndNote&gt;&lt;Cite&gt;&lt;Author&gt;Ordodi&lt;/Author&gt;&lt;Year&gt;2008&lt;/Year&gt;&lt;RecNum&gt;29&lt;/RecNum&gt;&lt;DisplayText&gt;&lt;style face="superscript"&gt;32&lt;/style&gt;&lt;/DisplayText&gt;&lt;record&gt;&lt;rec-number&gt;29&lt;/rec-number&gt;&lt;foreign-keys&gt;&lt;key app="EN" db-id="vwtpzrar60a228ezpdavzv0e0wevpd009pe9" timestamp="1639396778"&gt;29&lt;/key&gt;&lt;/foreign-keys&gt;&lt;ref-type name="Journal Article"&gt;17&lt;/ref-type&gt;&lt;contributors&gt;&lt;authors&gt;&lt;author&gt;Ordodi, V. L.&lt;/author&gt;&lt;author&gt;Paunescu, V.&lt;/author&gt;&lt;author&gt;Mic, F. A.&lt;/author&gt;&lt;/authors&gt;&lt;/contributors&gt;&lt;auth-address&gt;Department of Physiology, Victor Babes University of Medicine and Pharmacy, Timisoara, Romania.&lt;/auth-address&gt;&lt;titles&gt;&lt;title&gt;Optimal access to the rat heart by transverse bilateral thoracotomy with double ligature of the internal thoracic arteries&lt;/title&gt;&lt;secondary-title&gt;J Am Assoc Lab Anim Sci&lt;/secondary-title&gt;&lt;/titles&gt;&lt;periodical&gt;&lt;full-title&gt;J Am Assoc Lab Anim Sci&lt;/full-title&gt;&lt;/periodical&gt;&lt;pages&gt;44-6&lt;/pages&gt;&lt;volume&gt;47&lt;/volume&gt;&lt;number&gt;5&lt;/number&gt;&lt;keywords&gt;&lt;keyword&gt;Animals&lt;/keyword&gt;&lt;keyword&gt;Cardiac Surgical Procedures/*methods&lt;/keyword&gt;&lt;keyword&gt;Male&lt;/keyword&gt;&lt;keyword&gt;Rats&lt;/keyword&gt;&lt;keyword&gt;Rats, Sprague-Dawley&lt;/keyword&gt;&lt;keyword&gt;*Thoracic Arteries&lt;/keyword&gt;&lt;keyword&gt;Thoracotomy/*methods&lt;/keyword&gt;&lt;/keywords&gt;&lt;dates&gt;&lt;year&gt;2008&lt;/year&gt;&lt;pub-dates&gt;&lt;date&gt;Sep&lt;/date&gt;&lt;/pub-dates&gt;&lt;/dates&gt;&lt;isbn&gt;1559-6109 (Print)&amp;#xD;1559-6109 (Linking)&lt;/isbn&gt;&lt;accession-num&gt;18947170&lt;/accession-num&gt;&lt;urls&gt;&lt;related-urls&gt;&lt;url&gt;https://www.ncbi.nlm.nih.gov/pubmed/18947170&lt;/url&gt;&lt;/related-urls&gt;&lt;/urls&gt;&lt;custom2&gt;PMC2691538&lt;/custom2&gt;&lt;/record&gt;&lt;/Cite&gt;&lt;/EndNote&gt;</w:instrText>
      </w:r>
      <w:r w:rsidR="00EB23AE" w:rsidRPr="00D974BF">
        <w:fldChar w:fldCharType="separate"/>
      </w:r>
      <w:r w:rsidR="0027723D" w:rsidRPr="00D974BF">
        <w:rPr>
          <w:noProof/>
          <w:vertAlign w:val="superscript"/>
        </w:rPr>
        <w:t>32</w:t>
      </w:r>
      <w:r w:rsidR="00EB23AE" w:rsidRPr="00D974BF">
        <w:fldChar w:fldCharType="end"/>
      </w:r>
      <w:r w:rsidR="00EB23AE" w:rsidRPr="00D974BF">
        <w:t xml:space="preserve"> </w:t>
      </w:r>
      <w:r w:rsidRPr="00D974BF">
        <w:t xml:space="preserve">through </w:t>
      </w:r>
      <w:r w:rsidR="005E65BE" w:rsidRPr="00D974BF">
        <w:t xml:space="preserve">the </w:t>
      </w:r>
      <w:r w:rsidR="00EB23AE" w:rsidRPr="00D974BF">
        <w:t xml:space="preserve">apex </w:t>
      </w:r>
      <w:r w:rsidR="005E65BE" w:rsidRPr="00D974BF">
        <w:t xml:space="preserve">of </w:t>
      </w:r>
      <w:r w:rsidR="00650845" w:rsidRPr="00D974BF">
        <w:t>(</w:t>
      </w:r>
      <w:r w:rsidR="005241B2" w:rsidRPr="00D974BF">
        <w:t>first</w:t>
      </w:r>
      <w:r w:rsidR="00650845" w:rsidRPr="00D974BF">
        <w:t>) the</w:t>
      </w:r>
      <w:r w:rsidR="005241B2" w:rsidRPr="00D974BF">
        <w:t xml:space="preserve"> left and </w:t>
      </w:r>
      <w:r w:rsidR="00650845" w:rsidRPr="00D974BF">
        <w:t>(second) the</w:t>
      </w:r>
      <w:r w:rsidR="005241B2" w:rsidRPr="00D974BF">
        <w:t xml:space="preserve"> right</w:t>
      </w:r>
      <w:r w:rsidR="005E65BE" w:rsidRPr="00D974BF">
        <w:t xml:space="preserve"> ventricle</w:t>
      </w:r>
      <w:r w:rsidR="00650845" w:rsidRPr="00D974BF">
        <w:t xml:space="preserve">, respectively, as direct catheterization of the left ventricle </w:t>
      </w:r>
      <w:r w:rsidR="00650845" w:rsidRPr="00D974BF">
        <w:rPr>
          <w:i/>
          <w:iCs/>
        </w:rPr>
        <w:t>via</w:t>
      </w:r>
      <w:r w:rsidR="00650845" w:rsidRPr="00D974BF">
        <w:t xml:space="preserve"> the vascular route is prevented by the aortic band in </w:t>
      </w:r>
      <w:proofErr w:type="spellStart"/>
      <w:r w:rsidR="00650845" w:rsidRPr="00D974BF">
        <w:t>AoB</w:t>
      </w:r>
      <w:proofErr w:type="spellEnd"/>
      <w:r w:rsidR="00650845" w:rsidRPr="00D974BF">
        <w:t xml:space="preserve"> animals</w:t>
      </w:r>
      <w:r w:rsidRPr="00D974BF">
        <w:t>. Following euthanasia</w:t>
      </w:r>
      <w:r w:rsidR="00997A05" w:rsidRPr="00D974BF">
        <w:t xml:space="preserve"> </w:t>
      </w:r>
      <w:r w:rsidR="007A02DD" w:rsidRPr="00D974BF">
        <w:t>by</w:t>
      </w:r>
      <w:r w:rsidR="00997A05" w:rsidRPr="00D974BF">
        <w:t xml:space="preserve"> </w:t>
      </w:r>
      <w:r w:rsidR="00650845" w:rsidRPr="00D974BF">
        <w:t xml:space="preserve">an overdose of </w:t>
      </w:r>
      <w:r w:rsidR="00997A05" w:rsidRPr="00D974BF">
        <w:t>ketamine/xylazine</w:t>
      </w:r>
      <w:r w:rsidRPr="00D974BF">
        <w:t xml:space="preserve">, </w:t>
      </w:r>
      <w:bookmarkEnd w:id="5"/>
      <w:r w:rsidRPr="00D974BF">
        <w:t xml:space="preserve">the heart was excised, and ventricular hypertrophy was assessed as the weight of the left ventricle including septum (LV+S) or the right ventricle (RV) normalized to body weight (BW). In accordance </w:t>
      </w:r>
      <w:r w:rsidR="00650845" w:rsidRPr="00D974BF">
        <w:t>with</w:t>
      </w:r>
      <w:r w:rsidRPr="00D974BF">
        <w:t xml:space="preserve"> </w:t>
      </w:r>
      <w:proofErr w:type="spellStart"/>
      <w:r w:rsidRPr="00D974BF">
        <w:t>AoB</w:t>
      </w:r>
      <w:proofErr w:type="spellEnd"/>
      <w:r w:rsidRPr="00D974BF">
        <w:t xml:space="preserve"> rats as </w:t>
      </w:r>
      <w:r w:rsidR="00650845" w:rsidRPr="00D974BF">
        <w:t xml:space="preserve">an established </w:t>
      </w:r>
      <w:r w:rsidRPr="00D974BF">
        <w:t xml:space="preserve">model for PH-LHD, </w:t>
      </w:r>
      <w:proofErr w:type="spellStart"/>
      <w:r w:rsidRPr="00D974BF">
        <w:t>AoB</w:t>
      </w:r>
      <w:proofErr w:type="spellEnd"/>
      <w:r w:rsidRPr="00D974BF">
        <w:t xml:space="preserve"> animals showed a significantly increased LVSP and RVSP a</w:t>
      </w:r>
      <w:r w:rsidR="00AC2953" w:rsidRPr="00D974BF">
        <w:t>nd LV and RV hypertrophy compared</w:t>
      </w:r>
      <w:r w:rsidRPr="00D974BF">
        <w:t xml:space="preserve"> to sham</w:t>
      </w:r>
      <w:r w:rsidR="00AC2953" w:rsidRPr="00D974BF">
        <w:t>-</w:t>
      </w:r>
      <w:r w:rsidRPr="00D974BF">
        <w:t xml:space="preserve">operated animals at 3 weeks after </w:t>
      </w:r>
      <w:r w:rsidR="00141C5F" w:rsidRPr="00D974BF">
        <w:t xml:space="preserve">post-surgery </w:t>
      </w:r>
      <w:r w:rsidRPr="00D974BF">
        <w:t>(</w:t>
      </w:r>
      <w:r w:rsidR="00902200" w:rsidRPr="00D974BF">
        <w:rPr>
          <w:b/>
          <w:bCs/>
        </w:rPr>
        <w:t>Figure</w:t>
      </w:r>
      <w:r w:rsidRPr="00D974BF">
        <w:rPr>
          <w:b/>
          <w:bCs/>
        </w:rPr>
        <w:t xml:space="preserve"> </w:t>
      </w:r>
      <w:r w:rsidR="008C6523" w:rsidRPr="00D974BF">
        <w:rPr>
          <w:b/>
          <w:bCs/>
        </w:rPr>
        <w:t>8</w:t>
      </w:r>
      <w:r w:rsidRPr="00D974BF">
        <w:rPr>
          <w:b/>
          <w:bCs/>
        </w:rPr>
        <w:t>A-F</w:t>
      </w:r>
      <w:r w:rsidRPr="00D974BF">
        <w:t xml:space="preserve">). </w:t>
      </w:r>
      <w:proofErr w:type="spellStart"/>
      <w:r w:rsidRPr="00D974BF">
        <w:t>Debanding</w:t>
      </w:r>
      <w:proofErr w:type="spellEnd"/>
      <w:r w:rsidRPr="00D974BF">
        <w:t xml:space="preserve"> (Deb) surgery performed at week 3 after </w:t>
      </w:r>
      <w:proofErr w:type="spellStart"/>
      <w:r w:rsidRPr="00D974BF">
        <w:t>AoB</w:t>
      </w:r>
      <w:proofErr w:type="spellEnd"/>
      <w:r w:rsidRPr="00D974BF">
        <w:t xml:space="preserve"> resulted in a significant reduction of both LVSP and LV hypertrophy in comparison to </w:t>
      </w:r>
      <w:proofErr w:type="spellStart"/>
      <w:r w:rsidRPr="00D974BF">
        <w:t>AoB</w:t>
      </w:r>
      <w:proofErr w:type="spellEnd"/>
      <w:r w:rsidRPr="00D974BF">
        <w:t xml:space="preserve"> animals without Deb at week 3 and week 5 post</w:t>
      </w:r>
      <w:r w:rsidR="00AC2953" w:rsidRPr="00D974BF">
        <w:t>-</w:t>
      </w:r>
      <w:proofErr w:type="spellStart"/>
      <w:r w:rsidRPr="00D974BF">
        <w:t>AoB</w:t>
      </w:r>
      <w:proofErr w:type="spellEnd"/>
      <w:r w:rsidRPr="00D974BF">
        <w:t>, demonstrating that normalization of LV hemodynamics following clip removal from the aorta reversed LV remodeling (</w:t>
      </w:r>
      <w:r w:rsidR="00902200" w:rsidRPr="00D974BF">
        <w:rPr>
          <w:b/>
          <w:bCs/>
        </w:rPr>
        <w:t>Figure</w:t>
      </w:r>
      <w:r w:rsidRPr="00D974BF">
        <w:rPr>
          <w:b/>
          <w:bCs/>
        </w:rPr>
        <w:t xml:space="preserve"> </w:t>
      </w:r>
      <w:r w:rsidR="001608B0" w:rsidRPr="00D974BF">
        <w:rPr>
          <w:b/>
          <w:bCs/>
        </w:rPr>
        <w:t>8</w:t>
      </w:r>
      <w:proofErr w:type="gramStart"/>
      <w:r w:rsidRPr="00D974BF">
        <w:rPr>
          <w:b/>
          <w:bCs/>
        </w:rPr>
        <w:t>C,D</w:t>
      </w:r>
      <w:proofErr w:type="gramEnd"/>
      <w:r w:rsidRPr="00D974BF">
        <w:t xml:space="preserve">). </w:t>
      </w:r>
      <w:r w:rsidR="002F6000" w:rsidRPr="00D974BF">
        <w:t>Compared</w:t>
      </w:r>
      <w:r w:rsidRPr="00D974BF">
        <w:t xml:space="preserve"> to </w:t>
      </w:r>
      <w:proofErr w:type="spellStart"/>
      <w:r w:rsidRPr="00D974BF">
        <w:t>AoB</w:t>
      </w:r>
      <w:proofErr w:type="spellEnd"/>
      <w:r w:rsidRPr="00D974BF">
        <w:t xml:space="preserve"> rats at week 3 and week 5, Deb animals also showed a significant reduction in RVSP and RV/BW, demonstrating successful reversal of PH-LHD (</w:t>
      </w:r>
      <w:r w:rsidR="00902200" w:rsidRPr="00D974BF">
        <w:rPr>
          <w:b/>
          <w:bCs/>
        </w:rPr>
        <w:t>Figure</w:t>
      </w:r>
      <w:r w:rsidRPr="00D974BF">
        <w:rPr>
          <w:b/>
          <w:bCs/>
        </w:rPr>
        <w:t xml:space="preserve"> </w:t>
      </w:r>
      <w:r w:rsidR="001608B0" w:rsidRPr="00D974BF">
        <w:rPr>
          <w:b/>
          <w:bCs/>
        </w:rPr>
        <w:t>8</w:t>
      </w:r>
      <w:proofErr w:type="gramStart"/>
      <w:r w:rsidRPr="00D974BF">
        <w:rPr>
          <w:b/>
          <w:bCs/>
        </w:rPr>
        <w:t>E,F</w:t>
      </w:r>
      <w:proofErr w:type="gramEnd"/>
      <w:r w:rsidRPr="00D974BF">
        <w:t>). Notably, RVSP in Deb rats was comparable to values measured in sham animals, indicating a complete normalization of RV hemodynamics</w:t>
      </w:r>
      <w:r w:rsidR="002F6000" w:rsidRPr="00D974BF">
        <w:t>. In contrast,</w:t>
      </w:r>
      <w:r w:rsidRPr="00D974BF">
        <w:t xml:space="preserve"> RV hypertrophy in Deb animals was only partially reversed with RV/BW</w:t>
      </w:r>
      <w:r w:rsidR="002F6000" w:rsidRPr="00D974BF">
        <w:t>,</w:t>
      </w:r>
      <w:r w:rsidRPr="00D974BF">
        <w:t xml:space="preserve"> remaining significantly increased </w:t>
      </w:r>
      <w:r w:rsidR="002F6000" w:rsidRPr="00D974BF">
        <w:t>compared</w:t>
      </w:r>
      <w:r w:rsidRPr="00D974BF">
        <w:t xml:space="preserve"> to sham controls (</w:t>
      </w:r>
      <w:r w:rsidR="00902200" w:rsidRPr="00D974BF">
        <w:rPr>
          <w:b/>
          <w:bCs/>
        </w:rPr>
        <w:t>Figure</w:t>
      </w:r>
      <w:r w:rsidRPr="00D974BF">
        <w:rPr>
          <w:b/>
          <w:bCs/>
        </w:rPr>
        <w:t xml:space="preserve"> </w:t>
      </w:r>
      <w:r w:rsidR="001608B0" w:rsidRPr="00D974BF">
        <w:rPr>
          <w:b/>
          <w:bCs/>
        </w:rPr>
        <w:t>8</w:t>
      </w:r>
      <w:proofErr w:type="gramStart"/>
      <w:r w:rsidRPr="00D974BF">
        <w:rPr>
          <w:b/>
          <w:bCs/>
        </w:rPr>
        <w:t>E,F</w:t>
      </w:r>
      <w:proofErr w:type="gramEnd"/>
      <w:r w:rsidRPr="00D974BF">
        <w:t>).</w:t>
      </w:r>
    </w:p>
    <w:p w14:paraId="64C51DD9" w14:textId="77777777" w:rsidR="000F66A9" w:rsidRPr="00D974BF" w:rsidRDefault="000F66A9" w:rsidP="00D974BF">
      <w:pPr>
        <w:rPr>
          <w:color w:val="808080"/>
        </w:rPr>
      </w:pPr>
    </w:p>
    <w:p w14:paraId="589A4F8F" w14:textId="2DA5156A" w:rsidR="006E4797" w:rsidRPr="00D974BF" w:rsidRDefault="00551D82" w:rsidP="00D974BF">
      <w:pPr>
        <w:rPr>
          <w:color w:val="808080"/>
        </w:rPr>
      </w:pPr>
      <w:r w:rsidRPr="00D974BF">
        <w:rPr>
          <w:b/>
        </w:rPr>
        <w:t>FIGURE LEGENDS:</w:t>
      </w:r>
    </w:p>
    <w:p w14:paraId="575426CE" w14:textId="77777777" w:rsidR="005D0346" w:rsidRPr="00D974BF" w:rsidRDefault="005D0346" w:rsidP="00D974BF">
      <w:pPr>
        <w:rPr>
          <w:b/>
          <w:bCs/>
        </w:rPr>
      </w:pPr>
    </w:p>
    <w:p w14:paraId="5F4C5EC3" w14:textId="7EAA411B" w:rsidR="00A616CD" w:rsidRPr="00D974BF" w:rsidRDefault="00A616CD" w:rsidP="00D974BF">
      <w:pPr>
        <w:rPr>
          <w:lang w:eastAsia="zh-CN"/>
        </w:rPr>
      </w:pPr>
      <w:r w:rsidRPr="00D974BF">
        <w:rPr>
          <w:b/>
          <w:bCs/>
        </w:rPr>
        <w:t>Figure 1</w:t>
      </w:r>
      <w:r w:rsidR="008E4D9B" w:rsidRPr="00D974BF">
        <w:rPr>
          <w:b/>
          <w:bCs/>
        </w:rPr>
        <w:t>:</w:t>
      </w:r>
      <w:r w:rsidRPr="00D974BF">
        <w:rPr>
          <w:b/>
          <w:bCs/>
        </w:rPr>
        <w:t xml:space="preserve"> </w:t>
      </w:r>
      <w:r w:rsidR="008E4D9B" w:rsidRPr="00D974BF">
        <w:rPr>
          <w:b/>
          <w:bCs/>
        </w:rPr>
        <w:t>S</w:t>
      </w:r>
      <w:r w:rsidRPr="00D974BF">
        <w:rPr>
          <w:b/>
          <w:bCs/>
        </w:rPr>
        <w:t>chem</w:t>
      </w:r>
      <w:r w:rsidR="008E4D9B" w:rsidRPr="00D974BF">
        <w:rPr>
          <w:b/>
          <w:bCs/>
        </w:rPr>
        <w:t>atic representation of t</w:t>
      </w:r>
      <w:r w:rsidR="008E4D9B" w:rsidRPr="00D974BF">
        <w:rPr>
          <w:b/>
          <w:bCs/>
          <w:color w:val="000000"/>
        </w:rPr>
        <w:t>he s</w:t>
      </w:r>
      <w:r w:rsidR="008E4D9B" w:rsidRPr="00D974BF">
        <w:rPr>
          <w:b/>
          <w:bCs/>
        </w:rPr>
        <w:t xml:space="preserve">urgical procedures and validation of PH reversal in </w:t>
      </w:r>
      <w:proofErr w:type="spellStart"/>
      <w:r w:rsidR="008E4D9B" w:rsidRPr="00D974BF">
        <w:rPr>
          <w:b/>
          <w:bCs/>
        </w:rPr>
        <w:t>AoB</w:t>
      </w:r>
      <w:proofErr w:type="spellEnd"/>
      <w:r w:rsidR="008E4D9B" w:rsidRPr="00D974BF">
        <w:rPr>
          <w:b/>
          <w:bCs/>
        </w:rPr>
        <w:t xml:space="preserve"> rats</w:t>
      </w:r>
      <w:r w:rsidR="008E4D9B" w:rsidRPr="00D974BF">
        <w:t>.</w:t>
      </w:r>
      <w:r w:rsidR="008E4D9B" w:rsidRPr="00D974BF">
        <w:rPr>
          <w:b/>
          <w:bCs/>
        </w:rPr>
        <w:t xml:space="preserve"> </w:t>
      </w:r>
      <w:r w:rsidR="008E4D9B" w:rsidRPr="00D974BF">
        <w:rPr>
          <w:lang w:eastAsia="zh-CN"/>
        </w:rPr>
        <w:t>The s</w:t>
      </w:r>
      <w:r w:rsidRPr="00D974BF">
        <w:rPr>
          <w:lang w:eastAsia="zh-CN"/>
        </w:rPr>
        <w:t xml:space="preserve">chematic depicts the different experimental groups used in the present study to test whether </w:t>
      </w:r>
      <w:proofErr w:type="spellStart"/>
      <w:r w:rsidRPr="00D974BF">
        <w:rPr>
          <w:lang w:eastAsia="zh-CN"/>
        </w:rPr>
        <w:t>debanding</w:t>
      </w:r>
      <w:proofErr w:type="spellEnd"/>
      <w:r w:rsidRPr="00D974BF">
        <w:rPr>
          <w:lang w:eastAsia="zh-CN"/>
        </w:rPr>
        <w:t xml:space="preserve"> surgery reverses PH-LHD. Sham, sham-operated controls; </w:t>
      </w:r>
      <w:proofErr w:type="spellStart"/>
      <w:r w:rsidRPr="00D974BF">
        <w:rPr>
          <w:lang w:eastAsia="zh-CN"/>
        </w:rPr>
        <w:t>AoB</w:t>
      </w:r>
      <w:proofErr w:type="spellEnd"/>
      <w:r w:rsidRPr="00D974BF">
        <w:rPr>
          <w:lang w:eastAsia="zh-CN"/>
        </w:rPr>
        <w:t xml:space="preserve">, aortic banding; Deb, </w:t>
      </w:r>
      <w:proofErr w:type="spellStart"/>
      <w:r w:rsidRPr="00D974BF">
        <w:rPr>
          <w:lang w:eastAsia="zh-CN"/>
        </w:rPr>
        <w:t>debanding</w:t>
      </w:r>
      <w:proofErr w:type="spellEnd"/>
      <w:r w:rsidRPr="00D974BF">
        <w:rPr>
          <w:lang w:eastAsia="zh-CN"/>
        </w:rPr>
        <w:t xml:space="preserve">. Triangles mark </w:t>
      </w:r>
      <w:r w:rsidR="0097470B" w:rsidRPr="00D974BF">
        <w:rPr>
          <w:lang w:eastAsia="zh-CN"/>
        </w:rPr>
        <w:t xml:space="preserve">the </w:t>
      </w:r>
      <w:r w:rsidRPr="00D974BF">
        <w:rPr>
          <w:lang w:eastAsia="zh-CN"/>
        </w:rPr>
        <w:t xml:space="preserve">time point of surgical interventions: primary operation (sham or </w:t>
      </w:r>
      <w:proofErr w:type="spellStart"/>
      <w:r w:rsidRPr="00D974BF">
        <w:rPr>
          <w:lang w:eastAsia="zh-CN"/>
        </w:rPr>
        <w:t>AoB</w:t>
      </w:r>
      <w:proofErr w:type="spellEnd"/>
      <w:r w:rsidR="0048274C" w:rsidRPr="00D974BF">
        <w:rPr>
          <w:lang w:eastAsia="zh-CN"/>
        </w:rPr>
        <w:t>; red</w:t>
      </w:r>
      <w:r w:rsidRPr="00D974BF">
        <w:rPr>
          <w:lang w:eastAsia="zh-CN"/>
        </w:rPr>
        <w:t>) at week 0 and secondary operation (Deb</w:t>
      </w:r>
      <w:r w:rsidR="0048274C" w:rsidRPr="00D974BF">
        <w:rPr>
          <w:lang w:eastAsia="zh-CN"/>
        </w:rPr>
        <w:t>; green</w:t>
      </w:r>
      <w:r w:rsidRPr="00D974BF">
        <w:rPr>
          <w:lang w:eastAsia="zh-CN"/>
        </w:rPr>
        <w:t xml:space="preserve">) at week 3. Circles mark </w:t>
      </w:r>
      <w:r w:rsidR="0097470B" w:rsidRPr="00D974BF">
        <w:rPr>
          <w:lang w:eastAsia="zh-CN"/>
        </w:rPr>
        <w:t xml:space="preserve">the </w:t>
      </w:r>
      <w:r w:rsidRPr="00D974BF">
        <w:rPr>
          <w:lang w:eastAsia="zh-CN"/>
        </w:rPr>
        <w:t xml:space="preserve">end-point analyses at which PH-LHD was assessed by </w:t>
      </w:r>
      <w:r w:rsidR="005341F8" w:rsidRPr="00D974BF">
        <w:rPr>
          <w:lang w:eastAsia="zh-CN"/>
        </w:rPr>
        <w:t>LV and RV pressures and hypertrophy measurements</w:t>
      </w:r>
      <w:r w:rsidRPr="00D974BF">
        <w:rPr>
          <w:lang w:eastAsia="zh-CN"/>
        </w:rPr>
        <w:t>, respectively.</w:t>
      </w:r>
    </w:p>
    <w:p w14:paraId="2C26EFC6" w14:textId="77777777" w:rsidR="00CE7D15" w:rsidRPr="00D974BF" w:rsidRDefault="00CE7D15" w:rsidP="00D974BF">
      <w:pPr>
        <w:rPr>
          <w:b/>
          <w:bCs/>
        </w:rPr>
      </w:pPr>
    </w:p>
    <w:p w14:paraId="67E854EE" w14:textId="61E5C773" w:rsidR="00A616CD" w:rsidRPr="00D974BF" w:rsidRDefault="00A616CD" w:rsidP="00D974BF">
      <w:r w:rsidRPr="00D974BF">
        <w:rPr>
          <w:b/>
          <w:bCs/>
        </w:rPr>
        <w:t>Figure 2</w:t>
      </w:r>
      <w:r w:rsidR="00185E05" w:rsidRPr="00D974BF">
        <w:rPr>
          <w:b/>
          <w:bCs/>
        </w:rPr>
        <w:t>:</w:t>
      </w:r>
      <w:r w:rsidRPr="00D974BF">
        <w:rPr>
          <w:b/>
          <w:bCs/>
        </w:rPr>
        <w:t xml:space="preserve"> Surgical instruments</w:t>
      </w:r>
      <w:r w:rsidR="00F3528E" w:rsidRPr="00D974BF">
        <w:rPr>
          <w:b/>
          <w:bCs/>
        </w:rPr>
        <w:t xml:space="preserve">. </w:t>
      </w:r>
      <w:r w:rsidR="00F3528E" w:rsidRPr="00D974BF">
        <w:t>(</w:t>
      </w:r>
      <w:r w:rsidRPr="00D974BF">
        <w:rPr>
          <w:b/>
          <w:bCs/>
        </w:rPr>
        <w:t>A</w:t>
      </w:r>
      <w:r w:rsidR="00F3528E" w:rsidRPr="00D974BF">
        <w:t>)</w:t>
      </w:r>
      <w:r w:rsidRPr="00D974BF">
        <w:t xml:space="preserve"> Fine scissors Tungsten carbide. </w:t>
      </w:r>
      <w:r w:rsidR="00F3528E" w:rsidRPr="00D974BF">
        <w:t>(</w:t>
      </w:r>
      <w:r w:rsidRPr="00D974BF">
        <w:rPr>
          <w:b/>
          <w:bCs/>
        </w:rPr>
        <w:t>B</w:t>
      </w:r>
      <w:r w:rsidR="00F3528E" w:rsidRPr="00D974BF">
        <w:rPr>
          <w:b/>
          <w:bCs/>
        </w:rPr>
        <w:t>)</w:t>
      </w:r>
      <w:r w:rsidRPr="00D974BF">
        <w:t xml:space="preserve"> </w:t>
      </w:r>
      <w:proofErr w:type="spellStart"/>
      <w:r w:rsidRPr="00D974BF">
        <w:t>Moria</w:t>
      </w:r>
      <w:proofErr w:type="spellEnd"/>
      <w:r w:rsidRPr="00D974BF">
        <w:t xml:space="preserve"> Iris forceps</w:t>
      </w:r>
      <w:r w:rsidR="00D7750C" w:rsidRPr="00D974BF">
        <w:t xml:space="preserve"> and</w:t>
      </w:r>
      <w:r w:rsidRPr="00D974BF">
        <w:t xml:space="preserve"> </w:t>
      </w:r>
      <w:r w:rsidR="00F3528E" w:rsidRPr="00D974BF">
        <w:t>(</w:t>
      </w:r>
      <w:r w:rsidRPr="00D974BF">
        <w:rPr>
          <w:b/>
          <w:bCs/>
        </w:rPr>
        <w:t>B</w:t>
      </w:r>
      <w:r w:rsidR="00932D9F" w:rsidRPr="00D974BF">
        <w:rPr>
          <w:b/>
          <w:bCs/>
        </w:rPr>
        <w:t>'</w:t>
      </w:r>
      <w:r w:rsidR="00F3528E" w:rsidRPr="00D974BF">
        <w:t>)</w:t>
      </w:r>
      <w:r w:rsidRPr="00D974BF">
        <w:t xml:space="preserve"> Serrated </w:t>
      </w:r>
      <w:proofErr w:type="spellStart"/>
      <w:r w:rsidRPr="00D974BF">
        <w:t>Graefe</w:t>
      </w:r>
      <w:proofErr w:type="spellEnd"/>
      <w:r w:rsidRPr="00D974BF">
        <w:t xml:space="preserve"> forceps. The forceps</w:t>
      </w:r>
      <w:r w:rsidR="00932D9F" w:rsidRPr="00D974BF">
        <w:t>'</w:t>
      </w:r>
      <w:r w:rsidRPr="00D974BF">
        <w:t xml:space="preserve"> tips are shown enlarged. </w:t>
      </w:r>
      <w:r w:rsidR="00F3528E" w:rsidRPr="00D974BF">
        <w:t>(</w:t>
      </w:r>
      <w:r w:rsidRPr="00D974BF">
        <w:rPr>
          <w:b/>
          <w:bCs/>
        </w:rPr>
        <w:t>C</w:t>
      </w:r>
      <w:r w:rsidR="00F3528E" w:rsidRPr="00D974BF">
        <w:t>)</w:t>
      </w:r>
      <w:r w:rsidRPr="00D974BF">
        <w:t xml:space="preserve"> Noyes spring scissors. </w:t>
      </w:r>
      <w:r w:rsidR="00F3528E" w:rsidRPr="00D974BF">
        <w:t>(</w:t>
      </w:r>
      <w:r w:rsidRPr="00D974BF">
        <w:rPr>
          <w:b/>
          <w:bCs/>
        </w:rPr>
        <w:t>D</w:t>
      </w:r>
      <w:r w:rsidR="00F3528E" w:rsidRPr="00D974BF">
        <w:t>)</w:t>
      </w:r>
      <w:r w:rsidRPr="00D974BF">
        <w:t xml:space="preserve"> Tracheal cannula. </w:t>
      </w:r>
      <w:r w:rsidR="00F3528E" w:rsidRPr="00D974BF">
        <w:t>(</w:t>
      </w:r>
      <w:r w:rsidRPr="00D974BF">
        <w:rPr>
          <w:b/>
          <w:bCs/>
        </w:rPr>
        <w:t>E</w:t>
      </w:r>
      <w:r w:rsidRPr="00D974BF">
        <w:t xml:space="preserve">, </w:t>
      </w:r>
      <w:r w:rsidRPr="00D974BF">
        <w:rPr>
          <w:b/>
          <w:bCs/>
        </w:rPr>
        <w:t>E</w:t>
      </w:r>
      <w:r w:rsidR="00932D9F" w:rsidRPr="00D974BF">
        <w:rPr>
          <w:b/>
          <w:bCs/>
        </w:rPr>
        <w:t>'</w:t>
      </w:r>
      <w:r w:rsidR="00F3528E" w:rsidRPr="00D974BF">
        <w:t>)</w:t>
      </w:r>
      <w:r w:rsidRPr="00D974BF">
        <w:t xml:space="preserve"> </w:t>
      </w:r>
      <w:r w:rsidR="00D7750C" w:rsidRPr="00D974BF">
        <w:t xml:space="preserve">4-0 and </w:t>
      </w:r>
      <w:r w:rsidRPr="00D974BF">
        <w:t>6-0 suture</w:t>
      </w:r>
      <w:r w:rsidR="0048274C" w:rsidRPr="00D974BF">
        <w:t>s,</w:t>
      </w:r>
      <w:r w:rsidRPr="00D974BF">
        <w:t xml:space="preserve"> </w:t>
      </w:r>
      <w:r w:rsidR="00D7750C" w:rsidRPr="00D974BF">
        <w:t>respectively</w:t>
      </w:r>
      <w:r w:rsidRPr="00D974BF">
        <w:t xml:space="preserve">. </w:t>
      </w:r>
      <w:r w:rsidR="00F3528E" w:rsidRPr="00D974BF">
        <w:t>(</w:t>
      </w:r>
      <w:r w:rsidRPr="00D974BF">
        <w:rPr>
          <w:b/>
          <w:bCs/>
        </w:rPr>
        <w:t>F</w:t>
      </w:r>
      <w:r w:rsidR="00F3528E" w:rsidRPr="00D974BF">
        <w:t>)</w:t>
      </w:r>
      <w:r w:rsidRPr="00D974BF">
        <w:t xml:space="preserve"> Fine scissors Tungsten carbide. </w:t>
      </w:r>
      <w:r w:rsidR="00F3528E" w:rsidRPr="00D974BF">
        <w:t>(</w:t>
      </w:r>
      <w:r w:rsidRPr="00D974BF">
        <w:rPr>
          <w:b/>
          <w:bCs/>
        </w:rPr>
        <w:t>G</w:t>
      </w:r>
      <w:r w:rsidR="00F3528E" w:rsidRPr="00D974BF">
        <w:t>)</w:t>
      </w:r>
      <w:r w:rsidRPr="00D974BF">
        <w:t xml:space="preserve"> Rib spreader</w:t>
      </w:r>
      <w:r w:rsidR="00D7750C" w:rsidRPr="00D974BF">
        <w:t>.</w:t>
      </w:r>
      <w:r w:rsidRPr="00D974BF">
        <w:t xml:space="preserve"> </w:t>
      </w:r>
      <w:r w:rsidR="00F3528E" w:rsidRPr="00D974BF">
        <w:t>(</w:t>
      </w:r>
      <w:r w:rsidRPr="00D974BF">
        <w:rPr>
          <w:b/>
          <w:bCs/>
        </w:rPr>
        <w:t>H</w:t>
      </w:r>
      <w:r w:rsidR="00F3528E" w:rsidRPr="00D974BF">
        <w:t>)</w:t>
      </w:r>
      <w:r w:rsidRPr="00D974BF">
        <w:t xml:space="preserve"> Mathieu needle holder. </w:t>
      </w:r>
      <w:r w:rsidR="00F3528E" w:rsidRPr="00D974BF">
        <w:t>(</w:t>
      </w:r>
      <w:r w:rsidRPr="00D974BF">
        <w:rPr>
          <w:b/>
          <w:bCs/>
        </w:rPr>
        <w:t>I</w:t>
      </w:r>
      <w:r w:rsidR="00F3528E" w:rsidRPr="00D974BF">
        <w:t>)</w:t>
      </w:r>
      <w:r w:rsidRPr="00D974BF">
        <w:t xml:space="preserve"> Sponge points tissue.</w:t>
      </w:r>
    </w:p>
    <w:p w14:paraId="4E538F3C" w14:textId="77777777" w:rsidR="00F3528E" w:rsidRPr="00D974BF" w:rsidRDefault="00F3528E" w:rsidP="00D974BF">
      <w:pPr>
        <w:rPr>
          <w:b/>
          <w:bCs/>
        </w:rPr>
      </w:pPr>
    </w:p>
    <w:p w14:paraId="46EFAD7D" w14:textId="0F21478E" w:rsidR="00F50E3A" w:rsidRPr="00D974BF" w:rsidRDefault="00FB0DCE" w:rsidP="00D974BF">
      <w:r w:rsidRPr="00D974BF">
        <w:rPr>
          <w:b/>
          <w:bCs/>
        </w:rPr>
        <w:t>Figure 3</w:t>
      </w:r>
      <w:r w:rsidR="00CC1D25" w:rsidRPr="00D974BF">
        <w:rPr>
          <w:b/>
          <w:bCs/>
        </w:rPr>
        <w:t>:</w:t>
      </w:r>
      <w:r w:rsidRPr="00D974BF">
        <w:rPr>
          <w:b/>
          <w:bCs/>
        </w:rPr>
        <w:t xml:space="preserve"> </w:t>
      </w:r>
      <w:r w:rsidR="00F50E3A" w:rsidRPr="00D974BF">
        <w:rPr>
          <w:b/>
          <w:bCs/>
        </w:rPr>
        <w:t>Tracheotomy and thoracotomy</w:t>
      </w:r>
      <w:r w:rsidR="00CC1D25" w:rsidRPr="00D974BF">
        <w:rPr>
          <w:b/>
          <w:bCs/>
        </w:rPr>
        <w:t>.</w:t>
      </w:r>
      <w:r w:rsidR="0091733C" w:rsidRPr="00D974BF">
        <w:rPr>
          <w:b/>
          <w:bCs/>
        </w:rPr>
        <w:t xml:space="preserve"> </w:t>
      </w:r>
      <w:r w:rsidR="00242C78" w:rsidRPr="00D974BF">
        <w:t>Image</w:t>
      </w:r>
      <w:r w:rsidR="0048274C" w:rsidRPr="00D974BF">
        <w:t>s illustrate</w:t>
      </w:r>
      <w:r w:rsidR="00F50E3A" w:rsidRPr="00D974BF">
        <w:t xml:space="preserve"> the surgical steps </w:t>
      </w:r>
      <w:r w:rsidR="0048274C" w:rsidRPr="00D974BF">
        <w:t>for the</w:t>
      </w:r>
      <w:r w:rsidR="00A26D24" w:rsidRPr="00D974BF">
        <w:t xml:space="preserve"> </w:t>
      </w:r>
      <w:r w:rsidR="00F50E3A" w:rsidRPr="00D974BF">
        <w:t>tracheotomy</w:t>
      </w:r>
      <w:r w:rsidR="0091733C" w:rsidRPr="00D974BF">
        <w:t>. (</w:t>
      </w:r>
      <w:r w:rsidR="005054AC" w:rsidRPr="00D974BF">
        <w:rPr>
          <w:b/>
          <w:bCs/>
        </w:rPr>
        <w:t>A</w:t>
      </w:r>
      <w:r w:rsidR="0091733C" w:rsidRPr="00D974BF">
        <w:t>)</w:t>
      </w:r>
      <w:r w:rsidR="00F50E3A" w:rsidRPr="00D974BF">
        <w:t xml:space="preserve"> </w:t>
      </w:r>
      <w:r w:rsidR="0091733C" w:rsidRPr="00D974BF">
        <w:rPr>
          <w:bCs/>
        </w:rPr>
        <w:t>C</w:t>
      </w:r>
      <w:r w:rsidR="00F50E3A" w:rsidRPr="00D974BF">
        <w:rPr>
          <w:bCs/>
        </w:rPr>
        <w:t>ervical midline incision</w:t>
      </w:r>
      <w:r w:rsidR="0091733C" w:rsidRPr="00D974BF">
        <w:rPr>
          <w:bCs/>
        </w:rPr>
        <w:t>.</w:t>
      </w:r>
      <w:r w:rsidR="005054AC" w:rsidRPr="00D974BF">
        <w:rPr>
          <w:bCs/>
        </w:rPr>
        <w:t xml:space="preserve"> </w:t>
      </w:r>
      <w:r w:rsidR="0091733C" w:rsidRPr="00D974BF">
        <w:rPr>
          <w:bCs/>
        </w:rPr>
        <w:t>(</w:t>
      </w:r>
      <w:r w:rsidR="005054AC" w:rsidRPr="00D974BF">
        <w:rPr>
          <w:b/>
        </w:rPr>
        <w:t>B</w:t>
      </w:r>
      <w:r w:rsidR="0091733C" w:rsidRPr="00D974BF">
        <w:rPr>
          <w:bCs/>
        </w:rPr>
        <w:t>)</w:t>
      </w:r>
      <w:r w:rsidR="005054AC" w:rsidRPr="00D974BF">
        <w:rPr>
          <w:bCs/>
        </w:rPr>
        <w:t xml:space="preserve"> </w:t>
      </w:r>
      <w:r w:rsidR="0091733C" w:rsidRPr="00D974BF">
        <w:rPr>
          <w:bCs/>
        </w:rPr>
        <w:t>I</w:t>
      </w:r>
      <w:r w:rsidR="005054AC" w:rsidRPr="00D974BF">
        <w:rPr>
          <w:bCs/>
        </w:rPr>
        <w:t xml:space="preserve">ncision of the trachea between two cartilaginous </w:t>
      </w:r>
      <w:r w:rsidR="005054AC" w:rsidRPr="00D974BF">
        <w:rPr>
          <w:bCs/>
        </w:rPr>
        <w:lastRenderedPageBreak/>
        <w:t>rings</w:t>
      </w:r>
      <w:r w:rsidR="0091733C" w:rsidRPr="00D974BF">
        <w:rPr>
          <w:bCs/>
        </w:rPr>
        <w:t>.</w:t>
      </w:r>
      <w:r w:rsidR="005054AC" w:rsidRPr="00D974BF">
        <w:rPr>
          <w:bCs/>
        </w:rPr>
        <w:t xml:space="preserve"> </w:t>
      </w:r>
      <w:r w:rsidR="0091733C" w:rsidRPr="00D974BF">
        <w:rPr>
          <w:bCs/>
        </w:rPr>
        <w:t>(</w:t>
      </w:r>
      <w:r w:rsidR="005054AC" w:rsidRPr="00D974BF">
        <w:rPr>
          <w:b/>
        </w:rPr>
        <w:t>C</w:t>
      </w:r>
      <w:r w:rsidR="0091733C" w:rsidRPr="00D974BF">
        <w:rPr>
          <w:bCs/>
        </w:rPr>
        <w:t>)</w:t>
      </w:r>
      <w:r w:rsidR="005054AC" w:rsidRPr="00D974BF">
        <w:rPr>
          <w:bCs/>
        </w:rPr>
        <w:t xml:space="preserve"> </w:t>
      </w:r>
      <w:r w:rsidR="0091733C" w:rsidRPr="00D974BF">
        <w:rPr>
          <w:bCs/>
        </w:rPr>
        <w:t>T</w:t>
      </w:r>
      <w:r w:rsidR="005054AC" w:rsidRPr="00D974BF">
        <w:rPr>
          <w:bCs/>
        </w:rPr>
        <w:t>racheal cannula inserted into the trachea and secure</w:t>
      </w:r>
      <w:r w:rsidR="0048274C" w:rsidRPr="00D974BF">
        <w:rPr>
          <w:bCs/>
        </w:rPr>
        <w:t>d</w:t>
      </w:r>
      <w:r w:rsidR="005054AC" w:rsidRPr="00D974BF">
        <w:rPr>
          <w:bCs/>
        </w:rPr>
        <w:t xml:space="preserve"> with a suture</w:t>
      </w:r>
      <w:r w:rsidR="0091733C" w:rsidRPr="00D974BF">
        <w:rPr>
          <w:bCs/>
        </w:rPr>
        <w:t>. (</w:t>
      </w:r>
      <w:r w:rsidR="00415B22" w:rsidRPr="00D974BF">
        <w:rPr>
          <w:b/>
        </w:rPr>
        <w:t>D</w:t>
      </w:r>
      <w:r w:rsidR="0091733C" w:rsidRPr="00D974BF">
        <w:rPr>
          <w:bCs/>
        </w:rPr>
        <w:t>)</w:t>
      </w:r>
      <w:r w:rsidR="005054AC" w:rsidRPr="00D974BF">
        <w:rPr>
          <w:bCs/>
        </w:rPr>
        <w:t xml:space="preserve"> </w:t>
      </w:r>
      <w:r w:rsidR="0091733C" w:rsidRPr="00D974BF">
        <w:rPr>
          <w:bCs/>
        </w:rPr>
        <w:t>T</w:t>
      </w:r>
      <w:r w:rsidR="007075B7" w:rsidRPr="00D974BF">
        <w:rPr>
          <w:bCs/>
        </w:rPr>
        <w:t>he t</w:t>
      </w:r>
      <w:r w:rsidR="00A26D24" w:rsidRPr="00D974BF">
        <w:rPr>
          <w:bCs/>
        </w:rPr>
        <w:t xml:space="preserve">racheal cannula </w:t>
      </w:r>
      <w:r w:rsidR="007075B7" w:rsidRPr="00D974BF">
        <w:rPr>
          <w:bCs/>
        </w:rPr>
        <w:t xml:space="preserve">is </w:t>
      </w:r>
      <w:r w:rsidR="00A26D24" w:rsidRPr="00D974BF">
        <w:rPr>
          <w:bCs/>
        </w:rPr>
        <w:t xml:space="preserve">connected to </w:t>
      </w:r>
      <w:r w:rsidR="0048274C" w:rsidRPr="00D974BF">
        <w:rPr>
          <w:bCs/>
        </w:rPr>
        <w:t xml:space="preserve">a </w:t>
      </w:r>
      <w:r w:rsidR="005054AC" w:rsidRPr="00D974BF">
        <w:rPr>
          <w:bCs/>
        </w:rPr>
        <w:t xml:space="preserve">mechanical </w:t>
      </w:r>
      <w:r w:rsidR="0048274C" w:rsidRPr="00D974BF">
        <w:rPr>
          <w:bCs/>
        </w:rPr>
        <w:t>ventilator</w:t>
      </w:r>
      <w:r w:rsidR="0010080D" w:rsidRPr="00D974BF">
        <w:rPr>
          <w:bCs/>
        </w:rPr>
        <w:t>.</w:t>
      </w:r>
      <w:r w:rsidR="00A26D24" w:rsidRPr="00D974BF">
        <w:rPr>
          <w:bCs/>
        </w:rPr>
        <w:t xml:space="preserve"> (</w:t>
      </w:r>
      <w:r w:rsidR="00415B22" w:rsidRPr="00D974BF">
        <w:rPr>
          <w:b/>
        </w:rPr>
        <w:t>E</w:t>
      </w:r>
      <w:r w:rsidR="00A26D24" w:rsidRPr="00D974BF">
        <w:rPr>
          <w:bCs/>
        </w:rPr>
        <w:t xml:space="preserve">) </w:t>
      </w:r>
      <w:r w:rsidR="00242C78" w:rsidRPr="00D974BF">
        <w:t>Image</w:t>
      </w:r>
      <w:r w:rsidR="0048274C" w:rsidRPr="00D974BF">
        <w:t>s</w:t>
      </w:r>
      <w:r w:rsidR="00A26D24" w:rsidRPr="00D974BF">
        <w:t xml:space="preserve"> </w:t>
      </w:r>
      <w:r w:rsidR="0048274C" w:rsidRPr="00D974BF">
        <w:t xml:space="preserve">illustrate </w:t>
      </w:r>
      <w:r w:rsidR="00A26D24" w:rsidRPr="00D974BF">
        <w:t xml:space="preserve">the surgical steps </w:t>
      </w:r>
      <w:r w:rsidR="0048274C" w:rsidRPr="00D974BF">
        <w:t>for the</w:t>
      </w:r>
      <w:r w:rsidR="00A26D24" w:rsidRPr="00D974BF">
        <w:t xml:space="preserve"> thoracotomy</w:t>
      </w:r>
      <w:r w:rsidR="0010080D" w:rsidRPr="00D974BF">
        <w:t>.</w:t>
      </w:r>
      <w:r w:rsidR="00A26D24" w:rsidRPr="00D974BF">
        <w:t xml:space="preserve"> </w:t>
      </w:r>
      <w:r w:rsidR="0010080D" w:rsidRPr="00D974BF">
        <w:t>(</w:t>
      </w:r>
      <w:r w:rsidR="00415B22" w:rsidRPr="00D974BF">
        <w:rPr>
          <w:b/>
          <w:bCs/>
        </w:rPr>
        <w:t>F</w:t>
      </w:r>
      <w:r w:rsidR="0010080D" w:rsidRPr="00D974BF">
        <w:t>)</w:t>
      </w:r>
      <w:r w:rsidR="00A26D24" w:rsidRPr="00D974BF">
        <w:t xml:space="preserve"> </w:t>
      </w:r>
      <w:r w:rsidR="0010080D" w:rsidRPr="00D974BF">
        <w:t>S</w:t>
      </w:r>
      <w:r w:rsidR="00415B22" w:rsidRPr="00D974BF">
        <w:t>kin incision between the second and third ribs</w:t>
      </w:r>
      <w:r w:rsidR="0010080D" w:rsidRPr="00D974BF">
        <w:t>.</w:t>
      </w:r>
      <w:r w:rsidR="00415B22" w:rsidRPr="00D974BF">
        <w:t xml:space="preserve"> </w:t>
      </w:r>
      <w:r w:rsidR="0010080D" w:rsidRPr="00D974BF">
        <w:t>(</w:t>
      </w:r>
      <w:r w:rsidR="00415B22" w:rsidRPr="00D974BF">
        <w:rPr>
          <w:b/>
          <w:bCs/>
        </w:rPr>
        <w:t>G</w:t>
      </w:r>
      <w:r w:rsidR="0010080D" w:rsidRPr="00D974BF">
        <w:t>)</w:t>
      </w:r>
      <w:r w:rsidR="00415B22" w:rsidRPr="00D974BF">
        <w:t xml:space="preserve"> </w:t>
      </w:r>
      <w:r w:rsidR="0010080D" w:rsidRPr="00D974BF">
        <w:t>C</w:t>
      </w:r>
      <w:r w:rsidR="00415B22" w:rsidRPr="00D974BF">
        <w:t>ut</w:t>
      </w:r>
      <w:r w:rsidR="0048274C" w:rsidRPr="00D974BF">
        <w:t>ting of</w:t>
      </w:r>
      <w:r w:rsidR="00415B22" w:rsidRPr="00D974BF">
        <w:t xml:space="preserve"> muscles</w:t>
      </w:r>
      <w:r w:rsidR="0010080D" w:rsidRPr="00D974BF">
        <w:t>.</w:t>
      </w:r>
      <w:r w:rsidR="00415B22" w:rsidRPr="00D974BF">
        <w:t xml:space="preserve"> </w:t>
      </w:r>
      <w:r w:rsidR="0010080D" w:rsidRPr="00D974BF">
        <w:t>(</w:t>
      </w:r>
      <w:r w:rsidR="00415B22" w:rsidRPr="00D974BF">
        <w:rPr>
          <w:b/>
          <w:bCs/>
        </w:rPr>
        <w:t>H</w:t>
      </w:r>
      <w:r w:rsidR="0010080D" w:rsidRPr="00D974BF">
        <w:t>)</w:t>
      </w:r>
      <w:r w:rsidR="00415B22" w:rsidRPr="00D974BF">
        <w:t xml:space="preserve"> </w:t>
      </w:r>
      <w:r w:rsidR="0010080D" w:rsidRPr="00D974BF">
        <w:t>C</w:t>
      </w:r>
      <w:r w:rsidR="0048274C" w:rsidRPr="00D974BF">
        <w:t xml:space="preserve">reation of </w:t>
      </w:r>
      <w:r w:rsidR="00415B22" w:rsidRPr="00D974BF">
        <w:t xml:space="preserve">a thoracic surgical window by </w:t>
      </w:r>
      <w:r w:rsidR="004761BA" w:rsidRPr="00D974BF">
        <w:t>spreading the second and the third ribs</w:t>
      </w:r>
      <w:r w:rsidR="00415B22" w:rsidRPr="00D974BF">
        <w:t>.</w:t>
      </w:r>
    </w:p>
    <w:p w14:paraId="2272BFA3" w14:textId="77777777" w:rsidR="0091733C" w:rsidRPr="00D974BF" w:rsidRDefault="0091733C" w:rsidP="00D974BF">
      <w:pPr>
        <w:rPr>
          <w:b/>
          <w:bCs/>
          <w:color w:val="FF0000"/>
        </w:rPr>
      </w:pPr>
    </w:p>
    <w:p w14:paraId="7217E479" w14:textId="75FA70BF" w:rsidR="00A616CD" w:rsidRPr="00D974BF" w:rsidRDefault="00A616CD" w:rsidP="00D974BF">
      <w:pPr>
        <w:rPr>
          <w:b/>
          <w:bCs/>
          <w:i/>
          <w:iCs/>
        </w:rPr>
      </w:pPr>
      <w:r w:rsidRPr="00D974BF">
        <w:rPr>
          <w:b/>
          <w:bCs/>
        </w:rPr>
        <w:t xml:space="preserve">Figure </w:t>
      </w:r>
      <w:r w:rsidR="00C619B2" w:rsidRPr="00D974BF">
        <w:rPr>
          <w:b/>
          <w:bCs/>
        </w:rPr>
        <w:t>4</w:t>
      </w:r>
      <w:r w:rsidR="00373FFB" w:rsidRPr="00D974BF">
        <w:rPr>
          <w:b/>
          <w:bCs/>
        </w:rPr>
        <w:t>:</w:t>
      </w:r>
      <w:r w:rsidRPr="00D974BF">
        <w:rPr>
          <w:b/>
          <w:bCs/>
        </w:rPr>
        <w:t xml:space="preserve"> Visualization of the aortic-constricting clip </w:t>
      </w:r>
      <w:r w:rsidRPr="00D974BF">
        <w:rPr>
          <w:b/>
          <w:bCs/>
          <w:i/>
          <w:iCs/>
        </w:rPr>
        <w:t>in vivo</w:t>
      </w:r>
      <w:r w:rsidRPr="00D974BF">
        <w:rPr>
          <w:b/>
          <w:bCs/>
        </w:rPr>
        <w:t xml:space="preserve"> and </w:t>
      </w:r>
      <w:r w:rsidRPr="00D974BF">
        <w:rPr>
          <w:b/>
          <w:bCs/>
          <w:i/>
          <w:iCs/>
        </w:rPr>
        <w:t>ex vivo</w:t>
      </w:r>
      <w:r w:rsidR="00373FFB" w:rsidRPr="00D974BF">
        <w:rPr>
          <w:b/>
          <w:bCs/>
          <w:i/>
          <w:iCs/>
        </w:rPr>
        <w:t xml:space="preserve">. </w:t>
      </w:r>
      <w:r w:rsidR="00373FFB" w:rsidRPr="00D974BF">
        <w:t>(</w:t>
      </w:r>
      <w:r w:rsidRPr="00D974BF">
        <w:rPr>
          <w:b/>
          <w:bCs/>
        </w:rPr>
        <w:t>A</w:t>
      </w:r>
      <w:r w:rsidR="00373FFB" w:rsidRPr="00D974BF">
        <w:t>)</w:t>
      </w:r>
      <w:r w:rsidRPr="00D974BF">
        <w:t xml:space="preserve"> </w:t>
      </w:r>
      <w:r w:rsidR="00440487" w:rsidRPr="00D974BF">
        <w:t xml:space="preserve">The image </w:t>
      </w:r>
      <w:r w:rsidRPr="00D974BF">
        <w:t xml:space="preserve">shows the thoracic cavity of an </w:t>
      </w:r>
      <w:proofErr w:type="spellStart"/>
      <w:r w:rsidRPr="00D974BF">
        <w:t>AoB</w:t>
      </w:r>
      <w:proofErr w:type="spellEnd"/>
      <w:r w:rsidRPr="00D974BF">
        <w:t xml:space="preserve"> rat with a titanium clip placed on the ascending aorta. </w:t>
      </w:r>
      <w:r w:rsidR="00373FFB" w:rsidRPr="00D974BF">
        <w:t>(</w:t>
      </w:r>
      <w:r w:rsidRPr="00D974BF">
        <w:rPr>
          <w:b/>
          <w:bCs/>
          <w:lang w:eastAsia="zh-CN"/>
        </w:rPr>
        <w:t>B</w:t>
      </w:r>
      <w:r w:rsidR="00373FFB" w:rsidRPr="00D974BF">
        <w:rPr>
          <w:lang w:eastAsia="zh-CN"/>
        </w:rPr>
        <w:t>)</w:t>
      </w:r>
      <w:r w:rsidRPr="00D974BF">
        <w:rPr>
          <w:lang w:eastAsia="zh-CN"/>
        </w:rPr>
        <w:t xml:space="preserve"> </w:t>
      </w:r>
      <w:r w:rsidR="00440487" w:rsidRPr="00D974BF">
        <w:t>The image</w:t>
      </w:r>
      <w:r w:rsidR="00440487" w:rsidRPr="00D974BF">
        <w:rPr>
          <w:lang w:eastAsia="zh-CN"/>
        </w:rPr>
        <w:t xml:space="preserve"> </w:t>
      </w:r>
      <w:r w:rsidRPr="00D974BF">
        <w:rPr>
          <w:lang w:eastAsia="zh-CN"/>
        </w:rPr>
        <w:t xml:space="preserve">shows closed and opened clip </w:t>
      </w:r>
      <w:r w:rsidRPr="00D974BF">
        <w:rPr>
          <w:i/>
          <w:iCs/>
          <w:lang w:eastAsia="zh-CN"/>
        </w:rPr>
        <w:t>ex vivo</w:t>
      </w:r>
      <w:r w:rsidRPr="00D974BF">
        <w:rPr>
          <w:lang w:eastAsia="zh-CN"/>
        </w:rPr>
        <w:t xml:space="preserve">. Asterisk marks the part of the clip that </w:t>
      </w:r>
      <w:r w:rsidR="00373FFB" w:rsidRPr="00D974BF">
        <w:rPr>
          <w:lang w:eastAsia="zh-CN"/>
        </w:rPr>
        <w:t>the needle holder compresses</w:t>
      </w:r>
      <w:r w:rsidRPr="00D974BF">
        <w:rPr>
          <w:lang w:eastAsia="zh-CN"/>
        </w:rPr>
        <w:t xml:space="preserve"> </w:t>
      </w:r>
      <w:r w:rsidRPr="00D974BF">
        <w:rPr>
          <w:i/>
          <w:iCs/>
          <w:lang w:eastAsia="zh-CN"/>
        </w:rPr>
        <w:t>in vivo</w:t>
      </w:r>
      <w:r w:rsidRPr="00D974BF">
        <w:rPr>
          <w:lang w:eastAsia="zh-CN"/>
        </w:rPr>
        <w:t xml:space="preserve"> to open the clip. </w:t>
      </w:r>
    </w:p>
    <w:p w14:paraId="0E684C58" w14:textId="77777777" w:rsidR="00373FFB" w:rsidRPr="00D974BF" w:rsidRDefault="00373FFB" w:rsidP="00D974BF">
      <w:pPr>
        <w:rPr>
          <w:lang w:eastAsia="zh-CN"/>
        </w:rPr>
      </w:pPr>
    </w:p>
    <w:p w14:paraId="1D272E81" w14:textId="11BDDFAE" w:rsidR="00641CA0" w:rsidRPr="00D974BF" w:rsidRDefault="00C619B2" w:rsidP="00D974BF">
      <w:pPr>
        <w:rPr>
          <w:b/>
          <w:bCs/>
          <w:lang w:eastAsia="zh-CN"/>
        </w:rPr>
      </w:pPr>
      <w:r w:rsidRPr="00D974BF">
        <w:rPr>
          <w:b/>
          <w:bCs/>
          <w:lang w:eastAsia="zh-CN"/>
        </w:rPr>
        <w:t>Figure 5</w:t>
      </w:r>
      <w:r w:rsidR="00CC1B8D" w:rsidRPr="00D974BF">
        <w:rPr>
          <w:b/>
          <w:bCs/>
          <w:lang w:eastAsia="zh-CN"/>
        </w:rPr>
        <w:t xml:space="preserve">: </w:t>
      </w:r>
      <w:r w:rsidR="00641CA0" w:rsidRPr="00D974BF">
        <w:rPr>
          <w:b/>
          <w:bCs/>
          <w:lang w:eastAsia="zh-CN"/>
        </w:rPr>
        <w:t xml:space="preserve">Wound </w:t>
      </w:r>
      <w:r w:rsidRPr="00D974BF">
        <w:rPr>
          <w:b/>
          <w:bCs/>
          <w:lang w:eastAsia="zh-CN"/>
        </w:rPr>
        <w:t>closure</w:t>
      </w:r>
      <w:r w:rsidR="00CC1B8D" w:rsidRPr="00D974BF">
        <w:rPr>
          <w:b/>
          <w:bCs/>
          <w:lang w:eastAsia="zh-CN"/>
        </w:rPr>
        <w:t xml:space="preserve">. </w:t>
      </w:r>
      <w:r w:rsidR="00242C78" w:rsidRPr="00D974BF">
        <w:rPr>
          <w:bCs/>
        </w:rPr>
        <w:t xml:space="preserve">Images illustrate </w:t>
      </w:r>
      <w:r w:rsidR="00CC1B8D" w:rsidRPr="00D974BF">
        <w:rPr>
          <w:bCs/>
        </w:rPr>
        <w:t xml:space="preserve">the </w:t>
      </w:r>
      <w:r w:rsidR="00242C78" w:rsidRPr="00D974BF">
        <w:rPr>
          <w:bCs/>
        </w:rPr>
        <w:t>closing of t</w:t>
      </w:r>
      <w:r w:rsidR="00641CA0" w:rsidRPr="00D974BF">
        <w:rPr>
          <w:bCs/>
        </w:rPr>
        <w:t xml:space="preserve">he </w:t>
      </w:r>
      <w:r w:rsidR="00CC1B8D" w:rsidRPr="00D974BF">
        <w:rPr>
          <w:bCs/>
        </w:rPr>
        <w:t>upper thoracic</w:t>
      </w:r>
      <w:r w:rsidR="00641CA0" w:rsidRPr="00D974BF">
        <w:rPr>
          <w:bCs/>
        </w:rPr>
        <w:t xml:space="preserve"> muscles </w:t>
      </w:r>
      <w:r w:rsidR="00321FAD" w:rsidRPr="00D974BF">
        <w:rPr>
          <w:bCs/>
        </w:rPr>
        <w:t>(</w:t>
      </w:r>
      <w:r w:rsidR="00321FAD" w:rsidRPr="00D974BF">
        <w:rPr>
          <w:b/>
        </w:rPr>
        <w:t>A</w:t>
      </w:r>
      <w:r w:rsidR="00321FAD" w:rsidRPr="00D974BF">
        <w:rPr>
          <w:bCs/>
        </w:rPr>
        <w:t>) and the skin (</w:t>
      </w:r>
      <w:r w:rsidR="00321FAD" w:rsidRPr="00D974BF">
        <w:rPr>
          <w:b/>
        </w:rPr>
        <w:t>B</w:t>
      </w:r>
      <w:r w:rsidR="00321FAD" w:rsidRPr="00D974BF">
        <w:rPr>
          <w:bCs/>
        </w:rPr>
        <w:t xml:space="preserve">) </w:t>
      </w:r>
      <w:r w:rsidR="00641CA0" w:rsidRPr="00D974BF">
        <w:rPr>
          <w:bCs/>
        </w:rPr>
        <w:t>with a simple continuous suture</w:t>
      </w:r>
      <w:r w:rsidR="00321FAD" w:rsidRPr="00D974BF">
        <w:rPr>
          <w:bCs/>
        </w:rPr>
        <w:t xml:space="preserve">. </w:t>
      </w:r>
      <w:r w:rsidR="00517B00" w:rsidRPr="00D974BF">
        <w:rPr>
          <w:bCs/>
        </w:rPr>
        <w:t>The trachea (</w:t>
      </w:r>
      <w:r w:rsidR="00517B00" w:rsidRPr="00D974BF">
        <w:rPr>
          <w:b/>
        </w:rPr>
        <w:t>C</w:t>
      </w:r>
      <w:r w:rsidR="00517B00" w:rsidRPr="00D974BF">
        <w:rPr>
          <w:bCs/>
        </w:rPr>
        <w:t>) and the infrahyoid muscles (</w:t>
      </w:r>
      <w:r w:rsidR="00517B00" w:rsidRPr="00D974BF">
        <w:rPr>
          <w:b/>
        </w:rPr>
        <w:t>D</w:t>
      </w:r>
      <w:r w:rsidR="00517B00" w:rsidRPr="00D974BF">
        <w:rPr>
          <w:bCs/>
        </w:rPr>
        <w:t xml:space="preserve">) </w:t>
      </w:r>
      <w:r w:rsidR="00242C78" w:rsidRPr="00D974BF">
        <w:rPr>
          <w:bCs/>
        </w:rPr>
        <w:t xml:space="preserve">are </w:t>
      </w:r>
      <w:r w:rsidR="00517B00" w:rsidRPr="00D974BF">
        <w:rPr>
          <w:bCs/>
        </w:rPr>
        <w:t xml:space="preserve">closed by a simple suture and the skin on </w:t>
      </w:r>
      <w:r w:rsidR="00242C78" w:rsidRPr="00D974BF">
        <w:rPr>
          <w:bCs/>
        </w:rPr>
        <w:t>the</w:t>
      </w:r>
      <w:r w:rsidR="00517B00" w:rsidRPr="00D974BF">
        <w:rPr>
          <w:bCs/>
        </w:rPr>
        <w:t xml:space="preserve"> neck (</w:t>
      </w:r>
      <w:r w:rsidR="000C46E2" w:rsidRPr="00D974BF">
        <w:rPr>
          <w:b/>
        </w:rPr>
        <w:t>E</w:t>
      </w:r>
      <w:r w:rsidR="00517B00" w:rsidRPr="00D974BF">
        <w:rPr>
          <w:bCs/>
        </w:rPr>
        <w:t xml:space="preserve">) </w:t>
      </w:r>
      <w:r w:rsidR="00242C78" w:rsidRPr="00D974BF">
        <w:rPr>
          <w:bCs/>
        </w:rPr>
        <w:t>by</w:t>
      </w:r>
      <w:r w:rsidR="00517B00" w:rsidRPr="00D974BF">
        <w:rPr>
          <w:bCs/>
        </w:rPr>
        <w:t xml:space="preserve"> a simple continuous suture.</w:t>
      </w:r>
    </w:p>
    <w:p w14:paraId="74DE4109" w14:textId="77777777" w:rsidR="00CC1B8D" w:rsidRPr="00D974BF" w:rsidRDefault="00CC1B8D" w:rsidP="00D974BF">
      <w:pPr>
        <w:rPr>
          <w:b/>
          <w:bCs/>
          <w:color w:val="FF0000"/>
          <w:lang w:eastAsia="zh-CN"/>
        </w:rPr>
      </w:pPr>
    </w:p>
    <w:p w14:paraId="1030C961" w14:textId="441CFFC6" w:rsidR="00A616CD" w:rsidRPr="00D974BF" w:rsidRDefault="00A616CD" w:rsidP="00D974BF">
      <w:pPr>
        <w:rPr>
          <w:rStyle w:val="CommentReference"/>
          <w:b/>
          <w:bCs/>
          <w:sz w:val="24"/>
          <w:szCs w:val="24"/>
        </w:rPr>
      </w:pPr>
      <w:r w:rsidRPr="00D974BF">
        <w:rPr>
          <w:b/>
          <w:bCs/>
        </w:rPr>
        <w:t xml:space="preserve">Figure </w:t>
      </w:r>
      <w:r w:rsidR="0050485A" w:rsidRPr="00D974BF">
        <w:rPr>
          <w:b/>
          <w:bCs/>
        </w:rPr>
        <w:t>6</w:t>
      </w:r>
      <w:r w:rsidR="00377AE3" w:rsidRPr="00D974BF">
        <w:rPr>
          <w:b/>
          <w:bCs/>
        </w:rPr>
        <w:t>:</w:t>
      </w:r>
      <w:r w:rsidRPr="00D974BF">
        <w:rPr>
          <w:b/>
          <w:bCs/>
        </w:rPr>
        <w:t xml:space="preserve"> Aortic blood flow prior </w:t>
      </w:r>
      <w:r w:rsidR="00A7196D" w:rsidRPr="00D974BF">
        <w:rPr>
          <w:b/>
          <w:bCs/>
        </w:rPr>
        <w:t xml:space="preserve">to </w:t>
      </w:r>
      <w:r w:rsidRPr="00D974BF">
        <w:rPr>
          <w:b/>
          <w:bCs/>
        </w:rPr>
        <w:t xml:space="preserve">and after </w:t>
      </w:r>
      <w:proofErr w:type="spellStart"/>
      <w:r w:rsidRPr="00D974BF">
        <w:rPr>
          <w:b/>
          <w:bCs/>
        </w:rPr>
        <w:t>debanding</w:t>
      </w:r>
      <w:proofErr w:type="spellEnd"/>
      <w:r w:rsidRPr="00D974BF">
        <w:rPr>
          <w:b/>
          <w:bCs/>
        </w:rPr>
        <w:t xml:space="preserve"> surgery</w:t>
      </w:r>
      <w:r w:rsidR="00A7196D" w:rsidRPr="00D974BF">
        <w:rPr>
          <w:b/>
          <w:bCs/>
        </w:rPr>
        <w:t xml:space="preserve">. </w:t>
      </w:r>
      <w:r w:rsidR="00A7196D" w:rsidRPr="00D974BF">
        <w:t>(</w:t>
      </w:r>
      <w:r w:rsidRPr="00D974BF">
        <w:rPr>
          <w:b/>
          <w:bCs/>
          <w:lang w:eastAsia="zh-CN"/>
        </w:rPr>
        <w:t>A-B</w:t>
      </w:r>
      <w:r w:rsidR="00A7196D" w:rsidRPr="00D974BF">
        <w:rPr>
          <w:lang w:eastAsia="zh-CN"/>
        </w:rPr>
        <w:t>)</w:t>
      </w:r>
      <w:r w:rsidRPr="00D974BF">
        <w:rPr>
          <w:lang w:eastAsia="zh-CN"/>
        </w:rPr>
        <w:t xml:space="preserve"> Visualization of the ascending aorta in a rat with aortic banding (</w:t>
      </w:r>
      <w:proofErr w:type="spellStart"/>
      <w:r w:rsidRPr="00D974BF">
        <w:rPr>
          <w:lang w:eastAsia="zh-CN"/>
        </w:rPr>
        <w:t>AoB</w:t>
      </w:r>
      <w:proofErr w:type="spellEnd"/>
      <w:r w:rsidRPr="00D974BF">
        <w:rPr>
          <w:lang w:eastAsia="zh-CN"/>
        </w:rPr>
        <w:t xml:space="preserve">, left) and a rat after </w:t>
      </w:r>
      <w:proofErr w:type="spellStart"/>
      <w:r w:rsidRPr="00D974BF">
        <w:rPr>
          <w:lang w:eastAsia="zh-CN"/>
        </w:rPr>
        <w:t>debanding</w:t>
      </w:r>
      <w:proofErr w:type="spellEnd"/>
      <w:r w:rsidRPr="00D974BF">
        <w:rPr>
          <w:lang w:eastAsia="zh-CN"/>
        </w:rPr>
        <w:t xml:space="preserve"> surgery (Deb, right) by transthoracic echocardiography. </w:t>
      </w:r>
      <w:r w:rsidR="00A7196D" w:rsidRPr="00D974BF">
        <w:rPr>
          <w:lang w:eastAsia="zh-CN"/>
        </w:rPr>
        <w:t>The a</w:t>
      </w:r>
      <w:r w:rsidRPr="00D974BF">
        <w:rPr>
          <w:lang w:eastAsia="zh-CN"/>
        </w:rPr>
        <w:t>rrow shows the titanium clip on the aorta in (</w:t>
      </w:r>
      <w:r w:rsidRPr="00D974BF">
        <w:rPr>
          <w:b/>
          <w:bCs/>
          <w:lang w:eastAsia="zh-CN"/>
        </w:rPr>
        <w:t>A</w:t>
      </w:r>
      <w:r w:rsidRPr="00D974BF">
        <w:rPr>
          <w:lang w:eastAsia="zh-CN"/>
        </w:rPr>
        <w:t>) absent in (</w:t>
      </w:r>
      <w:r w:rsidRPr="00D974BF">
        <w:rPr>
          <w:b/>
          <w:bCs/>
          <w:lang w:eastAsia="zh-CN"/>
        </w:rPr>
        <w:t>B</w:t>
      </w:r>
      <w:r w:rsidRPr="00D974BF">
        <w:rPr>
          <w:lang w:eastAsia="zh-CN"/>
        </w:rPr>
        <w:t xml:space="preserve">). </w:t>
      </w:r>
      <w:r w:rsidR="00A7196D" w:rsidRPr="00D974BF">
        <w:rPr>
          <w:lang w:eastAsia="zh-CN"/>
        </w:rPr>
        <w:t>(</w:t>
      </w:r>
      <w:proofErr w:type="gramStart"/>
      <w:r w:rsidRPr="00D974BF">
        <w:rPr>
          <w:b/>
          <w:bCs/>
          <w:lang w:eastAsia="zh-CN"/>
        </w:rPr>
        <w:t>C</w:t>
      </w:r>
      <w:r w:rsidR="00A7196D" w:rsidRPr="00D974BF">
        <w:rPr>
          <w:b/>
          <w:bCs/>
          <w:lang w:eastAsia="zh-CN"/>
        </w:rPr>
        <w:t>,</w:t>
      </w:r>
      <w:r w:rsidRPr="00D974BF">
        <w:rPr>
          <w:b/>
          <w:bCs/>
          <w:lang w:eastAsia="zh-CN"/>
        </w:rPr>
        <w:t>D</w:t>
      </w:r>
      <w:proofErr w:type="gramEnd"/>
      <w:r w:rsidR="00A7196D" w:rsidRPr="00D974BF">
        <w:rPr>
          <w:lang w:eastAsia="zh-CN"/>
        </w:rPr>
        <w:t>)</w:t>
      </w:r>
      <w:r w:rsidRPr="00D974BF">
        <w:rPr>
          <w:lang w:eastAsia="zh-CN"/>
        </w:rPr>
        <w:t xml:space="preserve"> </w:t>
      </w:r>
      <w:r w:rsidRPr="00D974BF">
        <w:rPr>
          <w:rStyle w:val="CommentReference"/>
          <w:sz w:val="24"/>
          <w:szCs w:val="24"/>
        </w:rPr>
        <w:t xml:space="preserve">Pulsed-wave Doppler echocardiographic images show blood flow </w:t>
      </w:r>
      <w:r w:rsidR="00D433FA" w:rsidRPr="00D974BF">
        <w:rPr>
          <w:rStyle w:val="CommentReference"/>
          <w:sz w:val="24"/>
          <w:szCs w:val="24"/>
        </w:rPr>
        <w:t xml:space="preserve">before the clip </w:t>
      </w:r>
      <w:r w:rsidRPr="00D974BF">
        <w:rPr>
          <w:rStyle w:val="CommentReference"/>
          <w:sz w:val="24"/>
          <w:szCs w:val="24"/>
        </w:rPr>
        <w:t xml:space="preserve">in an </w:t>
      </w:r>
      <w:proofErr w:type="spellStart"/>
      <w:r w:rsidRPr="00D974BF">
        <w:rPr>
          <w:rStyle w:val="CommentReference"/>
          <w:sz w:val="24"/>
          <w:szCs w:val="24"/>
        </w:rPr>
        <w:t>AoB</w:t>
      </w:r>
      <w:proofErr w:type="spellEnd"/>
      <w:r w:rsidRPr="00D974BF">
        <w:rPr>
          <w:rStyle w:val="CommentReference"/>
          <w:sz w:val="24"/>
          <w:szCs w:val="24"/>
        </w:rPr>
        <w:t xml:space="preserve"> rat (</w:t>
      </w:r>
      <w:r w:rsidRPr="00D974BF">
        <w:rPr>
          <w:rStyle w:val="CommentReference"/>
          <w:b/>
          <w:bCs/>
          <w:sz w:val="24"/>
          <w:szCs w:val="24"/>
        </w:rPr>
        <w:t>C</w:t>
      </w:r>
      <w:r w:rsidRPr="00D974BF">
        <w:rPr>
          <w:rStyle w:val="CommentReference"/>
          <w:sz w:val="24"/>
          <w:szCs w:val="24"/>
        </w:rPr>
        <w:t>) and blood flow in the corresponding aortic segment in a Deb rat (</w:t>
      </w:r>
      <w:r w:rsidRPr="00D974BF">
        <w:rPr>
          <w:rStyle w:val="CommentReference"/>
          <w:b/>
          <w:bCs/>
          <w:sz w:val="24"/>
          <w:szCs w:val="24"/>
        </w:rPr>
        <w:t>D</w:t>
      </w:r>
      <w:r w:rsidRPr="00D974BF">
        <w:rPr>
          <w:rStyle w:val="CommentReference"/>
          <w:sz w:val="24"/>
          <w:szCs w:val="24"/>
        </w:rPr>
        <w:t>)</w:t>
      </w:r>
      <w:r w:rsidR="009E4414" w:rsidRPr="00D974BF">
        <w:rPr>
          <w:rStyle w:val="CommentReference"/>
          <w:sz w:val="24"/>
          <w:szCs w:val="24"/>
        </w:rPr>
        <w:t xml:space="preserve"> taken one day prior and one day after the </w:t>
      </w:r>
      <w:r w:rsidR="007C49AC" w:rsidRPr="00D974BF">
        <w:rPr>
          <w:rStyle w:val="CommentReference"/>
          <w:sz w:val="24"/>
          <w:szCs w:val="24"/>
        </w:rPr>
        <w:t xml:space="preserve">aortic </w:t>
      </w:r>
      <w:proofErr w:type="spellStart"/>
      <w:r w:rsidR="009E4414" w:rsidRPr="00D974BF">
        <w:rPr>
          <w:rStyle w:val="CommentReference"/>
          <w:sz w:val="24"/>
          <w:szCs w:val="24"/>
        </w:rPr>
        <w:t>debanding</w:t>
      </w:r>
      <w:proofErr w:type="spellEnd"/>
      <w:r w:rsidR="009E4414" w:rsidRPr="00D974BF">
        <w:rPr>
          <w:rStyle w:val="CommentReference"/>
          <w:sz w:val="24"/>
          <w:szCs w:val="24"/>
        </w:rPr>
        <w:t xml:space="preserve"> surgery</w:t>
      </w:r>
      <w:r w:rsidR="00242C78" w:rsidRPr="00D974BF">
        <w:rPr>
          <w:rStyle w:val="CommentReference"/>
          <w:sz w:val="24"/>
          <w:szCs w:val="24"/>
        </w:rPr>
        <w:t>,</w:t>
      </w:r>
      <w:r w:rsidR="009E4414" w:rsidRPr="00D974BF">
        <w:rPr>
          <w:rStyle w:val="CommentReference"/>
          <w:sz w:val="24"/>
          <w:szCs w:val="24"/>
        </w:rPr>
        <w:t xml:space="preserve"> respectively</w:t>
      </w:r>
      <w:r w:rsidRPr="00D974BF">
        <w:rPr>
          <w:rStyle w:val="CommentReference"/>
          <w:sz w:val="24"/>
          <w:szCs w:val="24"/>
        </w:rPr>
        <w:t xml:space="preserve">. </w:t>
      </w:r>
      <w:r w:rsidR="00A7196D" w:rsidRPr="00D974BF">
        <w:rPr>
          <w:rStyle w:val="CommentReference"/>
          <w:sz w:val="24"/>
          <w:szCs w:val="24"/>
        </w:rPr>
        <w:t>(</w:t>
      </w:r>
      <w:proofErr w:type="gramStart"/>
      <w:r w:rsidRPr="00D974BF">
        <w:rPr>
          <w:rStyle w:val="CommentReference"/>
          <w:b/>
          <w:bCs/>
          <w:sz w:val="24"/>
          <w:szCs w:val="24"/>
        </w:rPr>
        <w:t>E</w:t>
      </w:r>
      <w:r w:rsidR="00A7196D" w:rsidRPr="00D974BF">
        <w:rPr>
          <w:rStyle w:val="CommentReference"/>
          <w:b/>
          <w:bCs/>
          <w:sz w:val="24"/>
          <w:szCs w:val="24"/>
        </w:rPr>
        <w:t>,</w:t>
      </w:r>
      <w:r w:rsidRPr="00D974BF">
        <w:rPr>
          <w:rStyle w:val="CommentReference"/>
          <w:b/>
          <w:bCs/>
          <w:sz w:val="24"/>
          <w:szCs w:val="24"/>
        </w:rPr>
        <w:t>F</w:t>
      </w:r>
      <w:proofErr w:type="gramEnd"/>
      <w:r w:rsidR="00A7196D" w:rsidRPr="00D974BF">
        <w:rPr>
          <w:rStyle w:val="CommentReference"/>
          <w:sz w:val="24"/>
          <w:szCs w:val="24"/>
        </w:rPr>
        <w:t>)</w:t>
      </w:r>
      <w:r w:rsidRPr="00D974BF">
        <w:rPr>
          <w:rStyle w:val="CommentReference"/>
          <w:sz w:val="24"/>
          <w:szCs w:val="24"/>
        </w:rPr>
        <w:t xml:space="preserve"> Analogously, images show blood flow in the aortic segment </w:t>
      </w:r>
      <w:r w:rsidR="00E045E3" w:rsidRPr="00D974BF">
        <w:rPr>
          <w:rStyle w:val="CommentReference"/>
          <w:sz w:val="24"/>
          <w:szCs w:val="24"/>
        </w:rPr>
        <w:t>after</w:t>
      </w:r>
      <w:r w:rsidRPr="00D974BF">
        <w:rPr>
          <w:rStyle w:val="CommentReference"/>
          <w:sz w:val="24"/>
          <w:szCs w:val="24"/>
        </w:rPr>
        <w:t xml:space="preserve"> the clip in an </w:t>
      </w:r>
      <w:proofErr w:type="spellStart"/>
      <w:r w:rsidRPr="00D974BF">
        <w:rPr>
          <w:rStyle w:val="CommentReference"/>
          <w:sz w:val="24"/>
          <w:szCs w:val="24"/>
        </w:rPr>
        <w:t>AoB</w:t>
      </w:r>
      <w:proofErr w:type="spellEnd"/>
      <w:r w:rsidRPr="00D974BF">
        <w:rPr>
          <w:rStyle w:val="CommentReference"/>
          <w:sz w:val="24"/>
          <w:szCs w:val="24"/>
        </w:rPr>
        <w:t xml:space="preserve"> rat (</w:t>
      </w:r>
      <w:r w:rsidRPr="00D974BF">
        <w:rPr>
          <w:rStyle w:val="CommentReference"/>
          <w:b/>
          <w:bCs/>
          <w:sz w:val="24"/>
          <w:szCs w:val="24"/>
        </w:rPr>
        <w:t>E</w:t>
      </w:r>
      <w:r w:rsidRPr="00D974BF">
        <w:rPr>
          <w:rStyle w:val="CommentReference"/>
          <w:sz w:val="24"/>
          <w:szCs w:val="24"/>
        </w:rPr>
        <w:t>) and in the corresponding aortic segment in a Deb rat (</w:t>
      </w:r>
      <w:r w:rsidRPr="00D974BF">
        <w:rPr>
          <w:rStyle w:val="CommentReference"/>
          <w:b/>
          <w:bCs/>
          <w:sz w:val="24"/>
          <w:szCs w:val="24"/>
        </w:rPr>
        <w:t>F</w:t>
      </w:r>
      <w:r w:rsidRPr="00D974BF">
        <w:rPr>
          <w:rStyle w:val="CommentReference"/>
          <w:sz w:val="24"/>
          <w:szCs w:val="24"/>
        </w:rPr>
        <w:t>)</w:t>
      </w:r>
      <w:r w:rsidR="009E4414" w:rsidRPr="00D974BF">
        <w:rPr>
          <w:rStyle w:val="CommentReference"/>
          <w:sz w:val="24"/>
          <w:szCs w:val="24"/>
        </w:rPr>
        <w:t xml:space="preserve"> taken one day prior and one day after the </w:t>
      </w:r>
      <w:r w:rsidR="007C49AC" w:rsidRPr="00D974BF">
        <w:rPr>
          <w:rStyle w:val="CommentReference"/>
          <w:sz w:val="24"/>
          <w:szCs w:val="24"/>
        </w:rPr>
        <w:t xml:space="preserve">aortic </w:t>
      </w:r>
      <w:proofErr w:type="spellStart"/>
      <w:r w:rsidR="009E4414" w:rsidRPr="00D974BF">
        <w:rPr>
          <w:rStyle w:val="CommentReference"/>
          <w:sz w:val="24"/>
          <w:szCs w:val="24"/>
        </w:rPr>
        <w:t>debanding</w:t>
      </w:r>
      <w:proofErr w:type="spellEnd"/>
      <w:r w:rsidR="009E4414" w:rsidRPr="00D974BF">
        <w:rPr>
          <w:rStyle w:val="CommentReference"/>
          <w:sz w:val="24"/>
          <w:szCs w:val="24"/>
        </w:rPr>
        <w:t xml:space="preserve"> surgery</w:t>
      </w:r>
      <w:r w:rsidR="00242C78" w:rsidRPr="00D974BF">
        <w:rPr>
          <w:rStyle w:val="CommentReference"/>
          <w:sz w:val="24"/>
          <w:szCs w:val="24"/>
        </w:rPr>
        <w:t>,</w:t>
      </w:r>
      <w:r w:rsidR="009E4414" w:rsidRPr="00D974BF">
        <w:rPr>
          <w:rStyle w:val="CommentReference"/>
          <w:sz w:val="24"/>
          <w:szCs w:val="24"/>
        </w:rPr>
        <w:t xml:space="preserve"> respectively</w:t>
      </w:r>
      <w:r w:rsidRPr="00D974BF">
        <w:rPr>
          <w:rStyle w:val="CommentReference"/>
          <w:sz w:val="24"/>
          <w:szCs w:val="24"/>
        </w:rPr>
        <w:t xml:space="preserve">. Turquois vertical lines </w:t>
      </w:r>
      <w:r w:rsidR="00242C78" w:rsidRPr="00D974BF">
        <w:rPr>
          <w:rStyle w:val="CommentReference"/>
          <w:sz w:val="24"/>
          <w:szCs w:val="24"/>
        </w:rPr>
        <w:t xml:space="preserve">illustrate </w:t>
      </w:r>
      <w:r w:rsidRPr="00D974BF">
        <w:rPr>
          <w:rStyle w:val="CommentReference"/>
          <w:sz w:val="24"/>
          <w:szCs w:val="24"/>
        </w:rPr>
        <w:t xml:space="preserve">measurements of peak aortic flow velocity. </w:t>
      </w:r>
    </w:p>
    <w:p w14:paraId="085AC2BD" w14:textId="77777777" w:rsidR="00A7196D" w:rsidRPr="00D974BF" w:rsidRDefault="00A7196D" w:rsidP="00D974BF">
      <w:pPr>
        <w:rPr>
          <w:rStyle w:val="CommentReference"/>
          <w:sz w:val="24"/>
          <w:szCs w:val="24"/>
        </w:rPr>
      </w:pPr>
    </w:p>
    <w:p w14:paraId="36CF100F" w14:textId="16910FCB" w:rsidR="007E31B8" w:rsidRPr="00D974BF" w:rsidRDefault="007E31B8" w:rsidP="00D974BF">
      <w:pPr>
        <w:rPr>
          <w:rStyle w:val="CommentReference"/>
          <w:b/>
          <w:bCs/>
          <w:sz w:val="24"/>
          <w:szCs w:val="24"/>
        </w:rPr>
      </w:pPr>
      <w:r w:rsidRPr="00D974BF">
        <w:rPr>
          <w:rStyle w:val="CommentReference"/>
          <w:b/>
          <w:bCs/>
          <w:sz w:val="24"/>
          <w:szCs w:val="24"/>
        </w:rPr>
        <w:t>Figure 7</w:t>
      </w:r>
      <w:r w:rsidR="00864614" w:rsidRPr="00D974BF">
        <w:rPr>
          <w:rStyle w:val="CommentReference"/>
          <w:b/>
          <w:bCs/>
          <w:sz w:val="24"/>
          <w:szCs w:val="24"/>
        </w:rPr>
        <w:t>:</w:t>
      </w:r>
      <w:r w:rsidRPr="00D974BF">
        <w:rPr>
          <w:rStyle w:val="CommentReference"/>
          <w:b/>
          <w:bCs/>
          <w:sz w:val="24"/>
          <w:szCs w:val="24"/>
        </w:rPr>
        <w:t xml:space="preserve"> </w:t>
      </w:r>
      <w:r w:rsidR="00242C78" w:rsidRPr="00D974BF">
        <w:rPr>
          <w:rStyle w:val="CommentReference"/>
          <w:b/>
          <w:bCs/>
          <w:sz w:val="24"/>
          <w:szCs w:val="24"/>
        </w:rPr>
        <w:t>Normalization</w:t>
      </w:r>
      <w:r w:rsidRPr="00D974BF">
        <w:rPr>
          <w:rStyle w:val="CommentReference"/>
          <w:b/>
          <w:bCs/>
          <w:sz w:val="24"/>
          <w:szCs w:val="24"/>
        </w:rPr>
        <w:t xml:space="preserve"> of left ventricular function by aortic </w:t>
      </w:r>
      <w:proofErr w:type="spellStart"/>
      <w:r w:rsidRPr="00D974BF">
        <w:rPr>
          <w:rStyle w:val="CommentReference"/>
          <w:b/>
          <w:bCs/>
          <w:sz w:val="24"/>
          <w:szCs w:val="24"/>
        </w:rPr>
        <w:t>debanding</w:t>
      </w:r>
      <w:proofErr w:type="spellEnd"/>
      <w:r w:rsidR="00FA34E4" w:rsidRPr="00D974BF">
        <w:rPr>
          <w:rStyle w:val="CommentReference"/>
          <w:b/>
          <w:bCs/>
          <w:sz w:val="24"/>
          <w:szCs w:val="24"/>
        </w:rPr>
        <w:t xml:space="preserve">. </w:t>
      </w:r>
      <w:r w:rsidR="00FA34E4" w:rsidRPr="00D974BF">
        <w:rPr>
          <w:rStyle w:val="CommentReference"/>
          <w:sz w:val="24"/>
          <w:szCs w:val="24"/>
        </w:rPr>
        <w:t>(</w:t>
      </w:r>
      <w:r w:rsidR="00B41B75" w:rsidRPr="00D974BF">
        <w:rPr>
          <w:rStyle w:val="CommentReference"/>
          <w:b/>
          <w:bCs/>
          <w:sz w:val="24"/>
          <w:szCs w:val="24"/>
        </w:rPr>
        <w:t>A</w:t>
      </w:r>
      <w:r w:rsidR="00FA34E4" w:rsidRPr="00D974BF">
        <w:rPr>
          <w:rStyle w:val="CommentReference"/>
          <w:sz w:val="24"/>
          <w:szCs w:val="24"/>
        </w:rPr>
        <w:t>)</w:t>
      </w:r>
      <w:r w:rsidR="00B41B75" w:rsidRPr="00D974BF">
        <w:rPr>
          <w:rStyle w:val="CommentReference"/>
          <w:sz w:val="24"/>
          <w:szCs w:val="24"/>
        </w:rPr>
        <w:t xml:space="preserve"> </w:t>
      </w:r>
      <w:r w:rsidR="00242C78" w:rsidRPr="00D974BF">
        <w:rPr>
          <w:rStyle w:val="CommentReference"/>
          <w:sz w:val="24"/>
          <w:szCs w:val="24"/>
        </w:rPr>
        <w:t xml:space="preserve">Representative </w:t>
      </w:r>
      <w:r w:rsidRPr="00D974BF">
        <w:rPr>
          <w:rStyle w:val="CommentReference"/>
          <w:sz w:val="24"/>
          <w:szCs w:val="24"/>
        </w:rPr>
        <w:t xml:space="preserve">Western blots show protein levels </w:t>
      </w:r>
      <w:r w:rsidR="00B41B75" w:rsidRPr="00D974BF">
        <w:rPr>
          <w:rStyle w:val="CommentReference"/>
          <w:sz w:val="24"/>
          <w:szCs w:val="24"/>
        </w:rPr>
        <w:t>of</w:t>
      </w:r>
      <w:r w:rsidRPr="00D974BF">
        <w:rPr>
          <w:rStyle w:val="CommentReference"/>
          <w:sz w:val="24"/>
          <w:szCs w:val="24"/>
        </w:rPr>
        <w:t xml:space="preserve"> BNP and </w:t>
      </w:r>
      <w:r w:rsidR="00242C78" w:rsidRPr="00D974BF">
        <w:rPr>
          <w:rStyle w:val="CommentReference"/>
          <w:sz w:val="24"/>
          <w:szCs w:val="24"/>
        </w:rPr>
        <w:t>with</w:t>
      </w:r>
      <w:r w:rsidR="00B41B75" w:rsidRPr="00D974BF">
        <w:rPr>
          <w:rStyle w:val="CommentReference"/>
          <w:sz w:val="24"/>
          <w:szCs w:val="24"/>
        </w:rPr>
        <w:t xml:space="preserve"> GAPDH </w:t>
      </w:r>
      <w:r w:rsidR="00242C78" w:rsidRPr="00D974BF">
        <w:rPr>
          <w:rStyle w:val="CommentReference"/>
          <w:sz w:val="24"/>
          <w:szCs w:val="24"/>
        </w:rPr>
        <w:t xml:space="preserve">as loading control </w:t>
      </w:r>
      <w:r w:rsidR="00B41B75" w:rsidRPr="00D974BF">
        <w:rPr>
          <w:rStyle w:val="CommentReference"/>
          <w:sz w:val="24"/>
          <w:szCs w:val="24"/>
        </w:rPr>
        <w:t>in left ventricle</w:t>
      </w:r>
      <w:r w:rsidR="00577378" w:rsidRPr="00D974BF">
        <w:rPr>
          <w:rStyle w:val="CommentReference"/>
          <w:sz w:val="24"/>
          <w:szCs w:val="24"/>
        </w:rPr>
        <w:t>s</w:t>
      </w:r>
      <w:r w:rsidR="00B41B75" w:rsidRPr="00D974BF">
        <w:rPr>
          <w:rStyle w:val="CommentReference"/>
          <w:sz w:val="24"/>
          <w:szCs w:val="24"/>
        </w:rPr>
        <w:t xml:space="preserve"> (LV) of </w:t>
      </w:r>
      <w:proofErr w:type="spellStart"/>
      <w:r w:rsidR="00B41B75" w:rsidRPr="00D974BF">
        <w:rPr>
          <w:rStyle w:val="CommentReference"/>
          <w:sz w:val="24"/>
          <w:szCs w:val="24"/>
        </w:rPr>
        <w:t>AoB</w:t>
      </w:r>
      <w:proofErr w:type="spellEnd"/>
      <w:r w:rsidR="00B41B75" w:rsidRPr="00D974BF">
        <w:rPr>
          <w:rStyle w:val="CommentReference"/>
          <w:sz w:val="24"/>
          <w:szCs w:val="24"/>
        </w:rPr>
        <w:t xml:space="preserve"> rats at wee</w:t>
      </w:r>
      <w:r w:rsidR="00577378" w:rsidRPr="00D974BF">
        <w:rPr>
          <w:rStyle w:val="CommentReference"/>
          <w:sz w:val="24"/>
          <w:szCs w:val="24"/>
        </w:rPr>
        <w:t>k</w:t>
      </w:r>
      <w:r w:rsidR="00B41B75" w:rsidRPr="00D974BF">
        <w:rPr>
          <w:rStyle w:val="CommentReference"/>
          <w:sz w:val="24"/>
          <w:szCs w:val="24"/>
        </w:rPr>
        <w:t xml:space="preserve"> 3 after aortic banding</w:t>
      </w:r>
      <w:r w:rsidR="00577378" w:rsidRPr="00D974BF">
        <w:rPr>
          <w:rStyle w:val="CommentReference"/>
          <w:sz w:val="24"/>
          <w:szCs w:val="24"/>
        </w:rPr>
        <w:t xml:space="preserve"> (n</w:t>
      </w:r>
      <w:r w:rsidR="00FA34E4" w:rsidRPr="00D974BF">
        <w:rPr>
          <w:rStyle w:val="CommentReference"/>
          <w:sz w:val="24"/>
          <w:szCs w:val="24"/>
        </w:rPr>
        <w:t xml:space="preserve"> </w:t>
      </w:r>
      <w:r w:rsidR="00577378" w:rsidRPr="00D974BF">
        <w:rPr>
          <w:rStyle w:val="CommentReference"/>
          <w:sz w:val="24"/>
          <w:szCs w:val="24"/>
        </w:rPr>
        <w:t>=</w:t>
      </w:r>
      <w:r w:rsidR="00FA34E4" w:rsidRPr="00D974BF">
        <w:rPr>
          <w:rStyle w:val="CommentReference"/>
          <w:sz w:val="24"/>
          <w:szCs w:val="24"/>
        </w:rPr>
        <w:t xml:space="preserve"> </w:t>
      </w:r>
      <w:r w:rsidR="00577378" w:rsidRPr="00D974BF">
        <w:rPr>
          <w:rStyle w:val="CommentReference"/>
          <w:sz w:val="24"/>
          <w:szCs w:val="24"/>
        </w:rPr>
        <w:t>5)</w:t>
      </w:r>
      <w:r w:rsidR="00B41B75" w:rsidRPr="00D974BF">
        <w:rPr>
          <w:rStyle w:val="CommentReference"/>
          <w:sz w:val="24"/>
          <w:szCs w:val="24"/>
        </w:rPr>
        <w:t xml:space="preserve"> and </w:t>
      </w:r>
      <w:r w:rsidR="00242C78" w:rsidRPr="00D974BF">
        <w:rPr>
          <w:rStyle w:val="CommentReference"/>
          <w:sz w:val="24"/>
          <w:szCs w:val="24"/>
        </w:rPr>
        <w:t xml:space="preserve">in </w:t>
      </w:r>
      <w:r w:rsidR="00B41B75" w:rsidRPr="00D974BF">
        <w:rPr>
          <w:rStyle w:val="CommentReference"/>
          <w:sz w:val="24"/>
          <w:szCs w:val="24"/>
        </w:rPr>
        <w:t>corresponding sham controls</w:t>
      </w:r>
      <w:r w:rsidR="00577378" w:rsidRPr="00D974BF">
        <w:rPr>
          <w:rStyle w:val="CommentReference"/>
          <w:sz w:val="24"/>
          <w:szCs w:val="24"/>
        </w:rPr>
        <w:t xml:space="preserve"> (n</w:t>
      </w:r>
      <w:r w:rsidR="00FA34E4" w:rsidRPr="00D974BF">
        <w:rPr>
          <w:rStyle w:val="CommentReference"/>
          <w:sz w:val="24"/>
          <w:szCs w:val="24"/>
        </w:rPr>
        <w:t xml:space="preserve"> </w:t>
      </w:r>
      <w:r w:rsidR="00577378" w:rsidRPr="00D974BF">
        <w:rPr>
          <w:rStyle w:val="CommentReference"/>
          <w:sz w:val="24"/>
          <w:szCs w:val="24"/>
        </w:rPr>
        <w:t>=</w:t>
      </w:r>
      <w:r w:rsidR="00FA34E4" w:rsidRPr="00D974BF">
        <w:rPr>
          <w:rStyle w:val="CommentReference"/>
          <w:sz w:val="24"/>
          <w:szCs w:val="24"/>
        </w:rPr>
        <w:t xml:space="preserve"> </w:t>
      </w:r>
      <w:r w:rsidR="00577378" w:rsidRPr="00D974BF">
        <w:rPr>
          <w:rStyle w:val="CommentReference"/>
          <w:sz w:val="24"/>
          <w:szCs w:val="24"/>
        </w:rPr>
        <w:t>5)</w:t>
      </w:r>
      <w:r w:rsidR="00B41B75" w:rsidRPr="00D974BF">
        <w:rPr>
          <w:rStyle w:val="CommentReference"/>
          <w:sz w:val="24"/>
          <w:szCs w:val="24"/>
        </w:rPr>
        <w:t xml:space="preserve">. </w:t>
      </w:r>
      <w:r w:rsidR="00FA34E4" w:rsidRPr="00D974BF">
        <w:rPr>
          <w:rStyle w:val="CommentReference"/>
          <w:sz w:val="24"/>
          <w:szCs w:val="24"/>
        </w:rPr>
        <w:t>(</w:t>
      </w:r>
      <w:r w:rsidR="00B41B75" w:rsidRPr="00D974BF">
        <w:rPr>
          <w:rStyle w:val="CommentReference"/>
          <w:b/>
          <w:bCs/>
          <w:sz w:val="24"/>
          <w:szCs w:val="24"/>
        </w:rPr>
        <w:t>B</w:t>
      </w:r>
      <w:r w:rsidR="00FA34E4" w:rsidRPr="00D974BF">
        <w:rPr>
          <w:rStyle w:val="CommentReference"/>
          <w:sz w:val="24"/>
          <w:szCs w:val="24"/>
        </w:rPr>
        <w:t>)</w:t>
      </w:r>
      <w:r w:rsidR="00B41B75" w:rsidRPr="00D974BF">
        <w:rPr>
          <w:rStyle w:val="CommentReference"/>
          <w:sz w:val="24"/>
          <w:szCs w:val="24"/>
        </w:rPr>
        <w:t xml:space="preserve"> </w:t>
      </w:r>
      <w:r w:rsidR="00242C78" w:rsidRPr="00D974BF">
        <w:rPr>
          <w:rStyle w:val="CommentReference"/>
          <w:sz w:val="24"/>
          <w:szCs w:val="24"/>
        </w:rPr>
        <w:t xml:space="preserve">Representative </w:t>
      </w:r>
      <w:r w:rsidR="00B41B75" w:rsidRPr="00D974BF">
        <w:rPr>
          <w:rStyle w:val="CommentReference"/>
          <w:sz w:val="24"/>
          <w:szCs w:val="24"/>
        </w:rPr>
        <w:t xml:space="preserve">Western blots </w:t>
      </w:r>
      <w:r w:rsidR="00242C78" w:rsidRPr="00D974BF">
        <w:rPr>
          <w:rStyle w:val="CommentReference"/>
          <w:sz w:val="24"/>
          <w:szCs w:val="24"/>
        </w:rPr>
        <w:t>show</w:t>
      </w:r>
      <w:r w:rsidR="00B41B75" w:rsidRPr="00D974BF">
        <w:rPr>
          <w:rStyle w:val="CommentReference"/>
          <w:sz w:val="24"/>
          <w:szCs w:val="24"/>
        </w:rPr>
        <w:t xml:space="preserve"> BNP and GAPDH in left ventricle</w:t>
      </w:r>
      <w:r w:rsidR="00577378" w:rsidRPr="00D974BF">
        <w:rPr>
          <w:rStyle w:val="CommentReference"/>
          <w:sz w:val="24"/>
          <w:szCs w:val="24"/>
        </w:rPr>
        <w:t>s</w:t>
      </w:r>
      <w:r w:rsidR="00B41B75" w:rsidRPr="00D974BF">
        <w:rPr>
          <w:rStyle w:val="CommentReference"/>
          <w:sz w:val="24"/>
          <w:szCs w:val="24"/>
        </w:rPr>
        <w:t xml:space="preserve"> (LV) of </w:t>
      </w:r>
      <w:proofErr w:type="spellStart"/>
      <w:r w:rsidR="00B41B75" w:rsidRPr="00D974BF">
        <w:rPr>
          <w:rStyle w:val="CommentReference"/>
          <w:sz w:val="24"/>
          <w:szCs w:val="24"/>
        </w:rPr>
        <w:t>Ao</w:t>
      </w:r>
      <w:r w:rsidR="00577378" w:rsidRPr="00D974BF">
        <w:rPr>
          <w:rStyle w:val="CommentReference"/>
          <w:sz w:val="24"/>
          <w:szCs w:val="24"/>
        </w:rPr>
        <w:t>B</w:t>
      </w:r>
      <w:proofErr w:type="spellEnd"/>
      <w:r w:rsidR="00B41B75" w:rsidRPr="00D974BF">
        <w:rPr>
          <w:rStyle w:val="CommentReference"/>
          <w:sz w:val="24"/>
          <w:szCs w:val="24"/>
        </w:rPr>
        <w:t xml:space="preserve"> rats at wee</w:t>
      </w:r>
      <w:r w:rsidR="00577378" w:rsidRPr="00D974BF">
        <w:rPr>
          <w:rStyle w:val="CommentReference"/>
          <w:sz w:val="24"/>
          <w:szCs w:val="24"/>
        </w:rPr>
        <w:t>k</w:t>
      </w:r>
      <w:r w:rsidR="00B41B75" w:rsidRPr="00D974BF">
        <w:rPr>
          <w:rStyle w:val="CommentReference"/>
          <w:sz w:val="24"/>
          <w:szCs w:val="24"/>
        </w:rPr>
        <w:t xml:space="preserve"> </w:t>
      </w:r>
      <w:r w:rsidR="00577378" w:rsidRPr="00D974BF">
        <w:rPr>
          <w:rStyle w:val="CommentReference"/>
          <w:sz w:val="24"/>
          <w:szCs w:val="24"/>
        </w:rPr>
        <w:t>5</w:t>
      </w:r>
      <w:r w:rsidR="00B41B75" w:rsidRPr="00D974BF">
        <w:rPr>
          <w:rStyle w:val="CommentReference"/>
          <w:sz w:val="24"/>
          <w:szCs w:val="24"/>
        </w:rPr>
        <w:t xml:space="preserve"> after aortic banding</w:t>
      </w:r>
      <w:r w:rsidR="00577378" w:rsidRPr="00D974BF">
        <w:rPr>
          <w:rStyle w:val="CommentReference"/>
          <w:sz w:val="24"/>
          <w:szCs w:val="24"/>
        </w:rPr>
        <w:t xml:space="preserve"> (n</w:t>
      </w:r>
      <w:r w:rsidR="00FA34E4" w:rsidRPr="00D974BF">
        <w:rPr>
          <w:rStyle w:val="CommentReference"/>
          <w:sz w:val="24"/>
          <w:szCs w:val="24"/>
        </w:rPr>
        <w:t xml:space="preserve"> </w:t>
      </w:r>
      <w:r w:rsidR="00577378" w:rsidRPr="00D974BF">
        <w:rPr>
          <w:rStyle w:val="CommentReference"/>
          <w:sz w:val="24"/>
          <w:szCs w:val="24"/>
        </w:rPr>
        <w:t>=</w:t>
      </w:r>
      <w:r w:rsidR="00FA34E4" w:rsidRPr="00D974BF">
        <w:rPr>
          <w:rStyle w:val="CommentReference"/>
          <w:sz w:val="24"/>
          <w:szCs w:val="24"/>
        </w:rPr>
        <w:t xml:space="preserve"> </w:t>
      </w:r>
      <w:r w:rsidR="00577378" w:rsidRPr="00D974BF">
        <w:rPr>
          <w:rStyle w:val="CommentReference"/>
          <w:sz w:val="24"/>
          <w:szCs w:val="24"/>
        </w:rPr>
        <w:t xml:space="preserve">4), </w:t>
      </w:r>
      <w:r w:rsidR="00242C78" w:rsidRPr="00D974BF">
        <w:rPr>
          <w:rStyle w:val="CommentReference"/>
          <w:sz w:val="24"/>
          <w:szCs w:val="24"/>
        </w:rPr>
        <w:t xml:space="preserve">in </w:t>
      </w:r>
      <w:r w:rsidR="00577378" w:rsidRPr="00D974BF">
        <w:rPr>
          <w:rStyle w:val="CommentReference"/>
          <w:sz w:val="24"/>
          <w:szCs w:val="24"/>
        </w:rPr>
        <w:t xml:space="preserve">Deb </w:t>
      </w:r>
      <w:r w:rsidR="00242C78" w:rsidRPr="00D974BF">
        <w:rPr>
          <w:rStyle w:val="CommentReference"/>
          <w:sz w:val="24"/>
          <w:szCs w:val="24"/>
        </w:rPr>
        <w:t>rats</w:t>
      </w:r>
      <w:r w:rsidR="00577378" w:rsidRPr="00D974BF">
        <w:rPr>
          <w:rStyle w:val="CommentReference"/>
          <w:sz w:val="24"/>
          <w:szCs w:val="24"/>
        </w:rPr>
        <w:t xml:space="preserve"> at week 5 (n</w:t>
      </w:r>
      <w:r w:rsidR="00FA34E4" w:rsidRPr="00D974BF">
        <w:rPr>
          <w:rStyle w:val="CommentReference"/>
          <w:sz w:val="24"/>
          <w:szCs w:val="24"/>
        </w:rPr>
        <w:t xml:space="preserve"> </w:t>
      </w:r>
      <w:r w:rsidR="00577378" w:rsidRPr="00D974BF">
        <w:rPr>
          <w:rStyle w:val="CommentReference"/>
          <w:sz w:val="24"/>
          <w:szCs w:val="24"/>
        </w:rPr>
        <w:t>=</w:t>
      </w:r>
      <w:r w:rsidR="00FA34E4" w:rsidRPr="00D974BF">
        <w:rPr>
          <w:rStyle w:val="CommentReference"/>
          <w:sz w:val="24"/>
          <w:szCs w:val="24"/>
        </w:rPr>
        <w:t xml:space="preserve"> </w:t>
      </w:r>
      <w:r w:rsidR="00577378" w:rsidRPr="00D974BF">
        <w:rPr>
          <w:rStyle w:val="CommentReference"/>
          <w:sz w:val="24"/>
          <w:szCs w:val="24"/>
        </w:rPr>
        <w:t>5)</w:t>
      </w:r>
      <w:r w:rsidR="00242C78" w:rsidRPr="00D974BF">
        <w:rPr>
          <w:rStyle w:val="CommentReference"/>
          <w:sz w:val="24"/>
          <w:szCs w:val="24"/>
        </w:rPr>
        <w:t>,</w:t>
      </w:r>
      <w:r w:rsidR="00577378" w:rsidRPr="00D974BF">
        <w:rPr>
          <w:rStyle w:val="CommentReference"/>
          <w:sz w:val="24"/>
          <w:szCs w:val="24"/>
        </w:rPr>
        <w:t xml:space="preserve"> and </w:t>
      </w:r>
      <w:r w:rsidR="00242C78" w:rsidRPr="00D974BF">
        <w:rPr>
          <w:rStyle w:val="CommentReference"/>
          <w:sz w:val="24"/>
          <w:szCs w:val="24"/>
        </w:rPr>
        <w:t xml:space="preserve">in </w:t>
      </w:r>
      <w:r w:rsidR="00577378" w:rsidRPr="00D974BF">
        <w:rPr>
          <w:rStyle w:val="CommentReference"/>
          <w:sz w:val="24"/>
          <w:szCs w:val="24"/>
        </w:rPr>
        <w:t xml:space="preserve">sham controls </w:t>
      </w:r>
      <w:r w:rsidR="00242C78" w:rsidRPr="00D974BF">
        <w:rPr>
          <w:rStyle w:val="CommentReference"/>
          <w:sz w:val="24"/>
          <w:szCs w:val="24"/>
        </w:rPr>
        <w:t>at</w:t>
      </w:r>
      <w:r w:rsidR="00577378" w:rsidRPr="00D974BF">
        <w:rPr>
          <w:rStyle w:val="CommentReference"/>
          <w:sz w:val="24"/>
          <w:szCs w:val="24"/>
        </w:rPr>
        <w:t xml:space="preserve"> </w:t>
      </w:r>
      <w:r w:rsidR="00242C78" w:rsidRPr="00D974BF">
        <w:rPr>
          <w:rStyle w:val="CommentReference"/>
          <w:sz w:val="24"/>
          <w:szCs w:val="24"/>
        </w:rPr>
        <w:t xml:space="preserve">the </w:t>
      </w:r>
      <w:r w:rsidR="00577378" w:rsidRPr="00D974BF">
        <w:rPr>
          <w:rStyle w:val="CommentReference"/>
          <w:sz w:val="24"/>
          <w:szCs w:val="24"/>
        </w:rPr>
        <w:t xml:space="preserve">corresponding </w:t>
      </w:r>
      <w:r w:rsidR="00242C78" w:rsidRPr="00D974BF">
        <w:rPr>
          <w:rStyle w:val="CommentReference"/>
          <w:sz w:val="24"/>
          <w:szCs w:val="24"/>
        </w:rPr>
        <w:t>time after primary surgery</w:t>
      </w:r>
      <w:r w:rsidR="00577378" w:rsidRPr="00D974BF">
        <w:rPr>
          <w:rStyle w:val="CommentReference"/>
          <w:sz w:val="24"/>
          <w:szCs w:val="24"/>
        </w:rPr>
        <w:t xml:space="preserve"> (n</w:t>
      </w:r>
      <w:r w:rsidR="00FA34E4" w:rsidRPr="00D974BF">
        <w:rPr>
          <w:rStyle w:val="CommentReference"/>
          <w:sz w:val="24"/>
          <w:szCs w:val="24"/>
        </w:rPr>
        <w:t xml:space="preserve"> </w:t>
      </w:r>
      <w:r w:rsidR="00577378" w:rsidRPr="00D974BF">
        <w:rPr>
          <w:rStyle w:val="CommentReference"/>
          <w:sz w:val="24"/>
          <w:szCs w:val="24"/>
        </w:rPr>
        <w:t>=</w:t>
      </w:r>
      <w:r w:rsidR="00FA34E4" w:rsidRPr="00D974BF">
        <w:rPr>
          <w:rStyle w:val="CommentReference"/>
          <w:sz w:val="24"/>
          <w:szCs w:val="24"/>
        </w:rPr>
        <w:t xml:space="preserve"> </w:t>
      </w:r>
      <w:r w:rsidR="00577378" w:rsidRPr="00D974BF">
        <w:rPr>
          <w:rStyle w:val="CommentReference"/>
          <w:sz w:val="24"/>
          <w:szCs w:val="24"/>
        </w:rPr>
        <w:t>4)</w:t>
      </w:r>
      <w:r w:rsidR="00B41B75" w:rsidRPr="00D974BF">
        <w:rPr>
          <w:rStyle w:val="CommentReference"/>
          <w:sz w:val="24"/>
          <w:szCs w:val="24"/>
        </w:rPr>
        <w:t>.</w:t>
      </w:r>
      <w:r w:rsidR="00577378" w:rsidRPr="00D974BF">
        <w:rPr>
          <w:rStyle w:val="CommentReference"/>
          <w:sz w:val="24"/>
          <w:szCs w:val="24"/>
        </w:rPr>
        <w:t xml:space="preserve"> </w:t>
      </w:r>
      <w:r w:rsidR="00FA34E4" w:rsidRPr="00D974BF">
        <w:rPr>
          <w:rStyle w:val="CommentReference"/>
          <w:sz w:val="24"/>
          <w:szCs w:val="24"/>
        </w:rPr>
        <w:t>(</w:t>
      </w:r>
      <w:r w:rsidR="00577378" w:rsidRPr="00D974BF">
        <w:rPr>
          <w:rStyle w:val="CommentReference"/>
          <w:b/>
          <w:bCs/>
          <w:sz w:val="24"/>
          <w:szCs w:val="24"/>
        </w:rPr>
        <w:t>C</w:t>
      </w:r>
      <w:r w:rsidR="00FA34E4" w:rsidRPr="00D974BF">
        <w:rPr>
          <w:rStyle w:val="CommentReference"/>
          <w:b/>
          <w:bCs/>
          <w:sz w:val="24"/>
          <w:szCs w:val="24"/>
        </w:rPr>
        <w:t>)</w:t>
      </w:r>
      <w:r w:rsidR="00577378" w:rsidRPr="00D974BF">
        <w:rPr>
          <w:rStyle w:val="CommentReference"/>
          <w:sz w:val="24"/>
          <w:szCs w:val="24"/>
        </w:rPr>
        <w:t xml:space="preserve"> </w:t>
      </w:r>
      <w:r w:rsidR="001C6810" w:rsidRPr="00D974BF">
        <w:rPr>
          <w:rStyle w:val="CommentReference"/>
          <w:sz w:val="24"/>
          <w:szCs w:val="24"/>
        </w:rPr>
        <w:t xml:space="preserve">Box and whisker plots show quantification of BNP expression normalized to GAPDH and sham control </w:t>
      </w:r>
      <w:r w:rsidR="00242C78" w:rsidRPr="00D974BF">
        <w:rPr>
          <w:rStyle w:val="CommentReference"/>
          <w:sz w:val="24"/>
          <w:szCs w:val="24"/>
        </w:rPr>
        <w:t>at the corresponding time after primary surgery</w:t>
      </w:r>
      <w:r w:rsidR="001C6810" w:rsidRPr="00D974BF">
        <w:rPr>
          <w:rStyle w:val="CommentReference"/>
          <w:sz w:val="24"/>
          <w:szCs w:val="24"/>
        </w:rPr>
        <w:t xml:space="preserve">. </w:t>
      </w:r>
      <w:r w:rsidR="00F83418" w:rsidRPr="00D974BF">
        <w:rPr>
          <w:rStyle w:val="CommentReference"/>
          <w:sz w:val="24"/>
          <w:szCs w:val="24"/>
          <w:lang w:eastAsia="zh-CN"/>
        </w:rPr>
        <w:t>Boxes show median</w:t>
      </w:r>
      <w:r w:rsidR="00901F9A" w:rsidRPr="00D974BF">
        <w:rPr>
          <w:rStyle w:val="CommentReference"/>
          <w:sz w:val="24"/>
          <w:szCs w:val="24"/>
          <w:lang w:eastAsia="zh-CN"/>
        </w:rPr>
        <w:t>,</w:t>
      </w:r>
      <w:r w:rsidR="00F83418" w:rsidRPr="00D974BF">
        <w:rPr>
          <w:rStyle w:val="CommentReference"/>
          <w:sz w:val="24"/>
          <w:szCs w:val="24"/>
          <w:lang w:eastAsia="zh-CN"/>
        </w:rPr>
        <w:t xml:space="preserve"> 25</w:t>
      </w:r>
      <w:r w:rsidR="00FA34E4" w:rsidRPr="00D974BF">
        <w:rPr>
          <w:rStyle w:val="CommentReference"/>
          <w:sz w:val="24"/>
          <w:szCs w:val="24"/>
          <w:lang w:eastAsia="zh-CN"/>
        </w:rPr>
        <w:t>,</w:t>
      </w:r>
      <w:r w:rsidR="00F83418" w:rsidRPr="00D974BF">
        <w:rPr>
          <w:rStyle w:val="CommentReference"/>
          <w:sz w:val="24"/>
          <w:szCs w:val="24"/>
          <w:lang w:eastAsia="zh-CN"/>
        </w:rPr>
        <w:t xml:space="preserve"> and 75 percentile</w:t>
      </w:r>
      <w:r w:rsidR="00242C78" w:rsidRPr="00D974BF">
        <w:rPr>
          <w:rStyle w:val="CommentReference"/>
          <w:sz w:val="24"/>
          <w:szCs w:val="24"/>
          <w:lang w:eastAsia="zh-CN"/>
        </w:rPr>
        <w:t>s</w:t>
      </w:r>
      <w:r w:rsidR="00F83418" w:rsidRPr="00D974BF">
        <w:rPr>
          <w:rStyle w:val="CommentReference"/>
          <w:sz w:val="24"/>
          <w:szCs w:val="24"/>
          <w:lang w:eastAsia="zh-CN"/>
        </w:rPr>
        <w:t xml:space="preserve">, </w:t>
      </w:r>
      <w:r w:rsidR="00242C78" w:rsidRPr="00D974BF">
        <w:rPr>
          <w:rStyle w:val="CommentReference"/>
          <w:sz w:val="24"/>
          <w:szCs w:val="24"/>
          <w:lang w:eastAsia="zh-CN"/>
        </w:rPr>
        <w:t xml:space="preserve">respectively; </w:t>
      </w:r>
      <w:r w:rsidR="00F83418" w:rsidRPr="00D974BF">
        <w:rPr>
          <w:rStyle w:val="CommentReference"/>
          <w:sz w:val="24"/>
          <w:szCs w:val="24"/>
          <w:lang w:eastAsia="zh-CN"/>
        </w:rPr>
        <w:t xml:space="preserve">whiskers indicate </w:t>
      </w:r>
      <w:r w:rsidR="00FA34E4" w:rsidRPr="00D974BF">
        <w:rPr>
          <w:rStyle w:val="CommentReference"/>
          <w:sz w:val="24"/>
          <w:szCs w:val="24"/>
          <w:lang w:eastAsia="zh-CN"/>
        </w:rPr>
        <w:t xml:space="preserve">the </w:t>
      </w:r>
      <w:r w:rsidR="00F83418" w:rsidRPr="00D974BF">
        <w:rPr>
          <w:rStyle w:val="CommentReference"/>
          <w:sz w:val="24"/>
          <w:szCs w:val="24"/>
          <w:lang w:eastAsia="zh-CN"/>
        </w:rPr>
        <w:t xml:space="preserve">minimum and maximum values. </w:t>
      </w:r>
      <w:r w:rsidR="00CB02D9" w:rsidRPr="00D974BF">
        <w:rPr>
          <w:rStyle w:val="CommentReference"/>
          <w:sz w:val="24"/>
          <w:szCs w:val="24"/>
          <w:lang w:eastAsia="zh-CN"/>
        </w:rPr>
        <w:t>For statistical analyses</w:t>
      </w:r>
      <w:r w:rsidR="00FA34E4" w:rsidRPr="00D974BF">
        <w:rPr>
          <w:rStyle w:val="CommentReference"/>
          <w:sz w:val="24"/>
          <w:szCs w:val="24"/>
          <w:lang w:eastAsia="zh-CN"/>
        </w:rPr>
        <w:t>,</w:t>
      </w:r>
      <w:r w:rsidR="00CB02D9" w:rsidRPr="00D974BF">
        <w:rPr>
          <w:rStyle w:val="CommentReference"/>
          <w:sz w:val="24"/>
          <w:szCs w:val="24"/>
          <w:lang w:eastAsia="zh-CN"/>
        </w:rPr>
        <w:t xml:space="preserve"> Student's t-test</w:t>
      </w:r>
      <w:r w:rsidR="001E1AE7" w:rsidRPr="00D974BF">
        <w:rPr>
          <w:rStyle w:val="CommentReference"/>
          <w:sz w:val="24"/>
          <w:szCs w:val="24"/>
          <w:lang w:eastAsia="zh-CN"/>
        </w:rPr>
        <w:fldChar w:fldCharType="begin"/>
      </w:r>
      <w:r w:rsidR="001E1AE7" w:rsidRPr="00D974BF">
        <w:rPr>
          <w:rStyle w:val="CommentReference"/>
          <w:sz w:val="24"/>
          <w:szCs w:val="24"/>
          <w:lang w:eastAsia="zh-CN"/>
        </w:rPr>
        <w:instrText xml:space="preserve"> ADDIN EN.CITE &lt;EndNote&gt;&lt;Cite&gt;&lt;Author&gt;Fay&lt;/Author&gt;&lt;Year&gt;2013&lt;/Year&gt;&lt;RecNum&gt;39&lt;/RecNum&gt;&lt;DisplayText&gt;&lt;style face="superscript"&gt;33&lt;/style&gt;&lt;/DisplayText&gt;&lt;record&gt;&lt;rec-number&gt;39&lt;/rec-number&gt;&lt;foreign-keys&gt;&lt;key app="EN" db-id="vwtpzrar60a228ezpdavzv0e0wevpd009pe9" timestamp="1640350642"&gt;39&lt;/key&gt;&lt;/foreign-keys&gt;&lt;ref-type name="Journal Article"&gt;17&lt;/ref-type&gt;&lt;contributors&gt;&lt;authors&gt;&lt;author&gt;Fay, D. S.&lt;/author&gt;&lt;author&gt;Gerow, K.&lt;/author&gt;&lt;/authors&gt;&lt;/contributors&gt;&lt;auth-address&gt;Department of Molecular Biology, College of Agriculture and Natural Resources, University of Wyoming, Laramie, WY 82071, USA. davidfay@uwyo.edu&lt;/auth-address&gt;&lt;titles&gt;&lt;title&gt;A biologist&amp;apos;s guide to statistical thinking and analysis&lt;/title&gt;&lt;secondary-title&gt;WormBook&lt;/secondary-title&gt;&lt;/titles&gt;&lt;periodical&gt;&lt;full-title&gt;WormBook&lt;/full-title&gt;&lt;/periodical&gt;&lt;pages&gt;1-54&lt;/pages&gt;&lt;keywords&gt;&lt;keyword&gt;Animals&lt;/keyword&gt;&lt;keyword&gt;*Biology&lt;/keyword&gt;&lt;keyword&gt;*Caenorhabditis elegans&lt;/keyword&gt;&lt;keyword&gt;*Statistics as Topic&lt;/keyword&gt;&lt;/keywords&gt;&lt;dates&gt;&lt;year&gt;2013&lt;/year&gt;&lt;pub-dates&gt;&lt;date&gt;Jul 9&lt;/date&gt;&lt;/pub-dates&gt;&lt;/dates&gt;&lt;isbn&gt;1551-8507 (Electronic)&amp;#xD;1551-8507 (Linking)&lt;/isbn&gt;&lt;accession-num&gt;23908055&lt;/accession-num&gt;&lt;urls&gt;&lt;related-urls&gt;&lt;url&gt;https://www.ncbi.nlm.nih.gov/pubmed/23908055&lt;/url&gt;&lt;/related-urls&gt;&lt;/urls&gt;&lt;custom2&gt;PMC3880567&lt;/custom2&gt;&lt;electronic-resource-num&gt;10.1895/wormbook.1.159.1&lt;/electronic-resource-num&gt;&lt;/record&gt;&lt;/Cite&gt;&lt;/EndNote&gt;</w:instrText>
      </w:r>
      <w:r w:rsidR="001E1AE7" w:rsidRPr="00D974BF">
        <w:rPr>
          <w:rStyle w:val="CommentReference"/>
          <w:sz w:val="24"/>
          <w:szCs w:val="24"/>
          <w:lang w:eastAsia="zh-CN"/>
        </w:rPr>
        <w:fldChar w:fldCharType="separate"/>
      </w:r>
      <w:r w:rsidR="001E1AE7" w:rsidRPr="00D974BF">
        <w:rPr>
          <w:rStyle w:val="CommentReference"/>
          <w:noProof/>
          <w:sz w:val="24"/>
          <w:szCs w:val="24"/>
          <w:vertAlign w:val="superscript"/>
          <w:lang w:eastAsia="zh-CN"/>
        </w:rPr>
        <w:t>33</w:t>
      </w:r>
      <w:r w:rsidR="001E1AE7" w:rsidRPr="00D974BF">
        <w:rPr>
          <w:rStyle w:val="CommentReference"/>
          <w:sz w:val="24"/>
          <w:szCs w:val="24"/>
          <w:lang w:eastAsia="zh-CN"/>
        </w:rPr>
        <w:fldChar w:fldCharType="end"/>
      </w:r>
      <w:r w:rsidR="00CB02D9" w:rsidRPr="00D974BF">
        <w:rPr>
          <w:rStyle w:val="CommentReference"/>
          <w:sz w:val="24"/>
          <w:szCs w:val="24"/>
          <w:lang w:eastAsia="zh-CN"/>
        </w:rPr>
        <w:t xml:space="preserve"> was used</w:t>
      </w:r>
      <w:r w:rsidR="00FA34E4" w:rsidRPr="00D974BF">
        <w:rPr>
          <w:rStyle w:val="CommentReference"/>
          <w:sz w:val="24"/>
          <w:szCs w:val="24"/>
          <w:lang w:eastAsia="zh-CN"/>
        </w:rPr>
        <w:t>.</w:t>
      </w:r>
      <w:r w:rsidR="00CB02D9" w:rsidRPr="00D974BF">
        <w:rPr>
          <w:rStyle w:val="CommentReference"/>
          <w:sz w:val="24"/>
          <w:szCs w:val="24"/>
          <w:lang w:eastAsia="zh-CN"/>
        </w:rPr>
        <w:t xml:space="preserve"> *</w:t>
      </w:r>
      <w:r w:rsidR="00CB02D9" w:rsidRPr="00D974BF">
        <w:rPr>
          <w:rStyle w:val="CommentReference"/>
          <w:i/>
          <w:iCs/>
          <w:sz w:val="24"/>
          <w:szCs w:val="24"/>
          <w:lang w:eastAsia="zh-CN"/>
        </w:rPr>
        <w:t>p-</w:t>
      </w:r>
      <w:r w:rsidR="00CB02D9" w:rsidRPr="00D974BF">
        <w:rPr>
          <w:rStyle w:val="CommentReference"/>
          <w:sz w:val="24"/>
          <w:szCs w:val="24"/>
          <w:lang w:eastAsia="zh-CN"/>
        </w:rPr>
        <w:t>value &lt; 0.05.</w:t>
      </w:r>
      <w:r w:rsidR="00CB02D9" w:rsidRPr="00D974BF">
        <w:rPr>
          <w:rStyle w:val="CommentReference"/>
          <w:sz w:val="24"/>
          <w:szCs w:val="24"/>
        </w:rPr>
        <w:t xml:space="preserve"> </w:t>
      </w:r>
      <w:r w:rsidR="00FA34E4" w:rsidRPr="00D974BF">
        <w:rPr>
          <w:rStyle w:val="CommentReference"/>
          <w:sz w:val="24"/>
          <w:szCs w:val="24"/>
        </w:rPr>
        <w:t>(</w:t>
      </w:r>
      <w:r w:rsidR="001C6810" w:rsidRPr="00D974BF">
        <w:rPr>
          <w:rStyle w:val="CommentReference"/>
          <w:b/>
          <w:bCs/>
          <w:sz w:val="24"/>
          <w:szCs w:val="24"/>
        </w:rPr>
        <w:t>D</w:t>
      </w:r>
      <w:r w:rsidR="00FA34E4" w:rsidRPr="00D974BF">
        <w:rPr>
          <w:rStyle w:val="CommentReference"/>
          <w:sz w:val="24"/>
          <w:szCs w:val="24"/>
        </w:rPr>
        <w:t>)</w:t>
      </w:r>
      <w:r w:rsidR="001C6810" w:rsidRPr="00D974BF">
        <w:rPr>
          <w:rStyle w:val="CommentReference"/>
          <w:sz w:val="24"/>
          <w:szCs w:val="24"/>
        </w:rPr>
        <w:t xml:space="preserve"> </w:t>
      </w:r>
      <w:r w:rsidR="00B80D44" w:rsidRPr="00D974BF">
        <w:rPr>
          <w:rStyle w:val="CommentReference"/>
          <w:sz w:val="24"/>
          <w:szCs w:val="24"/>
        </w:rPr>
        <w:t xml:space="preserve">Bar graphs </w:t>
      </w:r>
      <w:r w:rsidR="00F83418" w:rsidRPr="00D974BF">
        <w:rPr>
          <w:rStyle w:val="CommentReference"/>
          <w:sz w:val="24"/>
          <w:szCs w:val="24"/>
        </w:rPr>
        <w:t>(mean</w:t>
      </w:r>
      <w:r w:rsidR="00FA34E4" w:rsidRPr="00D974BF">
        <w:rPr>
          <w:rStyle w:val="CommentReference"/>
          <w:sz w:val="24"/>
          <w:szCs w:val="24"/>
        </w:rPr>
        <w:t xml:space="preserve"> </w:t>
      </w:r>
      <w:r w:rsidR="00F83418" w:rsidRPr="00D974BF">
        <w:rPr>
          <w:rStyle w:val="CommentReference"/>
          <w:sz w:val="24"/>
          <w:szCs w:val="24"/>
        </w:rPr>
        <w:t>±</w:t>
      </w:r>
      <w:r w:rsidR="00FA34E4" w:rsidRPr="00D974BF">
        <w:rPr>
          <w:rStyle w:val="CommentReference"/>
          <w:sz w:val="24"/>
          <w:szCs w:val="24"/>
        </w:rPr>
        <w:t xml:space="preserve"> </w:t>
      </w:r>
      <w:r w:rsidR="00F83418" w:rsidRPr="00D974BF">
        <w:rPr>
          <w:rStyle w:val="CommentReference"/>
          <w:sz w:val="24"/>
          <w:szCs w:val="24"/>
        </w:rPr>
        <w:t>st</w:t>
      </w:r>
      <w:r w:rsidR="00242C78" w:rsidRPr="00D974BF">
        <w:rPr>
          <w:rStyle w:val="CommentReference"/>
          <w:sz w:val="24"/>
          <w:szCs w:val="24"/>
        </w:rPr>
        <w:t>andard deviation</w:t>
      </w:r>
      <w:r w:rsidR="00F83418" w:rsidRPr="00D974BF">
        <w:rPr>
          <w:rStyle w:val="CommentReference"/>
          <w:sz w:val="24"/>
          <w:szCs w:val="24"/>
        </w:rPr>
        <w:t xml:space="preserve">) </w:t>
      </w:r>
      <w:r w:rsidR="00B80D44" w:rsidRPr="00D974BF">
        <w:rPr>
          <w:rStyle w:val="CommentReference"/>
          <w:sz w:val="24"/>
          <w:szCs w:val="24"/>
        </w:rPr>
        <w:t xml:space="preserve">show </w:t>
      </w:r>
      <w:r w:rsidR="001C6810" w:rsidRPr="00D974BF">
        <w:rPr>
          <w:rStyle w:val="CommentReference"/>
          <w:sz w:val="24"/>
          <w:szCs w:val="24"/>
        </w:rPr>
        <w:t>LV ejection fraction and volume in sham</w:t>
      </w:r>
      <w:r w:rsidR="00F83418" w:rsidRPr="00D974BF">
        <w:rPr>
          <w:rStyle w:val="CommentReference"/>
          <w:sz w:val="24"/>
          <w:szCs w:val="24"/>
        </w:rPr>
        <w:t xml:space="preserve"> (n</w:t>
      </w:r>
      <w:r w:rsidR="00FA34E4" w:rsidRPr="00D974BF">
        <w:rPr>
          <w:rStyle w:val="CommentReference"/>
          <w:sz w:val="24"/>
          <w:szCs w:val="24"/>
        </w:rPr>
        <w:t xml:space="preserve"> </w:t>
      </w:r>
      <w:r w:rsidR="00F83418" w:rsidRPr="00D974BF">
        <w:rPr>
          <w:rStyle w:val="CommentReference"/>
          <w:sz w:val="24"/>
          <w:szCs w:val="24"/>
        </w:rPr>
        <w:t>=</w:t>
      </w:r>
      <w:r w:rsidR="00FA34E4" w:rsidRPr="00D974BF">
        <w:rPr>
          <w:rStyle w:val="CommentReference"/>
          <w:sz w:val="24"/>
          <w:szCs w:val="24"/>
        </w:rPr>
        <w:t xml:space="preserve"> </w:t>
      </w:r>
      <w:r w:rsidR="00F83418" w:rsidRPr="00D974BF">
        <w:rPr>
          <w:rStyle w:val="CommentReference"/>
          <w:sz w:val="24"/>
          <w:szCs w:val="24"/>
        </w:rPr>
        <w:t>4)</w:t>
      </w:r>
      <w:r w:rsidR="001C6810" w:rsidRPr="00D974BF">
        <w:rPr>
          <w:rStyle w:val="CommentReference"/>
          <w:sz w:val="24"/>
          <w:szCs w:val="24"/>
        </w:rPr>
        <w:t xml:space="preserve">, </w:t>
      </w:r>
      <w:proofErr w:type="spellStart"/>
      <w:r w:rsidR="001C6810" w:rsidRPr="00D974BF">
        <w:rPr>
          <w:rStyle w:val="CommentReference"/>
          <w:sz w:val="24"/>
          <w:szCs w:val="24"/>
        </w:rPr>
        <w:t>AoB</w:t>
      </w:r>
      <w:proofErr w:type="spellEnd"/>
      <w:r w:rsidR="001C6810" w:rsidRPr="00D974BF">
        <w:rPr>
          <w:rStyle w:val="CommentReference"/>
          <w:sz w:val="24"/>
          <w:szCs w:val="24"/>
        </w:rPr>
        <w:t xml:space="preserve"> </w:t>
      </w:r>
      <w:r w:rsidR="00F83418" w:rsidRPr="00D974BF">
        <w:rPr>
          <w:rStyle w:val="CommentReference"/>
          <w:sz w:val="24"/>
          <w:szCs w:val="24"/>
        </w:rPr>
        <w:t>(n</w:t>
      </w:r>
      <w:r w:rsidR="00FA34E4" w:rsidRPr="00D974BF">
        <w:rPr>
          <w:rStyle w:val="CommentReference"/>
          <w:sz w:val="24"/>
          <w:szCs w:val="24"/>
        </w:rPr>
        <w:t xml:space="preserve"> </w:t>
      </w:r>
      <w:r w:rsidR="00F83418" w:rsidRPr="00D974BF">
        <w:rPr>
          <w:rStyle w:val="CommentReference"/>
          <w:sz w:val="24"/>
          <w:szCs w:val="24"/>
        </w:rPr>
        <w:t>=</w:t>
      </w:r>
      <w:r w:rsidR="00FA34E4" w:rsidRPr="00D974BF">
        <w:rPr>
          <w:rStyle w:val="CommentReference"/>
          <w:sz w:val="24"/>
          <w:szCs w:val="24"/>
        </w:rPr>
        <w:t xml:space="preserve"> </w:t>
      </w:r>
      <w:r w:rsidR="00F83418" w:rsidRPr="00D974BF">
        <w:rPr>
          <w:rStyle w:val="CommentReference"/>
          <w:sz w:val="24"/>
          <w:szCs w:val="24"/>
        </w:rPr>
        <w:t>9)</w:t>
      </w:r>
      <w:r w:rsidR="00FA34E4" w:rsidRPr="00D974BF">
        <w:rPr>
          <w:rStyle w:val="CommentReference"/>
          <w:sz w:val="24"/>
          <w:szCs w:val="24"/>
        </w:rPr>
        <w:t>,</w:t>
      </w:r>
      <w:r w:rsidR="00F83418" w:rsidRPr="00D974BF">
        <w:rPr>
          <w:rStyle w:val="CommentReference"/>
          <w:sz w:val="24"/>
          <w:szCs w:val="24"/>
        </w:rPr>
        <w:t xml:space="preserve"> </w:t>
      </w:r>
      <w:r w:rsidR="001C6810" w:rsidRPr="00D974BF">
        <w:rPr>
          <w:rStyle w:val="CommentReference"/>
          <w:sz w:val="24"/>
          <w:szCs w:val="24"/>
        </w:rPr>
        <w:t>and Deb</w:t>
      </w:r>
      <w:r w:rsidR="00F83418" w:rsidRPr="00D974BF">
        <w:rPr>
          <w:rStyle w:val="CommentReference"/>
          <w:sz w:val="24"/>
          <w:szCs w:val="24"/>
        </w:rPr>
        <w:t xml:space="preserve"> (n</w:t>
      </w:r>
      <w:r w:rsidR="00FA34E4" w:rsidRPr="00D974BF">
        <w:rPr>
          <w:rStyle w:val="CommentReference"/>
          <w:sz w:val="24"/>
          <w:szCs w:val="24"/>
        </w:rPr>
        <w:t xml:space="preserve"> </w:t>
      </w:r>
      <w:r w:rsidR="00F83418" w:rsidRPr="00D974BF">
        <w:rPr>
          <w:rStyle w:val="CommentReference"/>
          <w:sz w:val="24"/>
          <w:szCs w:val="24"/>
        </w:rPr>
        <w:t>=</w:t>
      </w:r>
      <w:r w:rsidR="00FA34E4" w:rsidRPr="00D974BF">
        <w:rPr>
          <w:rStyle w:val="CommentReference"/>
          <w:sz w:val="24"/>
          <w:szCs w:val="24"/>
        </w:rPr>
        <w:t xml:space="preserve"> </w:t>
      </w:r>
      <w:r w:rsidR="00F83418" w:rsidRPr="00D974BF">
        <w:rPr>
          <w:rStyle w:val="CommentReference"/>
          <w:sz w:val="24"/>
          <w:szCs w:val="24"/>
        </w:rPr>
        <w:t>7)</w:t>
      </w:r>
      <w:r w:rsidR="001C6810" w:rsidRPr="00D974BF">
        <w:rPr>
          <w:rStyle w:val="CommentReference"/>
          <w:sz w:val="24"/>
          <w:szCs w:val="24"/>
        </w:rPr>
        <w:t xml:space="preserve"> animals at week 5 </w:t>
      </w:r>
      <w:r w:rsidR="00242C78" w:rsidRPr="00D974BF">
        <w:rPr>
          <w:rStyle w:val="CommentReference"/>
          <w:sz w:val="24"/>
          <w:szCs w:val="24"/>
        </w:rPr>
        <w:t xml:space="preserve">as measured </w:t>
      </w:r>
      <w:r w:rsidR="001C6810" w:rsidRPr="00D974BF">
        <w:rPr>
          <w:rStyle w:val="CommentReference"/>
          <w:sz w:val="24"/>
          <w:szCs w:val="24"/>
        </w:rPr>
        <w:t xml:space="preserve">by echocardiography </w:t>
      </w:r>
      <w:r w:rsidR="00B80D44" w:rsidRPr="00D974BF">
        <w:rPr>
          <w:rStyle w:val="CommentReference"/>
          <w:sz w:val="24"/>
          <w:szCs w:val="24"/>
        </w:rPr>
        <w:t>from</w:t>
      </w:r>
      <w:r w:rsidR="001C6810" w:rsidRPr="00D974BF">
        <w:rPr>
          <w:rStyle w:val="CommentReference"/>
          <w:sz w:val="24"/>
          <w:szCs w:val="24"/>
        </w:rPr>
        <w:t xml:space="preserve"> </w:t>
      </w:r>
      <w:r w:rsidR="00B80D44" w:rsidRPr="00D974BF">
        <w:rPr>
          <w:rStyle w:val="CommentReference"/>
          <w:sz w:val="24"/>
          <w:szCs w:val="24"/>
        </w:rPr>
        <w:t xml:space="preserve">M- and </w:t>
      </w:r>
      <w:r w:rsidR="001C6810" w:rsidRPr="00D974BF">
        <w:rPr>
          <w:rStyle w:val="CommentReference"/>
          <w:sz w:val="24"/>
          <w:szCs w:val="24"/>
        </w:rPr>
        <w:t xml:space="preserve">B-mode images. </w:t>
      </w:r>
      <w:r w:rsidR="00FA34E4" w:rsidRPr="00D974BF">
        <w:rPr>
          <w:rStyle w:val="CommentReference"/>
          <w:sz w:val="24"/>
          <w:szCs w:val="24"/>
        </w:rPr>
        <w:t>(</w:t>
      </w:r>
      <w:r w:rsidR="00FA34E4" w:rsidRPr="00D974BF">
        <w:rPr>
          <w:rStyle w:val="CommentReference"/>
          <w:b/>
          <w:bCs/>
          <w:sz w:val="24"/>
          <w:szCs w:val="24"/>
        </w:rPr>
        <w:t>E</w:t>
      </w:r>
      <w:r w:rsidR="00FA34E4" w:rsidRPr="00D974BF">
        <w:rPr>
          <w:rStyle w:val="CommentReference"/>
          <w:sz w:val="24"/>
          <w:szCs w:val="24"/>
        </w:rPr>
        <w:t>)</w:t>
      </w:r>
      <w:r w:rsidR="00B80D44" w:rsidRPr="00D974BF">
        <w:rPr>
          <w:rStyle w:val="CommentReference"/>
          <w:sz w:val="24"/>
          <w:szCs w:val="24"/>
        </w:rPr>
        <w:t xml:space="preserve"> Representative M-mode echocardiograph</w:t>
      </w:r>
      <w:r w:rsidR="00242C78" w:rsidRPr="00D974BF">
        <w:rPr>
          <w:rStyle w:val="CommentReference"/>
          <w:sz w:val="24"/>
          <w:szCs w:val="24"/>
        </w:rPr>
        <w:t>ic</w:t>
      </w:r>
      <w:r w:rsidR="00B80D44" w:rsidRPr="00D974BF">
        <w:rPr>
          <w:rStyle w:val="CommentReference"/>
          <w:sz w:val="24"/>
          <w:szCs w:val="24"/>
        </w:rPr>
        <w:t xml:space="preserve"> images show changes in LV fractional shortening in sham, </w:t>
      </w:r>
      <w:proofErr w:type="spellStart"/>
      <w:r w:rsidR="00B80D44" w:rsidRPr="00D974BF">
        <w:rPr>
          <w:rStyle w:val="CommentReference"/>
          <w:sz w:val="24"/>
          <w:szCs w:val="24"/>
        </w:rPr>
        <w:t>AoB</w:t>
      </w:r>
      <w:proofErr w:type="spellEnd"/>
      <w:r w:rsidR="00FA34E4" w:rsidRPr="00D974BF">
        <w:rPr>
          <w:rStyle w:val="CommentReference"/>
          <w:sz w:val="24"/>
          <w:szCs w:val="24"/>
        </w:rPr>
        <w:t>,</w:t>
      </w:r>
      <w:r w:rsidR="00B80D44" w:rsidRPr="00D974BF">
        <w:rPr>
          <w:rStyle w:val="CommentReference"/>
          <w:sz w:val="24"/>
          <w:szCs w:val="24"/>
        </w:rPr>
        <w:t xml:space="preserve"> and Deb animals at week 5.</w:t>
      </w:r>
      <w:r w:rsidR="00242C78" w:rsidRPr="00D974BF">
        <w:rPr>
          <w:rStyle w:val="CommentReference"/>
          <w:sz w:val="24"/>
          <w:szCs w:val="24"/>
        </w:rPr>
        <w:t xml:space="preserve"> </w:t>
      </w:r>
      <w:r w:rsidR="001C6810" w:rsidRPr="00D974BF">
        <w:rPr>
          <w:rStyle w:val="CommentReference"/>
          <w:sz w:val="24"/>
          <w:szCs w:val="24"/>
          <w:lang w:eastAsia="zh-CN"/>
        </w:rPr>
        <w:t>For statistical analyses Mann–Whitney U test</w:t>
      </w:r>
      <w:r w:rsidR="001E1AE7" w:rsidRPr="00D974BF">
        <w:rPr>
          <w:rStyle w:val="CommentReference"/>
          <w:sz w:val="24"/>
          <w:szCs w:val="24"/>
          <w:lang w:eastAsia="zh-CN"/>
        </w:rPr>
        <w:fldChar w:fldCharType="begin"/>
      </w:r>
      <w:r w:rsidR="001E1AE7" w:rsidRPr="00D974BF">
        <w:rPr>
          <w:rStyle w:val="CommentReference"/>
          <w:sz w:val="24"/>
          <w:szCs w:val="24"/>
          <w:lang w:eastAsia="zh-CN"/>
        </w:rPr>
        <w:instrText xml:space="preserve"> ADDIN EN.CITE &lt;EndNote&gt;&lt;Cite&gt;&lt;Author&gt;Fay&lt;/Author&gt;&lt;Year&gt;2013&lt;/Year&gt;&lt;RecNum&gt;39&lt;/RecNum&gt;&lt;DisplayText&gt;&lt;style face="superscript"&gt;33&lt;/style&gt;&lt;/DisplayText&gt;&lt;record&gt;&lt;rec-number&gt;39&lt;/rec-number&gt;&lt;foreign-keys&gt;&lt;key app="EN" db-id="vwtpzrar60a228ezpdavzv0e0wevpd009pe9" timestamp="1640350642"&gt;39&lt;/key&gt;&lt;/foreign-keys&gt;&lt;ref-type name="Journal Article"&gt;17&lt;/ref-type&gt;&lt;contributors&gt;&lt;authors&gt;&lt;author&gt;Fay, D. S.&lt;/author&gt;&lt;author&gt;Gerow, K.&lt;/author&gt;&lt;/authors&gt;&lt;/contributors&gt;&lt;auth-address&gt;Department of Molecular Biology, College of Agriculture and Natural Resources, University of Wyoming, Laramie, WY 82071, USA. davidfay@uwyo.edu&lt;/auth-address&gt;&lt;titles&gt;&lt;title&gt;A biologist&amp;apos;s guide to statistical thinking and analysis&lt;/title&gt;&lt;secondary-title&gt;WormBook&lt;/secondary-title&gt;&lt;/titles&gt;&lt;periodical&gt;&lt;full-title&gt;WormBook&lt;/full-title&gt;&lt;/periodical&gt;&lt;pages&gt;1-54&lt;/pages&gt;&lt;keywords&gt;&lt;keyword&gt;Animals&lt;/keyword&gt;&lt;keyword&gt;*Biology&lt;/keyword&gt;&lt;keyword&gt;*Caenorhabditis elegans&lt;/keyword&gt;&lt;keyword&gt;*Statistics as Topic&lt;/keyword&gt;&lt;/keywords&gt;&lt;dates&gt;&lt;year&gt;2013&lt;/year&gt;&lt;pub-dates&gt;&lt;date&gt;Jul 9&lt;/date&gt;&lt;/pub-dates&gt;&lt;/dates&gt;&lt;isbn&gt;1551-8507 (Electronic)&amp;#xD;1551-8507 (Linking)&lt;/isbn&gt;&lt;accession-num&gt;23908055&lt;/accession-num&gt;&lt;urls&gt;&lt;related-urls&gt;&lt;url&gt;https://www.ncbi.nlm.nih.gov/pubmed/23908055&lt;/url&gt;&lt;/related-urls&gt;&lt;/urls&gt;&lt;custom2&gt;PMC3880567&lt;/custom2&gt;&lt;electronic-resource-num&gt;10.1895/wormbook.1.159.1&lt;/electronic-resource-num&gt;&lt;/record&gt;&lt;/Cite&gt;&lt;/EndNote&gt;</w:instrText>
      </w:r>
      <w:r w:rsidR="001E1AE7" w:rsidRPr="00D974BF">
        <w:rPr>
          <w:rStyle w:val="CommentReference"/>
          <w:sz w:val="24"/>
          <w:szCs w:val="24"/>
          <w:lang w:eastAsia="zh-CN"/>
        </w:rPr>
        <w:fldChar w:fldCharType="separate"/>
      </w:r>
      <w:r w:rsidR="001E1AE7" w:rsidRPr="00D974BF">
        <w:rPr>
          <w:rStyle w:val="CommentReference"/>
          <w:noProof/>
          <w:sz w:val="24"/>
          <w:szCs w:val="24"/>
          <w:vertAlign w:val="superscript"/>
          <w:lang w:eastAsia="zh-CN"/>
        </w:rPr>
        <w:t>33</w:t>
      </w:r>
      <w:r w:rsidR="001E1AE7" w:rsidRPr="00D974BF">
        <w:rPr>
          <w:rStyle w:val="CommentReference"/>
          <w:sz w:val="24"/>
          <w:szCs w:val="24"/>
          <w:lang w:eastAsia="zh-CN"/>
        </w:rPr>
        <w:fldChar w:fldCharType="end"/>
      </w:r>
      <w:r w:rsidR="001E1AE7" w:rsidRPr="00D974BF">
        <w:rPr>
          <w:rStyle w:val="CommentReference"/>
          <w:sz w:val="24"/>
          <w:szCs w:val="24"/>
          <w:lang w:eastAsia="zh-CN"/>
        </w:rPr>
        <w:t xml:space="preserve"> </w:t>
      </w:r>
      <w:r w:rsidR="001C6810" w:rsidRPr="00D974BF">
        <w:rPr>
          <w:rStyle w:val="CommentReference"/>
          <w:sz w:val="24"/>
          <w:szCs w:val="24"/>
          <w:lang w:eastAsia="zh-CN"/>
        </w:rPr>
        <w:t>was used</w:t>
      </w:r>
      <w:r w:rsidR="00D33B89" w:rsidRPr="00D974BF">
        <w:rPr>
          <w:rStyle w:val="CommentReference"/>
          <w:sz w:val="24"/>
          <w:szCs w:val="24"/>
          <w:lang w:eastAsia="zh-CN"/>
        </w:rPr>
        <w:t>.</w:t>
      </w:r>
      <w:r w:rsidR="001C6810" w:rsidRPr="00D974BF">
        <w:rPr>
          <w:rStyle w:val="CommentReference"/>
          <w:sz w:val="24"/>
          <w:szCs w:val="24"/>
          <w:lang w:eastAsia="zh-CN"/>
        </w:rPr>
        <w:t xml:space="preserve"> *</w:t>
      </w:r>
      <w:r w:rsidR="001C6810" w:rsidRPr="00D974BF">
        <w:rPr>
          <w:rStyle w:val="CommentReference"/>
          <w:i/>
          <w:iCs/>
          <w:sz w:val="24"/>
          <w:szCs w:val="24"/>
          <w:lang w:eastAsia="zh-CN"/>
        </w:rPr>
        <w:t>p-</w:t>
      </w:r>
      <w:r w:rsidR="00242C78" w:rsidRPr="00D974BF">
        <w:rPr>
          <w:rStyle w:val="CommentReference"/>
          <w:sz w:val="24"/>
          <w:szCs w:val="24"/>
          <w:lang w:eastAsia="zh-CN"/>
        </w:rPr>
        <w:t>v</w:t>
      </w:r>
      <w:r w:rsidR="001C6810" w:rsidRPr="00D974BF">
        <w:rPr>
          <w:rStyle w:val="CommentReference"/>
          <w:sz w:val="24"/>
          <w:szCs w:val="24"/>
          <w:lang w:eastAsia="zh-CN"/>
        </w:rPr>
        <w:t>alue &lt; 0.05.</w:t>
      </w:r>
      <w:r w:rsidR="001C6810" w:rsidRPr="00D974BF">
        <w:rPr>
          <w:rStyle w:val="CommentReference"/>
          <w:sz w:val="24"/>
          <w:szCs w:val="24"/>
        </w:rPr>
        <w:t xml:space="preserve"> </w:t>
      </w:r>
    </w:p>
    <w:p w14:paraId="66001651" w14:textId="77777777" w:rsidR="00B41B75" w:rsidRPr="00D974BF" w:rsidRDefault="00B41B75" w:rsidP="00D974BF"/>
    <w:p w14:paraId="47EB35A8" w14:textId="3D2BFC6F" w:rsidR="00A82289" w:rsidRPr="00D974BF" w:rsidRDefault="00A616CD" w:rsidP="00D974BF">
      <w:pPr>
        <w:rPr>
          <w:rStyle w:val="CommentReference"/>
          <w:sz w:val="24"/>
          <w:szCs w:val="24"/>
          <w:lang w:eastAsia="zh-CN"/>
        </w:rPr>
      </w:pPr>
      <w:r w:rsidRPr="00D974BF">
        <w:rPr>
          <w:b/>
          <w:bCs/>
          <w:lang w:eastAsia="zh-CN"/>
        </w:rPr>
        <w:t xml:space="preserve">Figure </w:t>
      </w:r>
      <w:r w:rsidR="007E31B8" w:rsidRPr="00D974BF">
        <w:rPr>
          <w:b/>
          <w:bCs/>
          <w:lang w:eastAsia="zh-CN"/>
        </w:rPr>
        <w:t>8</w:t>
      </w:r>
      <w:r w:rsidR="00E82A75" w:rsidRPr="00D974BF">
        <w:rPr>
          <w:b/>
          <w:bCs/>
          <w:lang w:eastAsia="zh-CN"/>
        </w:rPr>
        <w:t>:</w:t>
      </w:r>
      <w:r w:rsidRPr="00D974BF">
        <w:rPr>
          <w:b/>
          <w:bCs/>
          <w:lang w:eastAsia="zh-CN"/>
        </w:rPr>
        <w:t xml:space="preserve"> Ventricular hemodynamics are normalized</w:t>
      </w:r>
      <w:r w:rsidR="00E82A75" w:rsidRPr="00D974BF">
        <w:rPr>
          <w:b/>
          <w:bCs/>
          <w:lang w:eastAsia="zh-CN"/>
        </w:rPr>
        <w:t>,</w:t>
      </w:r>
      <w:r w:rsidRPr="00D974BF">
        <w:rPr>
          <w:b/>
          <w:bCs/>
          <w:lang w:eastAsia="zh-CN"/>
        </w:rPr>
        <w:t xml:space="preserve"> and cardiac hypertrophy is reversed by aortic </w:t>
      </w:r>
      <w:proofErr w:type="spellStart"/>
      <w:r w:rsidRPr="00D974BF">
        <w:rPr>
          <w:b/>
          <w:bCs/>
          <w:lang w:eastAsia="zh-CN"/>
        </w:rPr>
        <w:t>debanding</w:t>
      </w:r>
      <w:proofErr w:type="spellEnd"/>
      <w:r w:rsidR="00E82A75" w:rsidRPr="00D974BF">
        <w:rPr>
          <w:b/>
          <w:bCs/>
          <w:lang w:eastAsia="zh-CN"/>
        </w:rPr>
        <w:t xml:space="preserve">. </w:t>
      </w:r>
      <w:r w:rsidR="00E82A75" w:rsidRPr="00D974BF">
        <w:rPr>
          <w:lang w:eastAsia="zh-CN"/>
        </w:rPr>
        <w:t>(</w:t>
      </w:r>
      <w:r w:rsidRPr="00D974BF">
        <w:rPr>
          <w:b/>
          <w:bCs/>
        </w:rPr>
        <w:t>A</w:t>
      </w:r>
      <w:r w:rsidR="00E82A75" w:rsidRPr="00D974BF">
        <w:t>)</w:t>
      </w:r>
      <w:r w:rsidRPr="00D974BF">
        <w:t xml:space="preserve"> Representative measurements of left ventricular (LV) and right ventricular (RV) blood pressure in a rat 3 weeks after aortic banding (</w:t>
      </w:r>
      <w:proofErr w:type="spellStart"/>
      <w:r w:rsidRPr="00D974BF">
        <w:t>AoB</w:t>
      </w:r>
      <w:proofErr w:type="spellEnd"/>
      <w:r w:rsidRPr="00D974BF">
        <w:t xml:space="preserve">) as compared to corresponding sham control. </w:t>
      </w:r>
      <w:r w:rsidR="00401E4E" w:rsidRPr="00D974BF">
        <w:t>(</w:t>
      </w:r>
      <w:r w:rsidRPr="00D974BF">
        <w:rPr>
          <w:b/>
          <w:bCs/>
          <w:lang w:eastAsia="zh-CN"/>
        </w:rPr>
        <w:t>B</w:t>
      </w:r>
      <w:r w:rsidR="00401E4E" w:rsidRPr="00D974BF">
        <w:rPr>
          <w:lang w:eastAsia="zh-CN"/>
        </w:rPr>
        <w:t>)</w:t>
      </w:r>
      <w:r w:rsidRPr="00D974BF">
        <w:rPr>
          <w:lang w:eastAsia="zh-CN"/>
        </w:rPr>
        <w:t xml:space="preserve"> Representative images </w:t>
      </w:r>
      <w:r w:rsidRPr="00D974BF">
        <w:rPr>
          <w:rStyle w:val="CommentReference"/>
          <w:sz w:val="24"/>
          <w:szCs w:val="24"/>
        </w:rPr>
        <w:t xml:space="preserve">show cardiac hypertrophy in an </w:t>
      </w:r>
      <w:proofErr w:type="spellStart"/>
      <w:r w:rsidRPr="00D974BF">
        <w:rPr>
          <w:rStyle w:val="CommentReference"/>
          <w:sz w:val="24"/>
          <w:szCs w:val="24"/>
        </w:rPr>
        <w:t>AoB</w:t>
      </w:r>
      <w:proofErr w:type="spellEnd"/>
      <w:r w:rsidRPr="00D974BF">
        <w:rPr>
          <w:rStyle w:val="CommentReference"/>
          <w:sz w:val="24"/>
          <w:szCs w:val="24"/>
        </w:rPr>
        <w:t xml:space="preserve"> rat 3 weeks after </w:t>
      </w:r>
      <w:r w:rsidRPr="00D974BF">
        <w:rPr>
          <w:rStyle w:val="CommentReference"/>
          <w:sz w:val="24"/>
          <w:szCs w:val="24"/>
        </w:rPr>
        <w:lastRenderedPageBreak/>
        <w:t xml:space="preserve">aortic banding </w:t>
      </w:r>
      <w:r w:rsidR="00401E4E" w:rsidRPr="00D974BF">
        <w:rPr>
          <w:rStyle w:val="CommentReference"/>
          <w:sz w:val="24"/>
          <w:szCs w:val="24"/>
        </w:rPr>
        <w:t>compared</w:t>
      </w:r>
      <w:r w:rsidRPr="00D974BF">
        <w:rPr>
          <w:rStyle w:val="CommentReference"/>
          <w:sz w:val="24"/>
          <w:szCs w:val="24"/>
        </w:rPr>
        <w:t xml:space="preserve"> to sham control. </w:t>
      </w:r>
      <w:r w:rsidR="00401E4E" w:rsidRPr="00D974BF">
        <w:rPr>
          <w:rStyle w:val="CommentReference"/>
          <w:sz w:val="24"/>
          <w:szCs w:val="24"/>
        </w:rPr>
        <w:t>(</w:t>
      </w:r>
      <w:r w:rsidRPr="00D974BF">
        <w:rPr>
          <w:rStyle w:val="CommentReference"/>
          <w:b/>
          <w:bCs/>
          <w:sz w:val="24"/>
          <w:szCs w:val="24"/>
        </w:rPr>
        <w:t>C-F</w:t>
      </w:r>
      <w:r w:rsidR="00401E4E" w:rsidRPr="00D974BF">
        <w:rPr>
          <w:rStyle w:val="CommentReference"/>
          <w:sz w:val="24"/>
          <w:szCs w:val="24"/>
        </w:rPr>
        <w:t>)</w:t>
      </w:r>
      <w:r w:rsidRPr="00D974BF">
        <w:rPr>
          <w:rStyle w:val="CommentReference"/>
          <w:sz w:val="24"/>
          <w:szCs w:val="24"/>
        </w:rPr>
        <w:t xml:space="preserve"> Box and whisker plots show left ventricular systolic pressure (</w:t>
      </w:r>
      <w:r w:rsidRPr="00D974BF">
        <w:rPr>
          <w:rStyle w:val="CommentReference"/>
          <w:sz w:val="24"/>
          <w:szCs w:val="24"/>
          <w:lang w:eastAsia="zh-CN"/>
        </w:rPr>
        <w:t xml:space="preserve">LVSP; </w:t>
      </w:r>
      <w:r w:rsidRPr="00D974BF">
        <w:rPr>
          <w:rStyle w:val="CommentReference"/>
          <w:b/>
          <w:bCs/>
          <w:sz w:val="24"/>
          <w:szCs w:val="24"/>
          <w:lang w:eastAsia="zh-CN"/>
        </w:rPr>
        <w:t>C</w:t>
      </w:r>
      <w:r w:rsidRPr="00D974BF">
        <w:rPr>
          <w:rStyle w:val="CommentReference"/>
          <w:sz w:val="24"/>
          <w:szCs w:val="24"/>
          <w:lang w:eastAsia="zh-CN"/>
        </w:rPr>
        <w:t>), LV hypertrophy</w:t>
      </w:r>
      <w:r w:rsidR="00E07C40" w:rsidRPr="00D974BF">
        <w:rPr>
          <w:rStyle w:val="CommentReference"/>
          <w:sz w:val="24"/>
          <w:szCs w:val="24"/>
          <w:lang w:eastAsia="zh-CN"/>
        </w:rPr>
        <w:t xml:space="preserve"> </w:t>
      </w:r>
      <w:r w:rsidRPr="00D974BF">
        <w:rPr>
          <w:rStyle w:val="CommentReference"/>
          <w:sz w:val="24"/>
          <w:szCs w:val="24"/>
          <w:lang w:eastAsia="zh-CN"/>
        </w:rPr>
        <w:t>(</w:t>
      </w:r>
      <w:r w:rsidR="00242C78" w:rsidRPr="00D974BF">
        <w:rPr>
          <w:rStyle w:val="CommentReference"/>
          <w:sz w:val="24"/>
          <w:szCs w:val="24"/>
          <w:lang w:eastAsia="zh-CN"/>
        </w:rPr>
        <w:t>[</w:t>
      </w:r>
      <w:r w:rsidR="00E3417D" w:rsidRPr="00D974BF">
        <w:rPr>
          <w:rStyle w:val="CommentReference"/>
          <w:sz w:val="24"/>
          <w:szCs w:val="24"/>
          <w:lang w:eastAsia="zh-CN"/>
        </w:rPr>
        <w:t>LV+S</w:t>
      </w:r>
      <w:r w:rsidR="00242C78" w:rsidRPr="00D974BF">
        <w:rPr>
          <w:rStyle w:val="CommentReference"/>
          <w:sz w:val="24"/>
          <w:szCs w:val="24"/>
          <w:lang w:eastAsia="zh-CN"/>
        </w:rPr>
        <w:t>]</w:t>
      </w:r>
      <w:r w:rsidR="00E3417D" w:rsidRPr="00D974BF">
        <w:rPr>
          <w:rStyle w:val="CommentReference"/>
          <w:sz w:val="24"/>
          <w:szCs w:val="24"/>
          <w:lang w:eastAsia="zh-CN"/>
        </w:rPr>
        <w:t>/BW;</w:t>
      </w:r>
      <w:r w:rsidR="00E3417D" w:rsidRPr="00D974BF">
        <w:rPr>
          <w:rStyle w:val="CommentReference"/>
          <w:b/>
          <w:bCs/>
          <w:sz w:val="24"/>
          <w:szCs w:val="24"/>
          <w:lang w:eastAsia="zh-CN"/>
        </w:rPr>
        <w:t xml:space="preserve"> </w:t>
      </w:r>
      <w:r w:rsidRPr="00D974BF">
        <w:rPr>
          <w:rStyle w:val="CommentReference"/>
          <w:b/>
          <w:bCs/>
          <w:sz w:val="24"/>
          <w:szCs w:val="24"/>
          <w:lang w:eastAsia="zh-CN"/>
        </w:rPr>
        <w:t>D</w:t>
      </w:r>
      <w:r w:rsidRPr="00D974BF">
        <w:rPr>
          <w:rStyle w:val="CommentReference"/>
          <w:sz w:val="24"/>
          <w:szCs w:val="24"/>
          <w:lang w:eastAsia="zh-CN"/>
        </w:rPr>
        <w:t xml:space="preserve">), right ventricular systolic pressure (RVSP; </w:t>
      </w:r>
      <w:r w:rsidRPr="00D974BF">
        <w:rPr>
          <w:rStyle w:val="CommentReference"/>
          <w:b/>
          <w:bCs/>
          <w:sz w:val="24"/>
          <w:szCs w:val="24"/>
          <w:lang w:eastAsia="zh-CN"/>
        </w:rPr>
        <w:t>E</w:t>
      </w:r>
      <w:r w:rsidRPr="00D974BF">
        <w:rPr>
          <w:rStyle w:val="CommentReference"/>
          <w:sz w:val="24"/>
          <w:szCs w:val="24"/>
          <w:lang w:eastAsia="zh-CN"/>
        </w:rPr>
        <w:t>)</w:t>
      </w:r>
      <w:r w:rsidR="00401E4E" w:rsidRPr="00D974BF">
        <w:rPr>
          <w:rStyle w:val="CommentReference"/>
          <w:sz w:val="24"/>
          <w:szCs w:val="24"/>
          <w:lang w:eastAsia="zh-CN"/>
        </w:rPr>
        <w:t>,</w:t>
      </w:r>
      <w:r w:rsidRPr="00D974BF">
        <w:rPr>
          <w:rStyle w:val="CommentReference"/>
          <w:sz w:val="24"/>
          <w:szCs w:val="24"/>
          <w:lang w:eastAsia="zh-CN"/>
        </w:rPr>
        <w:t xml:space="preserve"> and RV hypertrophy (</w:t>
      </w:r>
      <w:r w:rsidR="00E3417D" w:rsidRPr="00D974BF">
        <w:rPr>
          <w:rStyle w:val="CommentReference"/>
          <w:sz w:val="24"/>
          <w:szCs w:val="24"/>
          <w:lang w:eastAsia="zh-CN"/>
        </w:rPr>
        <w:t xml:space="preserve">RV/BW; </w:t>
      </w:r>
      <w:r w:rsidRPr="00D974BF">
        <w:rPr>
          <w:rStyle w:val="CommentReference"/>
          <w:b/>
          <w:bCs/>
          <w:sz w:val="24"/>
          <w:szCs w:val="24"/>
          <w:lang w:eastAsia="zh-CN"/>
        </w:rPr>
        <w:t>F</w:t>
      </w:r>
      <w:r w:rsidRPr="00D974BF">
        <w:rPr>
          <w:rStyle w:val="CommentReference"/>
          <w:sz w:val="24"/>
          <w:szCs w:val="24"/>
          <w:lang w:eastAsia="zh-CN"/>
        </w:rPr>
        <w:t xml:space="preserve">) in sham and </w:t>
      </w:r>
      <w:proofErr w:type="spellStart"/>
      <w:r w:rsidRPr="00D974BF">
        <w:rPr>
          <w:rStyle w:val="CommentReference"/>
          <w:sz w:val="24"/>
          <w:szCs w:val="24"/>
          <w:lang w:eastAsia="zh-CN"/>
        </w:rPr>
        <w:t>AoB</w:t>
      </w:r>
      <w:proofErr w:type="spellEnd"/>
      <w:r w:rsidRPr="00D974BF">
        <w:rPr>
          <w:rStyle w:val="CommentReference"/>
          <w:sz w:val="24"/>
          <w:szCs w:val="24"/>
          <w:lang w:eastAsia="zh-CN"/>
        </w:rPr>
        <w:t xml:space="preserve"> </w:t>
      </w:r>
      <w:r w:rsidR="00242C78" w:rsidRPr="00D974BF">
        <w:rPr>
          <w:rStyle w:val="CommentReference"/>
          <w:sz w:val="24"/>
          <w:szCs w:val="24"/>
          <w:lang w:eastAsia="zh-CN"/>
        </w:rPr>
        <w:t xml:space="preserve">animals </w:t>
      </w:r>
      <w:r w:rsidRPr="00D974BF">
        <w:rPr>
          <w:rStyle w:val="CommentReference"/>
          <w:sz w:val="24"/>
          <w:szCs w:val="24"/>
          <w:lang w:eastAsia="zh-CN"/>
        </w:rPr>
        <w:t xml:space="preserve">at 3 and 5-weeks post-surgery, and normalized parameters </w:t>
      </w:r>
      <w:r w:rsidR="00242C78" w:rsidRPr="00D974BF">
        <w:rPr>
          <w:rStyle w:val="CommentReference"/>
          <w:sz w:val="24"/>
          <w:szCs w:val="24"/>
          <w:lang w:eastAsia="zh-CN"/>
        </w:rPr>
        <w:t>(</w:t>
      </w:r>
      <w:r w:rsidR="00D54CE9" w:rsidRPr="00D974BF">
        <w:rPr>
          <w:rStyle w:val="CommentReference"/>
          <w:sz w:val="24"/>
          <w:szCs w:val="24"/>
          <w:lang w:eastAsia="zh-CN"/>
        </w:rPr>
        <w:t xml:space="preserve">in comparison to 3- and 5-week </w:t>
      </w:r>
      <w:proofErr w:type="spellStart"/>
      <w:r w:rsidR="00D54CE9" w:rsidRPr="00D974BF">
        <w:rPr>
          <w:rStyle w:val="CommentReference"/>
          <w:sz w:val="24"/>
          <w:szCs w:val="24"/>
          <w:lang w:eastAsia="zh-CN"/>
        </w:rPr>
        <w:t>AoB</w:t>
      </w:r>
      <w:proofErr w:type="spellEnd"/>
      <w:r w:rsidR="00D54CE9" w:rsidRPr="00D974BF">
        <w:rPr>
          <w:rStyle w:val="CommentReference"/>
          <w:sz w:val="24"/>
          <w:szCs w:val="24"/>
          <w:lang w:eastAsia="zh-CN"/>
        </w:rPr>
        <w:t xml:space="preserve"> groups</w:t>
      </w:r>
      <w:r w:rsidR="00242C78" w:rsidRPr="00D974BF">
        <w:rPr>
          <w:rStyle w:val="CommentReference"/>
          <w:sz w:val="24"/>
          <w:szCs w:val="24"/>
          <w:lang w:eastAsia="zh-CN"/>
        </w:rPr>
        <w:t>) in Deb rats</w:t>
      </w:r>
      <w:r w:rsidRPr="00D974BF">
        <w:rPr>
          <w:rStyle w:val="CommentReference"/>
          <w:sz w:val="24"/>
          <w:szCs w:val="24"/>
          <w:lang w:eastAsia="zh-CN"/>
        </w:rPr>
        <w:t xml:space="preserve">. </w:t>
      </w:r>
      <w:r w:rsidR="007156DC" w:rsidRPr="00D974BF">
        <w:rPr>
          <w:rStyle w:val="CommentReference"/>
          <w:sz w:val="24"/>
          <w:szCs w:val="24"/>
          <w:lang w:eastAsia="zh-CN"/>
        </w:rPr>
        <w:t xml:space="preserve">Boxes </w:t>
      </w:r>
      <w:r w:rsidR="0055255D" w:rsidRPr="00D974BF">
        <w:rPr>
          <w:rStyle w:val="CommentReference"/>
          <w:sz w:val="24"/>
          <w:szCs w:val="24"/>
          <w:lang w:eastAsia="zh-CN"/>
        </w:rPr>
        <w:t>show</w:t>
      </w:r>
      <w:r w:rsidR="007156DC" w:rsidRPr="00D974BF">
        <w:rPr>
          <w:rStyle w:val="CommentReference"/>
          <w:sz w:val="24"/>
          <w:szCs w:val="24"/>
          <w:lang w:eastAsia="zh-CN"/>
        </w:rPr>
        <w:t xml:space="preserve"> median</w:t>
      </w:r>
      <w:r w:rsidR="00901F9A" w:rsidRPr="00D974BF">
        <w:rPr>
          <w:rStyle w:val="CommentReference"/>
          <w:sz w:val="24"/>
          <w:szCs w:val="24"/>
          <w:lang w:eastAsia="zh-CN"/>
        </w:rPr>
        <w:t>,</w:t>
      </w:r>
      <w:r w:rsidR="007156DC" w:rsidRPr="00D974BF">
        <w:rPr>
          <w:rStyle w:val="CommentReference"/>
          <w:sz w:val="24"/>
          <w:szCs w:val="24"/>
          <w:lang w:eastAsia="zh-CN"/>
        </w:rPr>
        <w:t xml:space="preserve"> 25</w:t>
      </w:r>
      <w:r w:rsidR="00401E4E" w:rsidRPr="00D974BF">
        <w:rPr>
          <w:rStyle w:val="CommentReference"/>
          <w:sz w:val="24"/>
          <w:szCs w:val="24"/>
          <w:lang w:eastAsia="zh-CN"/>
        </w:rPr>
        <w:t>,</w:t>
      </w:r>
      <w:r w:rsidR="007156DC" w:rsidRPr="00D974BF">
        <w:rPr>
          <w:rStyle w:val="CommentReference"/>
          <w:sz w:val="24"/>
          <w:szCs w:val="24"/>
          <w:lang w:eastAsia="zh-CN"/>
        </w:rPr>
        <w:t xml:space="preserve"> and 75 percentile</w:t>
      </w:r>
      <w:r w:rsidR="00901F9A" w:rsidRPr="00D974BF">
        <w:rPr>
          <w:rStyle w:val="CommentReference"/>
          <w:sz w:val="24"/>
          <w:szCs w:val="24"/>
          <w:lang w:eastAsia="zh-CN"/>
        </w:rPr>
        <w:t>s, respectively;</w:t>
      </w:r>
      <w:r w:rsidR="007156DC" w:rsidRPr="00D974BF">
        <w:rPr>
          <w:rStyle w:val="CommentReference"/>
          <w:sz w:val="24"/>
          <w:szCs w:val="24"/>
          <w:lang w:eastAsia="zh-CN"/>
        </w:rPr>
        <w:t xml:space="preserve"> whiskers </w:t>
      </w:r>
      <w:r w:rsidR="00D54CE9" w:rsidRPr="00D974BF">
        <w:rPr>
          <w:rStyle w:val="CommentReference"/>
          <w:sz w:val="24"/>
          <w:szCs w:val="24"/>
          <w:lang w:eastAsia="zh-CN"/>
        </w:rPr>
        <w:t>indicate</w:t>
      </w:r>
      <w:r w:rsidR="007156DC" w:rsidRPr="00D974BF">
        <w:rPr>
          <w:rStyle w:val="CommentReference"/>
          <w:sz w:val="24"/>
          <w:szCs w:val="24"/>
          <w:lang w:eastAsia="zh-CN"/>
        </w:rPr>
        <w:t xml:space="preserve"> </w:t>
      </w:r>
      <w:r w:rsidR="00401E4E" w:rsidRPr="00D974BF">
        <w:rPr>
          <w:rStyle w:val="CommentReference"/>
          <w:sz w:val="24"/>
          <w:szCs w:val="24"/>
          <w:lang w:eastAsia="zh-CN"/>
        </w:rPr>
        <w:t xml:space="preserve">the </w:t>
      </w:r>
      <w:r w:rsidR="007156DC" w:rsidRPr="00D974BF">
        <w:rPr>
          <w:rStyle w:val="CommentReference"/>
          <w:sz w:val="24"/>
          <w:szCs w:val="24"/>
          <w:lang w:eastAsia="zh-CN"/>
        </w:rPr>
        <w:t>minimum and maximum values.</w:t>
      </w:r>
      <w:r w:rsidR="00901F9A" w:rsidRPr="00D974BF">
        <w:rPr>
          <w:rStyle w:val="CommentReference"/>
          <w:sz w:val="24"/>
          <w:szCs w:val="24"/>
          <w:lang w:eastAsia="zh-CN"/>
        </w:rPr>
        <w:t xml:space="preserve"> </w:t>
      </w:r>
      <w:r w:rsidR="00B6156F">
        <w:rPr>
          <w:rStyle w:val="CommentReference"/>
          <w:sz w:val="24"/>
          <w:szCs w:val="24"/>
          <w:lang w:eastAsia="zh-CN"/>
        </w:rPr>
        <w:t>n</w:t>
      </w:r>
      <w:r w:rsidR="00401E4E" w:rsidRPr="00D974BF">
        <w:rPr>
          <w:rStyle w:val="CommentReference"/>
          <w:sz w:val="24"/>
          <w:szCs w:val="24"/>
          <w:lang w:eastAsia="zh-CN"/>
        </w:rPr>
        <w:t xml:space="preserve"> = 9-12 animals were analyzed for hemodynamic measurements,</w:t>
      </w:r>
      <w:r w:rsidRPr="00D974BF">
        <w:rPr>
          <w:rStyle w:val="CommentReference"/>
          <w:sz w:val="24"/>
          <w:szCs w:val="24"/>
          <w:lang w:eastAsia="zh-CN"/>
        </w:rPr>
        <w:t xml:space="preserve"> and heart weight was measured in n = 7-12 rats per group. For statistical analyses Mann–Whitney U test was used</w:t>
      </w:r>
      <w:r w:rsidR="006F23E1">
        <w:rPr>
          <w:rStyle w:val="CommentReference"/>
          <w:sz w:val="24"/>
          <w:szCs w:val="24"/>
          <w:lang w:eastAsia="zh-CN"/>
        </w:rPr>
        <w:t>.</w:t>
      </w:r>
      <w:r w:rsidRPr="00D974BF">
        <w:rPr>
          <w:rStyle w:val="CommentReference"/>
          <w:sz w:val="24"/>
          <w:szCs w:val="24"/>
          <w:lang w:eastAsia="zh-CN"/>
        </w:rPr>
        <w:t xml:space="preserve"> *</w:t>
      </w:r>
      <w:r w:rsidRPr="00D974BF">
        <w:rPr>
          <w:rStyle w:val="CommentReference"/>
          <w:i/>
          <w:iCs/>
          <w:sz w:val="24"/>
          <w:szCs w:val="24"/>
          <w:lang w:eastAsia="zh-CN"/>
        </w:rPr>
        <w:t>p-</w:t>
      </w:r>
      <w:r w:rsidR="00901F9A" w:rsidRPr="00D974BF">
        <w:rPr>
          <w:rStyle w:val="CommentReference"/>
          <w:sz w:val="24"/>
          <w:szCs w:val="24"/>
          <w:lang w:eastAsia="zh-CN"/>
        </w:rPr>
        <w:t>v</w:t>
      </w:r>
      <w:r w:rsidRPr="00D974BF">
        <w:rPr>
          <w:rStyle w:val="CommentReference"/>
          <w:sz w:val="24"/>
          <w:szCs w:val="24"/>
          <w:lang w:eastAsia="zh-CN"/>
        </w:rPr>
        <w:t>alue &lt; 0.05</w:t>
      </w:r>
      <w:r w:rsidR="00E3417D" w:rsidRPr="00D974BF">
        <w:rPr>
          <w:rStyle w:val="CommentReference"/>
          <w:sz w:val="24"/>
          <w:szCs w:val="24"/>
          <w:lang w:eastAsia="zh-CN"/>
        </w:rPr>
        <w:t>.</w:t>
      </w:r>
    </w:p>
    <w:p w14:paraId="1760A4BF" w14:textId="77777777" w:rsidR="000A41FF" w:rsidRPr="00D974BF" w:rsidRDefault="000A41FF" w:rsidP="00D974BF">
      <w:pPr>
        <w:rPr>
          <w:b/>
          <w:bCs/>
          <w:lang w:eastAsia="zh-CN"/>
        </w:rPr>
      </w:pPr>
    </w:p>
    <w:p w14:paraId="7C0B6465" w14:textId="68CDB14C" w:rsidR="006E4797" w:rsidRPr="00D974BF" w:rsidRDefault="00551D82" w:rsidP="00D974BF">
      <w:pPr>
        <w:rPr>
          <w:b/>
        </w:rPr>
      </w:pPr>
      <w:r w:rsidRPr="00D974BF">
        <w:rPr>
          <w:b/>
        </w:rPr>
        <w:t>DISCUSSION:</w:t>
      </w:r>
    </w:p>
    <w:p w14:paraId="1E1C0A9B" w14:textId="48A2D7F4" w:rsidR="009F4371" w:rsidRPr="00D974BF" w:rsidRDefault="009F4371" w:rsidP="00D974BF">
      <w:r w:rsidRPr="00D974BF">
        <w:t>Here</w:t>
      </w:r>
      <w:r w:rsidR="00465BA3" w:rsidRPr="00D974BF">
        <w:t>,</w:t>
      </w:r>
      <w:r w:rsidR="00914420" w:rsidRPr="00D974BF">
        <w:t xml:space="preserve"> </w:t>
      </w:r>
      <w:r w:rsidR="0002353D" w:rsidRPr="00D974BF">
        <w:t xml:space="preserve">a </w:t>
      </w:r>
      <w:r w:rsidRPr="00D974BF">
        <w:t>detail</w:t>
      </w:r>
      <w:r w:rsidR="00586A3F" w:rsidRPr="00D974BF">
        <w:t>ed</w:t>
      </w:r>
      <w:r w:rsidRPr="00D974BF">
        <w:t xml:space="preserve"> surgical technique </w:t>
      </w:r>
      <w:r w:rsidR="00465BA3" w:rsidRPr="00D974BF">
        <w:t xml:space="preserve">for </w:t>
      </w:r>
      <w:r w:rsidRPr="00D974BF">
        <w:t xml:space="preserve">aortic </w:t>
      </w:r>
      <w:proofErr w:type="spellStart"/>
      <w:r w:rsidRPr="00D974BF">
        <w:t>debanding</w:t>
      </w:r>
      <w:proofErr w:type="spellEnd"/>
      <w:r w:rsidRPr="00D974BF">
        <w:t xml:space="preserve"> in a rat </w:t>
      </w:r>
      <w:proofErr w:type="spellStart"/>
      <w:r w:rsidRPr="00D974BF">
        <w:t>AoB</w:t>
      </w:r>
      <w:proofErr w:type="spellEnd"/>
      <w:r w:rsidRPr="00D974BF">
        <w:t xml:space="preserve"> model </w:t>
      </w:r>
      <w:r w:rsidR="00465BA3" w:rsidRPr="00D974BF">
        <w:t xml:space="preserve">is reported that can be utilized </w:t>
      </w:r>
      <w:r w:rsidRPr="00D974BF">
        <w:t xml:space="preserve">to investigate the reversibility of PH-LHD and the cellular and molecular mechanisms that drive reverse remodeling in the pulmonary vasculature and the RV. </w:t>
      </w:r>
      <w:r w:rsidR="00465BA3" w:rsidRPr="00D974BF">
        <w:t>Three weeks of a</w:t>
      </w:r>
      <w:r w:rsidRPr="00D974BF">
        <w:t xml:space="preserve">ortic constriction in juvenile </w:t>
      </w:r>
      <w:proofErr w:type="gramStart"/>
      <w:r w:rsidRPr="00D974BF">
        <w:t>rats</w:t>
      </w:r>
      <w:proofErr w:type="gramEnd"/>
      <w:r w:rsidRPr="00D974BF">
        <w:t xml:space="preserve"> result</w:t>
      </w:r>
      <w:r w:rsidR="00465BA3" w:rsidRPr="00D974BF">
        <w:t>s in PH-LHD evident as</w:t>
      </w:r>
      <w:r w:rsidRPr="00D974BF">
        <w:t xml:space="preserve"> increased LV pressures, LV hypertrophy, and concomitantly increased RV pressures and RV hypertrophy. Aortic </w:t>
      </w:r>
      <w:proofErr w:type="spellStart"/>
      <w:r w:rsidRPr="00D974BF">
        <w:t>debanding</w:t>
      </w:r>
      <w:proofErr w:type="spellEnd"/>
      <w:r w:rsidRPr="00D974BF">
        <w:t xml:space="preserve"> at week 3 post</w:t>
      </w:r>
      <w:r w:rsidR="009306D3" w:rsidRPr="00D974BF">
        <w:t>-</w:t>
      </w:r>
      <w:proofErr w:type="spellStart"/>
      <w:r w:rsidRPr="00D974BF">
        <w:t>AoB</w:t>
      </w:r>
      <w:proofErr w:type="spellEnd"/>
      <w:r w:rsidRPr="00D974BF">
        <w:t xml:space="preserve"> was able to unload the LV and fully reverse LV hypertrophy within two weeks after Deb. In parallel, aortic </w:t>
      </w:r>
      <w:proofErr w:type="spellStart"/>
      <w:r w:rsidRPr="00D974BF">
        <w:t>debanding</w:t>
      </w:r>
      <w:proofErr w:type="spellEnd"/>
      <w:r w:rsidRPr="00D974BF">
        <w:t xml:space="preserve"> also caused a full normalization of RV pressures and a partial reversal of RV hypertrophy.</w:t>
      </w:r>
    </w:p>
    <w:p w14:paraId="2A43930B" w14:textId="77777777" w:rsidR="009306D3" w:rsidRPr="00D974BF" w:rsidRDefault="009306D3" w:rsidP="00D974BF"/>
    <w:p w14:paraId="34CF9063" w14:textId="08AC0A6A" w:rsidR="009F4371" w:rsidRPr="00D974BF" w:rsidRDefault="009F4371" w:rsidP="00D974BF">
      <w:r w:rsidRPr="00D974BF">
        <w:t xml:space="preserve">The present model thus mimics </w:t>
      </w:r>
      <w:r w:rsidR="00DC12A1" w:rsidRPr="00D974BF">
        <w:t>critical</w:t>
      </w:r>
      <w:r w:rsidRPr="00D974BF">
        <w:t xml:space="preserve"> aspects of the clinical scenario where mechanical unloading of the LV by an implantable non-pulsatile LVAD with continuous flow properties has previously been found to reverse PH in patients with heart failure</w:t>
      </w:r>
      <w:r w:rsidRPr="00D974BF">
        <w:fldChar w:fldCharType="begin">
          <w:fldData xml:space="preserve">PEVuZE5vdGU+PENpdGU+PEF1dGhvcj5FdHo8L0F1dGhvcj48WWVhcj4yMDA3PC9ZZWFyPjxSZWNO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==
</w:fldData>
        </w:fldChar>
      </w:r>
      <w:r w:rsidR="001E1AE7" w:rsidRPr="00D974BF">
        <w:instrText xml:space="preserve"> ADDIN EN.CITE </w:instrText>
      </w:r>
      <w:r w:rsidR="001E1AE7" w:rsidRPr="00D974BF">
        <w:fldChar w:fldCharType="begin">
          <w:fldData xml:space="preserve">PEVuZE5vdGU+PENpdGU+PEF1dGhvcj5FdHo8L0F1dGhvcj48WWVhcj4yMDA3PC9ZZWFyPjxSZWNO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==
</w:fldData>
        </w:fldChar>
      </w:r>
      <w:r w:rsidR="001E1AE7" w:rsidRPr="00D974BF">
        <w:instrText xml:space="preserve"> ADDIN EN.CITE.DATA </w:instrText>
      </w:r>
      <w:r w:rsidR="001E1AE7" w:rsidRPr="00D974BF">
        <w:fldChar w:fldCharType="end"/>
      </w:r>
      <w:r w:rsidRPr="00D974BF">
        <w:fldChar w:fldCharType="separate"/>
      </w:r>
      <w:r w:rsidR="001E1AE7" w:rsidRPr="00D974BF">
        <w:rPr>
          <w:noProof/>
          <w:vertAlign w:val="superscript"/>
        </w:rPr>
        <w:t>34,35</w:t>
      </w:r>
      <w:r w:rsidRPr="00D974BF">
        <w:fldChar w:fldCharType="end"/>
      </w:r>
      <w:r w:rsidRPr="00D974BF">
        <w:t>. I</w:t>
      </w:r>
      <w:r w:rsidR="004E3FC3" w:rsidRPr="00D974BF">
        <w:t>n</w:t>
      </w:r>
      <w:r w:rsidRPr="00D974BF">
        <w:t xml:space="preserve"> a retrospective analysis, LVAD support was shown to reduce pulmonary artery pressure to similar degrees in heart failure patients with either reversible or fixed PH, with fixed PH defined as mean pulmonary arterial pressure &gt;25 mm Hg, pulmonary vascular resistance &gt;2.5 Wood Unit and a mean pressure transpulmonary gradient &gt;12 mm Hg despite pharmacological treatment</w:t>
      </w:r>
      <w:r w:rsidRPr="00D974BF">
        <w:fldChar w:fldCharType="begin">
          <w:fldData xml:space="preserve">PEVuZE5vdGU+PENpdGU+PEF1dGhvcj5NaWt1czwvQXV0aG9yPjxZZWFyPjIwMTE8L1llYXI+PFJl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==
</w:fldData>
        </w:fldChar>
      </w:r>
      <w:r w:rsidR="001E1AE7" w:rsidRPr="00D974BF">
        <w:instrText xml:space="preserve"> ADDIN EN.CITE </w:instrText>
      </w:r>
      <w:r w:rsidR="001E1AE7" w:rsidRPr="00D974BF">
        <w:fldChar w:fldCharType="begin">
          <w:fldData xml:space="preserve">PEVuZE5vdGU+PENpdGU+PEF1dGhvcj5NaWt1czwvQXV0aG9yPjxZZWFyPjIwMTE8L1llYXI+PFJl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==
</w:fldData>
        </w:fldChar>
      </w:r>
      <w:r w:rsidR="001E1AE7" w:rsidRPr="00D974BF">
        <w:instrText xml:space="preserve"> ADDIN EN.CITE.DATA </w:instrText>
      </w:r>
      <w:r w:rsidR="001E1AE7" w:rsidRPr="00D974BF">
        <w:fldChar w:fldCharType="end"/>
      </w:r>
      <w:r w:rsidRPr="00D974BF">
        <w:fldChar w:fldCharType="separate"/>
      </w:r>
      <w:r w:rsidR="001E1AE7" w:rsidRPr="00D974BF">
        <w:rPr>
          <w:noProof/>
          <w:vertAlign w:val="superscript"/>
        </w:rPr>
        <w:t>35</w:t>
      </w:r>
      <w:r w:rsidRPr="00D974BF">
        <w:fldChar w:fldCharType="end"/>
      </w:r>
      <w:r w:rsidRPr="00D974BF">
        <w:t>. Importantly, th</w:t>
      </w:r>
      <w:r w:rsidR="00165EB7" w:rsidRPr="00D974BF">
        <w:t>e</w:t>
      </w:r>
      <w:r w:rsidRPr="00D974BF">
        <w:t>s</w:t>
      </w:r>
      <w:r w:rsidR="00165EB7" w:rsidRPr="00D974BF">
        <w:t>e</w:t>
      </w:r>
      <w:r w:rsidRPr="00D974BF">
        <w:t xml:space="preserve"> finding</w:t>
      </w:r>
      <w:r w:rsidR="00165EB7" w:rsidRPr="00D974BF">
        <w:t>s</w:t>
      </w:r>
      <w:r w:rsidR="00165EB7" w:rsidRPr="00D974BF">
        <w:fldChar w:fldCharType="begin">
          <w:fldData xml:space="preserve">PEVuZE5vdGU+PENpdGU+PEF1dGhvcj5FdHo8L0F1dGhvcj48WWVhcj4yMDA3PC9ZZWFyPjxSZWNO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==
</w:fldData>
        </w:fldChar>
      </w:r>
      <w:r w:rsidR="00165EB7" w:rsidRPr="00D974BF">
        <w:instrText xml:space="preserve"> ADDIN EN.CITE </w:instrText>
      </w:r>
      <w:r w:rsidR="00165EB7" w:rsidRPr="00D974BF">
        <w:fldChar w:fldCharType="begin">
          <w:fldData xml:space="preserve">PEVuZE5vdGU+PENpdGU+PEF1dGhvcj5FdHo8L0F1dGhvcj48WWVhcj4yMDA3PC9ZZWFyPjxSZWNO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==
</w:fldData>
        </w:fldChar>
      </w:r>
      <w:r w:rsidR="00165EB7" w:rsidRPr="00D974BF">
        <w:instrText xml:space="preserve"> ADDIN EN.CITE.DATA </w:instrText>
      </w:r>
      <w:r w:rsidR="00165EB7" w:rsidRPr="00D974BF">
        <w:fldChar w:fldCharType="end"/>
      </w:r>
      <w:r w:rsidR="00165EB7" w:rsidRPr="00D974BF">
        <w:fldChar w:fldCharType="separate"/>
      </w:r>
      <w:r w:rsidR="00165EB7" w:rsidRPr="00D974BF">
        <w:rPr>
          <w:noProof/>
          <w:vertAlign w:val="superscript"/>
        </w:rPr>
        <w:t>34,35</w:t>
      </w:r>
      <w:r w:rsidR="00165EB7" w:rsidRPr="00D974BF">
        <w:fldChar w:fldCharType="end"/>
      </w:r>
      <w:r w:rsidRPr="00D974BF">
        <w:t xml:space="preserve"> provide indirect evidence that left ventricular unloading not only decreases passive pulmonary congestion and secondary changes in lung vascular tone but triggers reverse remodeling of the pulmonary vasculature by "physiological" mechanisms, i.e.</w:t>
      </w:r>
      <w:r w:rsidR="00DC12A1" w:rsidRPr="00D974BF">
        <w:t>,</w:t>
      </w:r>
      <w:r w:rsidRPr="00D974BF">
        <w:t xml:space="preserve"> by adaptation to altered hemodynamics. In-depth, multi-omi</w:t>
      </w:r>
      <w:r w:rsidR="00A738BE" w:rsidRPr="00D974BF">
        <w:t>c</w:t>
      </w:r>
      <w:r w:rsidRPr="00D974BF">
        <w:t xml:space="preserve">s analyses of the cellular and molecular processes that drive reverse remodeling in the pulmonary vasculature could open up new avenues for </w:t>
      </w:r>
      <w:r w:rsidR="00E12158" w:rsidRPr="00D974BF">
        <w:t>identifying novel therapeutic options for t</w:t>
      </w:r>
      <w:r w:rsidR="00A20A65" w:rsidRPr="00D974BF">
        <w:t>reating</w:t>
      </w:r>
      <w:r w:rsidR="00E12158" w:rsidRPr="00D974BF">
        <w:t xml:space="preserve"> PH in heart failure patients and</w:t>
      </w:r>
      <w:r w:rsidRPr="00D974BF">
        <w:t xml:space="preserve"> potentially also in other forms of PH including PAH. </w:t>
      </w:r>
      <w:r w:rsidR="001B796D" w:rsidRPr="00D974BF">
        <w:t>Th</w:t>
      </w:r>
      <w:r w:rsidR="00465BA3" w:rsidRPr="00D974BF">
        <w:t>e present</w:t>
      </w:r>
      <w:r w:rsidR="001B796D" w:rsidRPr="00D974BF">
        <w:t xml:space="preserve"> </w:t>
      </w:r>
      <w:r w:rsidRPr="00D974BF">
        <w:t xml:space="preserve">model of </w:t>
      </w:r>
      <w:proofErr w:type="spellStart"/>
      <w:r w:rsidRPr="00D974BF">
        <w:t>debanding</w:t>
      </w:r>
      <w:proofErr w:type="spellEnd"/>
      <w:r w:rsidRPr="00D974BF">
        <w:t xml:space="preserve"> in </w:t>
      </w:r>
      <w:proofErr w:type="spellStart"/>
      <w:r w:rsidRPr="00D974BF">
        <w:t>AoB</w:t>
      </w:r>
      <w:proofErr w:type="spellEnd"/>
      <w:r w:rsidRPr="00D974BF">
        <w:t xml:space="preserve"> rats provides a unique possibility for such analyses as complete normalization of RVSP confirms effective reversal of PH, thus allowing for mechanistic studies to identify pathways with the ability to restore homeostatic processes in the diseased pulmonary vasculature.</w:t>
      </w:r>
    </w:p>
    <w:p w14:paraId="47E0DBD3" w14:textId="77777777" w:rsidR="00343C77" w:rsidRPr="00D974BF" w:rsidRDefault="00343C77" w:rsidP="00D974BF"/>
    <w:p w14:paraId="19E2E2A9" w14:textId="7ABC0A52" w:rsidR="009F4371" w:rsidRPr="00D974BF" w:rsidRDefault="009F4371" w:rsidP="00D974BF">
      <w:r w:rsidRPr="00D974BF">
        <w:t xml:space="preserve">With </w:t>
      </w:r>
      <w:r w:rsidR="008F5664" w:rsidRPr="00D974BF">
        <w:t xml:space="preserve">a </w:t>
      </w:r>
      <w:r w:rsidRPr="00D974BF">
        <w:t xml:space="preserve">similar rationale, the present model may further be utilized to study intra- and intercellular processes that drive reverse remodeling of the RV. RV function has recently been recognized as </w:t>
      </w:r>
      <w:r w:rsidR="008F5664" w:rsidRPr="00D974BF">
        <w:t>a signific</w:t>
      </w:r>
      <w:r w:rsidRPr="00D974BF">
        <w:t>ant predictor of prognosis for morbidity and mortality in cardiovascular diseases. Yet no therapies have been clinically approved to improve RV function</w:t>
      </w:r>
      <w:r w:rsidRPr="00D974BF">
        <w:fldChar w:fldCharType="begin">
          <w:fldData xml:space="preserve">PEVuZE5vdGU+PENpdGU+PEF1dGhvcj5aZWx0PC9BdXRob3I+PFllYXI+MjAxOTwvWWVhcj48UmVj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</w:fldData>
        </w:fldChar>
      </w:r>
      <w:r w:rsidR="001E1AE7" w:rsidRPr="00D974BF">
        <w:instrText xml:space="preserve"> ADDIN EN.CITE </w:instrText>
      </w:r>
      <w:r w:rsidR="001E1AE7" w:rsidRPr="00D974BF">
        <w:fldChar w:fldCharType="begin">
          <w:fldData xml:space="preserve">PEVuZE5vdGU+PENpdGU+PEF1dGhvcj5aZWx0PC9BdXRob3I+PFllYXI+MjAxOTwvWWVhcj48UmVj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</w:fldData>
        </w:fldChar>
      </w:r>
      <w:r w:rsidR="001E1AE7" w:rsidRPr="00D974BF">
        <w:instrText xml:space="preserve"> ADDIN EN.CITE.DATA </w:instrText>
      </w:r>
      <w:r w:rsidR="001E1AE7" w:rsidRPr="00D974BF">
        <w:fldChar w:fldCharType="end"/>
      </w:r>
      <w:r w:rsidRPr="00D974BF">
        <w:fldChar w:fldCharType="separate"/>
      </w:r>
      <w:r w:rsidR="001E1AE7" w:rsidRPr="00D974BF">
        <w:rPr>
          <w:noProof/>
          <w:vertAlign w:val="superscript"/>
        </w:rPr>
        <w:t>36</w:t>
      </w:r>
      <w:r w:rsidRPr="00D974BF">
        <w:fldChar w:fldCharType="end"/>
      </w:r>
      <w:r w:rsidRPr="00D974BF">
        <w:t xml:space="preserve">. As such, the ability to study reverse remodeling processes in the RV myocardium in an animal model provides a unique opportunity to address a </w:t>
      </w:r>
      <w:r w:rsidR="008F5664" w:rsidRPr="00D974BF">
        <w:t>significant</w:t>
      </w:r>
      <w:r w:rsidRPr="00D974BF">
        <w:t xml:space="preserve"> knowledge gap and a critical medical need. </w:t>
      </w:r>
    </w:p>
    <w:p w14:paraId="076F76EC" w14:textId="77777777" w:rsidR="008F5664" w:rsidRPr="00D974BF" w:rsidRDefault="008F5664" w:rsidP="00D974BF"/>
    <w:p w14:paraId="31300D61" w14:textId="5694C031" w:rsidR="002E4670" w:rsidRPr="00D974BF" w:rsidRDefault="004E3FC3" w:rsidP="00D974BF">
      <w:pPr>
        <w:shd w:val="clear" w:color="auto" w:fill="FFFFFF"/>
        <w:rPr>
          <w:bCs/>
          <w:shd w:val="clear" w:color="auto" w:fill="FFFFFF"/>
        </w:rPr>
      </w:pPr>
      <w:r w:rsidRPr="00D974BF">
        <w:rPr>
          <w:bCs/>
        </w:rPr>
        <w:lastRenderedPageBreak/>
        <w:t xml:space="preserve">The success of </w:t>
      </w:r>
      <w:r w:rsidR="00465BA3" w:rsidRPr="00D974BF">
        <w:rPr>
          <w:bCs/>
        </w:rPr>
        <w:t xml:space="preserve">the </w:t>
      </w:r>
      <w:r w:rsidRPr="00D974BF">
        <w:rPr>
          <w:bCs/>
        </w:rPr>
        <w:t xml:space="preserve">technically challenging aortic </w:t>
      </w:r>
      <w:proofErr w:type="spellStart"/>
      <w:r w:rsidRPr="00D974BF">
        <w:rPr>
          <w:bCs/>
        </w:rPr>
        <w:t>debanding</w:t>
      </w:r>
      <w:proofErr w:type="spellEnd"/>
      <w:r w:rsidRPr="00D974BF">
        <w:rPr>
          <w:bCs/>
        </w:rPr>
        <w:t xml:space="preserve"> procedure in </w:t>
      </w:r>
      <w:proofErr w:type="spellStart"/>
      <w:r w:rsidRPr="00D974BF">
        <w:rPr>
          <w:bCs/>
        </w:rPr>
        <w:t>AoB</w:t>
      </w:r>
      <w:proofErr w:type="spellEnd"/>
      <w:r w:rsidRPr="00D974BF">
        <w:rPr>
          <w:bCs/>
        </w:rPr>
        <w:t xml:space="preserve"> rats </w:t>
      </w:r>
      <w:r w:rsidR="00A55218" w:rsidRPr="00D974BF">
        <w:rPr>
          <w:bCs/>
        </w:rPr>
        <w:t xml:space="preserve">depends </w:t>
      </w:r>
      <w:r w:rsidR="00632BB6" w:rsidRPr="00D974BF">
        <w:rPr>
          <w:bCs/>
        </w:rPr>
        <w:t>on surgical skills and</w:t>
      </w:r>
      <w:r w:rsidR="00A55218" w:rsidRPr="00D974BF">
        <w:rPr>
          <w:bCs/>
        </w:rPr>
        <w:t xml:space="preserve"> </w:t>
      </w:r>
      <w:r w:rsidR="00465BA3" w:rsidRPr="00D974BF">
        <w:rPr>
          <w:bCs/>
        </w:rPr>
        <w:t xml:space="preserve">precise perioperative </w:t>
      </w:r>
      <w:r w:rsidR="00632BB6" w:rsidRPr="00D974BF">
        <w:rPr>
          <w:bCs/>
        </w:rPr>
        <w:t>strategi</w:t>
      </w:r>
      <w:r w:rsidR="00465BA3" w:rsidRPr="00D974BF">
        <w:rPr>
          <w:bCs/>
        </w:rPr>
        <w:t>es</w:t>
      </w:r>
      <w:r w:rsidR="00A55218" w:rsidRPr="00D974BF">
        <w:rPr>
          <w:bCs/>
        </w:rPr>
        <w:t xml:space="preserve">. </w:t>
      </w:r>
      <w:r w:rsidR="00465BA3" w:rsidRPr="00D974BF">
        <w:rPr>
          <w:bCs/>
        </w:rPr>
        <w:t xml:space="preserve">Outlined in the following are </w:t>
      </w:r>
      <w:r w:rsidR="00602910" w:rsidRPr="00D974BF">
        <w:rPr>
          <w:bCs/>
        </w:rPr>
        <w:t>c</w:t>
      </w:r>
      <w:r w:rsidR="0024789F" w:rsidRPr="00D974BF">
        <w:rPr>
          <w:bCs/>
        </w:rPr>
        <w:t xml:space="preserve">ritical </w:t>
      </w:r>
      <w:r w:rsidR="0024789F" w:rsidRPr="00D974BF">
        <w:rPr>
          <w:bCs/>
          <w:shd w:val="clear" w:color="auto" w:fill="FFFFFF"/>
        </w:rPr>
        <w:t>s</w:t>
      </w:r>
      <w:r w:rsidR="00DA40DA" w:rsidRPr="00D974BF">
        <w:rPr>
          <w:bCs/>
          <w:shd w:val="clear" w:color="auto" w:fill="FFFFFF"/>
        </w:rPr>
        <w:t>urgical procedure steps</w:t>
      </w:r>
      <w:r w:rsidRPr="00D974BF">
        <w:rPr>
          <w:bCs/>
        </w:rPr>
        <w:t xml:space="preserve"> </w:t>
      </w:r>
      <w:r w:rsidR="00602910" w:rsidRPr="00D974BF">
        <w:rPr>
          <w:bCs/>
          <w:shd w:val="clear" w:color="auto" w:fill="FFFFFF"/>
        </w:rPr>
        <w:t>that</w:t>
      </w:r>
      <w:r w:rsidR="0006581F" w:rsidRPr="00D974BF">
        <w:rPr>
          <w:bCs/>
          <w:shd w:val="clear" w:color="auto" w:fill="FFFFFF"/>
        </w:rPr>
        <w:t xml:space="preserve"> </w:t>
      </w:r>
      <w:r w:rsidR="006572DF" w:rsidRPr="00D974BF">
        <w:rPr>
          <w:bCs/>
          <w:shd w:val="clear" w:color="auto" w:fill="FFFFFF"/>
        </w:rPr>
        <w:t>may</w:t>
      </w:r>
      <w:r w:rsidR="00625370" w:rsidRPr="00D974BF">
        <w:rPr>
          <w:bCs/>
          <w:shd w:val="clear" w:color="auto" w:fill="FFFFFF"/>
        </w:rPr>
        <w:t xml:space="preserve"> cause </w:t>
      </w:r>
      <w:r w:rsidR="00A55218" w:rsidRPr="00D974BF">
        <w:rPr>
          <w:bCs/>
          <w:shd w:val="clear" w:color="auto" w:fill="FFFFFF"/>
        </w:rPr>
        <w:t xml:space="preserve">perioperative lethality </w:t>
      </w:r>
      <w:r w:rsidR="00625370" w:rsidRPr="00D974BF">
        <w:rPr>
          <w:bCs/>
          <w:shd w:val="clear" w:color="auto" w:fill="FFFFFF"/>
        </w:rPr>
        <w:t>by e</w:t>
      </w:r>
      <w:r w:rsidR="00BB4B28" w:rsidRPr="00D974BF">
        <w:rPr>
          <w:bCs/>
          <w:shd w:val="clear" w:color="auto" w:fill="FFFFFF"/>
        </w:rPr>
        <w:t>xcessive bleeding (1-5) or insufficient respiration (6) and recommendations on avoiding</w:t>
      </w:r>
      <w:r w:rsidR="007848FE" w:rsidRPr="00D974BF">
        <w:rPr>
          <w:bCs/>
        </w:rPr>
        <w:t xml:space="preserve"> these complications</w:t>
      </w:r>
      <w:r w:rsidR="00DA40DA" w:rsidRPr="00D974BF">
        <w:rPr>
          <w:bCs/>
          <w:shd w:val="clear" w:color="auto" w:fill="FFFFFF"/>
        </w:rPr>
        <w:t xml:space="preserve">. </w:t>
      </w:r>
    </w:p>
    <w:p w14:paraId="50D7756F" w14:textId="77777777" w:rsidR="002E4670" w:rsidRPr="00D974BF" w:rsidRDefault="002E4670" w:rsidP="00D974BF">
      <w:pPr>
        <w:shd w:val="clear" w:color="auto" w:fill="FFFFFF"/>
        <w:rPr>
          <w:bCs/>
          <w:shd w:val="clear" w:color="auto" w:fill="FFFFFF"/>
        </w:rPr>
      </w:pPr>
    </w:p>
    <w:p w14:paraId="550B2F06" w14:textId="239E081F" w:rsidR="005D07F7" w:rsidRPr="00D974BF" w:rsidRDefault="00DA40DA" w:rsidP="00D974BF">
      <w:pPr>
        <w:shd w:val="clear" w:color="auto" w:fill="FFFFFF"/>
        <w:rPr>
          <w:bCs/>
        </w:rPr>
      </w:pPr>
      <w:r w:rsidRPr="00D974BF">
        <w:rPr>
          <w:bCs/>
          <w:shd w:val="clear" w:color="auto" w:fill="FFFFFF"/>
        </w:rPr>
        <w:t xml:space="preserve">(1) </w:t>
      </w:r>
      <w:r w:rsidR="00FF119F" w:rsidRPr="00D974BF">
        <w:rPr>
          <w:bCs/>
          <w:shd w:val="clear" w:color="auto" w:fill="FFFFFF"/>
        </w:rPr>
        <w:t>D</w:t>
      </w:r>
      <w:r w:rsidR="00B5570A" w:rsidRPr="00D974BF">
        <w:rPr>
          <w:bCs/>
          <w:shd w:val="clear" w:color="auto" w:fill="FFFFFF"/>
        </w:rPr>
        <w:t xml:space="preserve">uring </w:t>
      </w:r>
      <w:r w:rsidRPr="00D974BF">
        <w:rPr>
          <w:bCs/>
          <w:shd w:val="clear" w:color="auto" w:fill="FFFFFF"/>
        </w:rPr>
        <w:t xml:space="preserve">a </w:t>
      </w:r>
      <w:r w:rsidR="00B5570A" w:rsidRPr="00D974BF">
        <w:rPr>
          <w:bCs/>
          <w:shd w:val="clear" w:color="auto" w:fill="FFFFFF"/>
        </w:rPr>
        <w:t>thoracotomy</w:t>
      </w:r>
      <w:r w:rsidRPr="00D974BF">
        <w:rPr>
          <w:bCs/>
          <w:shd w:val="clear" w:color="auto" w:fill="FFFFFF"/>
        </w:rPr>
        <w:t>,</w:t>
      </w:r>
      <w:r w:rsidR="00B5570A" w:rsidRPr="00D974BF">
        <w:rPr>
          <w:bCs/>
          <w:shd w:val="clear" w:color="auto" w:fill="FFFFFF"/>
        </w:rPr>
        <w:t xml:space="preserve"> the midsternal</w:t>
      </w:r>
      <w:r w:rsidR="00B5570A" w:rsidRPr="00D974BF">
        <w:rPr>
          <w:shd w:val="clear" w:color="auto" w:fill="FFFFFF"/>
        </w:rPr>
        <w:t xml:space="preserve"> line </w:t>
      </w:r>
      <w:r w:rsidRPr="00D974BF">
        <w:rPr>
          <w:shd w:val="clear" w:color="auto" w:fill="FFFFFF"/>
        </w:rPr>
        <w:t>needs to</w:t>
      </w:r>
      <w:r w:rsidR="00B5570A" w:rsidRPr="00D974BF">
        <w:rPr>
          <w:shd w:val="clear" w:color="auto" w:fill="FFFFFF"/>
        </w:rPr>
        <w:t xml:space="preserve"> be approached </w:t>
      </w:r>
      <w:r w:rsidR="00465BA3" w:rsidRPr="00D974BF">
        <w:rPr>
          <w:shd w:val="clear" w:color="auto" w:fill="FFFFFF"/>
        </w:rPr>
        <w:t xml:space="preserve">carefully </w:t>
      </w:r>
      <w:r w:rsidR="00070023" w:rsidRPr="00D974BF">
        <w:rPr>
          <w:shd w:val="clear" w:color="auto" w:fill="FFFFFF"/>
        </w:rPr>
        <w:t>with scissors</w:t>
      </w:r>
      <w:r w:rsidR="00B5570A" w:rsidRPr="00D974BF">
        <w:rPr>
          <w:shd w:val="clear" w:color="auto" w:fill="FFFFFF"/>
        </w:rPr>
        <w:t xml:space="preserve"> </w:t>
      </w:r>
      <w:r w:rsidR="006572DF" w:rsidRPr="00D974BF">
        <w:rPr>
          <w:shd w:val="clear" w:color="auto" w:fill="FFFFFF"/>
        </w:rPr>
        <w:t>to avoid</w:t>
      </w:r>
      <w:r w:rsidR="00FF119F" w:rsidRPr="00D974BF">
        <w:rPr>
          <w:shd w:val="clear" w:color="auto" w:fill="FFFFFF"/>
        </w:rPr>
        <w:t xml:space="preserve"> </w:t>
      </w:r>
      <w:r w:rsidR="00465BA3" w:rsidRPr="00D974BF">
        <w:rPr>
          <w:shd w:val="clear" w:color="auto" w:fill="FFFFFF"/>
        </w:rPr>
        <w:t>injury to</w:t>
      </w:r>
      <w:r w:rsidR="00DB3B9F" w:rsidRPr="00D974BF">
        <w:rPr>
          <w:shd w:val="clear" w:color="auto" w:fill="FFFFFF"/>
        </w:rPr>
        <w:t xml:space="preserve"> </w:t>
      </w:r>
      <w:r w:rsidR="00FF119F" w:rsidRPr="00D974BF">
        <w:rPr>
          <w:shd w:val="clear" w:color="auto" w:fill="FFFFFF"/>
        </w:rPr>
        <w:t xml:space="preserve">the internal </w:t>
      </w:r>
      <w:r w:rsidR="001C4627" w:rsidRPr="00D974BF">
        <w:rPr>
          <w:shd w:val="clear" w:color="auto" w:fill="FFFFFF"/>
        </w:rPr>
        <w:t>mammary</w:t>
      </w:r>
      <w:r w:rsidR="00FF119F" w:rsidRPr="00D974BF">
        <w:rPr>
          <w:shd w:val="clear" w:color="auto" w:fill="FFFFFF"/>
        </w:rPr>
        <w:t xml:space="preserve"> artery</w:t>
      </w:r>
      <w:r w:rsidR="00B5570A" w:rsidRPr="00D974BF">
        <w:rPr>
          <w:shd w:val="clear" w:color="auto" w:fill="FFFFFF"/>
        </w:rPr>
        <w:t>.</w:t>
      </w:r>
      <w:r w:rsidR="002E4670" w:rsidRPr="00D974BF">
        <w:rPr>
          <w:shd w:val="clear" w:color="auto" w:fill="FFFFFF"/>
        </w:rPr>
        <w:t xml:space="preserve"> (2) </w:t>
      </w:r>
      <w:r w:rsidR="000E58AF" w:rsidRPr="00D974BF">
        <w:rPr>
          <w:shd w:val="clear" w:color="auto" w:fill="FFFFFF"/>
        </w:rPr>
        <w:t>T</w:t>
      </w:r>
      <w:r w:rsidR="00FF119F" w:rsidRPr="00D974BF">
        <w:rPr>
          <w:shd w:val="clear" w:color="auto" w:fill="FFFFFF"/>
        </w:rPr>
        <w:t xml:space="preserve">o visualize </w:t>
      </w:r>
      <w:r w:rsidR="00465BA3" w:rsidRPr="00D974BF">
        <w:rPr>
          <w:shd w:val="clear" w:color="auto" w:fill="FFFFFF"/>
        </w:rPr>
        <w:t xml:space="preserve">the </w:t>
      </w:r>
      <w:r w:rsidR="00FF119F" w:rsidRPr="00D974BF">
        <w:rPr>
          <w:shd w:val="clear" w:color="auto" w:fill="FFFFFF"/>
        </w:rPr>
        <w:t xml:space="preserve">heart and </w:t>
      </w:r>
      <w:r w:rsidR="00465BA3" w:rsidRPr="00D974BF">
        <w:rPr>
          <w:shd w:val="clear" w:color="auto" w:fill="FFFFFF"/>
        </w:rPr>
        <w:t xml:space="preserve">the </w:t>
      </w:r>
      <w:r w:rsidR="006572DF" w:rsidRPr="00D974BF">
        <w:rPr>
          <w:shd w:val="clear" w:color="auto" w:fill="FFFFFF"/>
        </w:rPr>
        <w:t xml:space="preserve">conduit </w:t>
      </w:r>
      <w:r w:rsidR="00FF119F" w:rsidRPr="00D974BF">
        <w:rPr>
          <w:shd w:val="clear" w:color="auto" w:fill="FFFFFF"/>
        </w:rPr>
        <w:t xml:space="preserve">arteries, the </w:t>
      </w:r>
      <w:r w:rsidR="00F4161E" w:rsidRPr="00D974BF">
        <w:rPr>
          <w:shd w:val="clear" w:color="auto" w:fill="FFFFFF"/>
        </w:rPr>
        <w:t xml:space="preserve">thymus should be mobilized and </w:t>
      </w:r>
      <w:r w:rsidR="00465BA3" w:rsidRPr="00D974BF">
        <w:rPr>
          <w:shd w:val="clear" w:color="auto" w:fill="FFFFFF"/>
        </w:rPr>
        <w:t xml:space="preserve">carefully </w:t>
      </w:r>
      <w:r w:rsidR="000F53A9" w:rsidRPr="00D974BF">
        <w:rPr>
          <w:shd w:val="clear" w:color="auto" w:fill="FFFFFF"/>
        </w:rPr>
        <w:t>relocated</w:t>
      </w:r>
      <w:r w:rsidR="000E4C8B" w:rsidRPr="00D974BF">
        <w:rPr>
          <w:shd w:val="clear" w:color="auto" w:fill="FFFFFF"/>
        </w:rPr>
        <w:t xml:space="preserve"> </w:t>
      </w:r>
      <w:r w:rsidR="000F53A9" w:rsidRPr="00D974BF">
        <w:rPr>
          <w:shd w:val="clear" w:color="auto" w:fill="FFFFFF"/>
        </w:rPr>
        <w:t xml:space="preserve">in </w:t>
      </w:r>
      <w:r w:rsidR="00F03FE2" w:rsidRPr="00D974BF">
        <w:rPr>
          <w:shd w:val="clear" w:color="auto" w:fill="FFFFFF"/>
        </w:rPr>
        <w:t xml:space="preserve">the </w:t>
      </w:r>
      <w:r w:rsidR="0074031D" w:rsidRPr="00D974BF">
        <w:rPr>
          <w:shd w:val="clear" w:color="auto" w:fill="FFFFFF"/>
        </w:rPr>
        <w:t>cranial</w:t>
      </w:r>
      <w:r w:rsidR="000F53A9" w:rsidRPr="00D974BF">
        <w:rPr>
          <w:shd w:val="clear" w:color="auto" w:fill="FFFFFF"/>
        </w:rPr>
        <w:t xml:space="preserve"> direction</w:t>
      </w:r>
      <w:r w:rsidR="00F4161E" w:rsidRPr="00D974BF">
        <w:rPr>
          <w:shd w:val="clear" w:color="auto" w:fill="FFFFFF"/>
        </w:rPr>
        <w:t xml:space="preserve">. </w:t>
      </w:r>
      <w:r w:rsidR="000F53A9" w:rsidRPr="00D974BF">
        <w:rPr>
          <w:shd w:val="clear" w:color="auto" w:fill="FFFFFF"/>
        </w:rPr>
        <w:t>In the</w:t>
      </w:r>
      <w:r w:rsidR="00F4161E" w:rsidRPr="00D974BF">
        <w:rPr>
          <w:shd w:val="clear" w:color="auto" w:fill="FFFFFF"/>
        </w:rPr>
        <w:t xml:space="preserve"> </w:t>
      </w:r>
      <w:proofErr w:type="spellStart"/>
      <w:r w:rsidR="00F4161E" w:rsidRPr="00D974BF">
        <w:rPr>
          <w:shd w:val="clear" w:color="auto" w:fill="FFFFFF"/>
        </w:rPr>
        <w:t>debanding</w:t>
      </w:r>
      <w:proofErr w:type="spellEnd"/>
      <w:r w:rsidR="00F4161E" w:rsidRPr="00D974BF">
        <w:rPr>
          <w:shd w:val="clear" w:color="auto" w:fill="FFFFFF"/>
        </w:rPr>
        <w:t xml:space="preserve"> </w:t>
      </w:r>
      <w:r w:rsidR="003A0EA5" w:rsidRPr="00D974BF">
        <w:rPr>
          <w:shd w:val="clear" w:color="auto" w:fill="FFFFFF"/>
        </w:rPr>
        <w:t>surgery,</w:t>
      </w:r>
      <w:r w:rsidR="00F4161E" w:rsidRPr="00D974BF">
        <w:rPr>
          <w:shd w:val="clear" w:color="auto" w:fill="FFFFFF"/>
        </w:rPr>
        <w:t xml:space="preserve"> </w:t>
      </w:r>
      <w:r w:rsidR="0000367F" w:rsidRPr="00D974BF">
        <w:rPr>
          <w:shd w:val="clear" w:color="auto" w:fill="FFFFFF"/>
        </w:rPr>
        <w:t xml:space="preserve">the </w:t>
      </w:r>
      <w:r w:rsidR="00F4161E" w:rsidRPr="00D974BF">
        <w:rPr>
          <w:shd w:val="clear" w:color="auto" w:fill="FFFFFF"/>
        </w:rPr>
        <w:t xml:space="preserve">thymus tissue </w:t>
      </w:r>
      <w:r w:rsidR="000F53A9" w:rsidRPr="00D974BF">
        <w:rPr>
          <w:shd w:val="clear" w:color="auto" w:fill="FFFFFF"/>
        </w:rPr>
        <w:t xml:space="preserve">is </w:t>
      </w:r>
      <w:r w:rsidR="00F4161E" w:rsidRPr="00D974BF">
        <w:rPr>
          <w:shd w:val="clear" w:color="auto" w:fill="FFFFFF"/>
        </w:rPr>
        <w:t xml:space="preserve">often </w:t>
      </w:r>
      <w:r w:rsidR="003A0EA5" w:rsidRPr="00D974BF">
        <w:rPr>
          <w:shd w:val="clear" w:color="auto" w:fill="FFFFFF"/>
        </w:rPr>
        <w:t>connected to</w:t>
      </w:r>
      <w:r w:rsidR="00F4161E" w:rsidRPr="00D974BF">
        <w:rPr>
          <w:shd w:val="clear" w:color="auto" w:fill="FFFFFF"/>
        </w:rPr>
        <w:t xml:space="preserve"> </w:t>
      </w:r>
      <w:r w:rsidR="0000367F" w:rsidRPr="00D974BF">
        <w:rPr>
          <w:shd w:val="clear" w:color="auto" w:fill="FFFFFF"/>
        </w:rPr>
        <w:t xml:space="preserve">the </w:t>
      </w:r>
      <w:r w:rsidR="00F4161E" w:rsidRPr="00D974BF">
        <w:rPr>
          <w:shd w:val="clear" w:color="auto" w:fill="FFFFFF"/>
        </w:rPr>
        <w:t xml:space="preserve">heart and arteries </w:t>
      </w:r>
      <w:r w:rsidR="000F53A9" w:rsidRPr="00D974BF">
        <w:rPr>
          <w:i/>
          <w:iCs/>
          <w:shd w:val="clear" w:color="auto" w:fill="FFFFFF"/>
        </w:rPr>
        <w:t>via</w:t>
      </w:r>
      <w:r w:rsidR="000F53A9" w:rsidRPr="00D974BF">
        <w:rPr>
          <w:shd w:val="clear" w:color="auto" w:fill="FFFFFF"/>
        </w:rPr>
        <w:t xml:space="preserve"> post-operative adhesions from the original </w:t>
      </w:r>
      <w:proofErr w:type="spellStart"/>
      <w:r w:rsidR="000F53A9" w:rsidRPr="00D974BF">
        <w:rPr>
          <w:shd w:val="clear" w:color="auto" w:fill="FFFFFF"/>
        </w:rPr>
        <w:t>AoB</w:t>
      </w:r>
      <w:proofErr w:type="spellEnd"/>
      <w:r w:rsidR="000F53A9" w:rsidRPr="00D974BF">
        <w:rPr>
          <w:shd w:val="clear" w:color="auto" w:fill="FFFFFF"/>
        </w:rPr>
        <w:t xml:space="preserve"> surgery. These adhesions </w:t>
      </w:r>
      <w:r w:rsidR="00F4161E" w:rsidRPr="00D974BF">
        <w:rPr>
          <w:shd w:val="clear" w:color="auto" w:fill="FFFFFF"/>
        </w:rPr>
        <w:t xml:space="preserve">should be </w:t>
      </w:r>
      <w:r w:rsidR="00602910" w:rsidRPr="00D974BF">
        <w:rPr>
          <w:shd w:val="clear" w:color="auto" w:fill="FFFFFF"/>
        </w:rPr>
        <w:t xml:space="preserve">carefully </w:t>
      </w:r>
      <w:r w:rsidR="00F4161E" w:rsidRPr="00D974BF">
        <w:rPr>
          <w:shd w:val="clear" w:color="auto" w:fill="FFFFFF"/>
        </w:rPr>
        <w:t xml:space="preserve">separated </w:t>
      </w:r>
      <w:r w:rsidR="000E4C8B" w:rsidRPr="00D974BF">
        <w:rPr>
          <w:shd w:val="clear" w:color="auto" w:fill="FFFFFF"/>
        </w:rPr>
        <w:t xml:space="preserve">with </w:t>
      </w:r>
      <w:r w:rsidR="003A0EA5" w:rsidRPr="00D974BF">
        <w:rPr>
          <w:shd w:val="clear" w:color="auto" w:fill="FFFFFF"/>
        </w:rPr>
        <w:t xml:space="preserve">a pair of </w:t>
      </w:r>
      <w:r w:rsidR="000E4C8B" w:rsidRPr="00D974BF">
        <w:rPr>
          <w:shd w:val="clear" w:color="auto" w:fill="FFFFFF"/>
        </w:rPr>
        <w:t xml:space="preserve">blunt </w:t>
      </w:r>
      <w:r w:rsidR="00602910" w:rsidRPr="00D974BF">
        <w:rPr>
          <w:shd w:val="clear" w:color="auto" w:fill="FFFFFF"/>
        </w:rPr>
        <w:t>forceps</w:t>
      </w:r>
      <w:r w:rsidR="0074031D" w:rsidRPr="00D974BF">
        <w:rPr>
          <w:shd w:val="clear" w:color="auto" w:fill="FFFFFF"/>
        </w:rPr>
        <w:t xml:space="preserve"> </w:t>
      </w:r>
      <w:r w:rsidR="000F53A9" w:rsidRPr="00D974BF">
        <w:rPr>
          <w:shd w:val="clear" w:color="auto" w:fill="FFFFFF"/>
        </w:rPr>
        <w:t xml:space="preserve">to </w:t>
      </w:r>
      <w:r w:rsidR="0000367F" w:rsidRPr="00D974BF">
        <w:rPr>
          <w:shd w:val="clear" w:color="auto" w:fill="FFFFFF"/>
        </w:rPr>
        <w:t xml:space="preserve">avoid </w:t>
      </w:r>
      <w:r w:rsidR="000F53A9" w:rsidRPr="00D974BF">
        <w:rPr>
          <w:shd w:val="clear" w:color="auto" w:fill="FFFFFF"/>
        </w:rPr>
        <w:t>injury</w:t>
      </w:r>
      <w:r w:rsidR="000E4C8B" w:rsidRPr="00D974BF">
        <w:rPr>
          <w:shd w:val="clear" w:color="auto" w:fill="FFFFFF"/>
        </w:rPr>
        <w:t xml:space="preserve"> </w:t>
      </w:r>
      <w:r w:rsidR="00F03FE2" w:rsidRPr="00D974BF">
        <w:rPr>
          <w:shd w:val="clear" w:color="auto" w:fill="FFFFFF"/>
        </w:rPr>
        <w:t>to</w:t>
      </w:r>
      <w:r w:rsidR="007265AD" w:rsidRPr="00D974BF">
        <w:rPr>
          <w:shd w:val="clear" w:color="auto" w:fill="FFFFFF"/>
        </w:rPr>
        <w:t xml:space="preserve"> </w:t>
      </w:r>
      <w:r w:rsidR="000F53A9" w:rsidRPr="00D974BF">
        <w:rPr>
          <w:shd w:val="clear" w:color="auto" w:fill="FFFFFF"/>
        </w:rPr>
        <w:t xml:space="preserve">the </w:t>
      </w:r>
      <w:r w:rsidR="007265AD" w:rsidRPr="00D974BF">
        <w:rPr>
          <w:shd w:val="clear" w:color="auto" w:fill="FFFFFF"/>
        </w:rPr>
        <w:t xml:space="preserve">cardiovascular </w:t>
      </w:r>
      <w:r w:rsidR="000F53A9" w:rsidRPr="00D974BF">
        <w:rPr>
          <w:shd w:val="clear" w:color="auto" w:fill="FFFFFF"/>
        </w:rPr>
        <w:t>structures</w:t>
      </w:r>
      <w:r w:rsidR="007265AD" w:rsidRPr="00D974BF">
        <w:rPr>
          <w:shd w:val="clear" w:color="auto" w:fill="FFFFFF"/>
        </w:rPr>
        <w:t>.</w:t>
      </w:r>
      <w:r w:rsidR="00F03FE2" w:rsidRPr="00D974BF">
        <w:rPr>
          <w:shd w:val="clear" w:color="auto" w:fill="FFFFFF"/>
        </w:rPr>
        <w:t xml:space="preserve"> (3) </w:t>
      </w:r>
      <w:r w:rsidR="000F53A9" w:rsidRPr="00D974BF">
        <w:rPr>
          <w:shd w:val="clear" w:color="auto" w:fill="FFFFFF"/>
        </w:rPr>
        <w:t>In the</w:t>
      </w:r>
      <w:r w:rsidR="00EF4F69" w:rsidRPr="00D974BF">
        <w:rPr>
          <w:shd w:val="clear" w:color="auto" w:fill="FFFFFF"/>
        </w:rPr>
        <w:t xml:space="preserve"> </w:t>
      </w:r>
      <w:proofErr w:type="spellStart"/>
      <w:r w:rsidR="00EF4F69" w:rsidRPr="00D974BF">
        <w:rPr>
          <w:shd w:val="clear" w:color="auto" w:fill="FFFFFF"/>
        </w:rPr>
        <w:t>debanding</w:t>
      </w:r>
      <w:proofErr w:type="spellEnd"/>
      <w:r w:rsidR="00EF4F69" w:rsidRPr="00D974BF">
        <w:rPr>
          <w:shd w:val="clear" w:color="auto" w:fill="FFFFFF"/>
        </w:rPr>
        <w:t xml:space="preserve"> </w:t>
      </w:r>
      <w:r w:rsidR="00B86872" w:rsidRPr="00D974BF">
        <w:rPr>
          <w:shd w:val="clear" w:color="auto" w:fill="FFFFFF"/>
        </w:rPr>
        <w:t>surgery,</w:t>
      </w:r>
      <w:r w:rsidR="00EF4F69" w:rsidRPr="00D974BF">
        <w:rPr>
          <w:shd w:val="clear" w:color="auto" w:fill="FFFFFF"/>
        </w:rPr>
        <w:t xml:space="preserve"> </w:t>
      </w:r>
      <w:r w:rsidR="00544E12" w:rsidRPr="00D974BF">
        <w:rPr>
          <w:shd w:val="clear" w:color="auto" w:fill="FFFFFF"/>
        </w:rPr>
        <w:t xml:space="preserve">the </w:t>
      </w:r>
      <w:r w:rsidR="00437772" w:rsidRPr="00D974BF">
        <w:rPr>
          <w:shd w:val="clear" w:color="auto" w:fill="FFFFFF"/>
        </w:rPr>
        <w:t xml:space="preserve">aorta </w:t>
      </w:r>
      <w:r w:rsidR="00EF4F69" w:rsidRPr="00D974BF">
        <w:rPr>
          <w:shd w:val="clear" w:color="auto" w:fill="FFFFFF"/>
        </w:rPr>
        <w:t xml:space="preserve">with the clip </w:t>
      </w:r>
      <w:r w:rsidR="000F53A9" w:rsidRPr="00D974BF">
        <w:rPr>
          <w:shd w:val="clear" w:color="auto" w:fill="FFFFFF"/>
        </w:rPr>
        <w:t xml:space="preserve">is frequently embedded in </w:t>
      </w:r>
      <w:r w:rsidR="00EF4F69" w:rsidRPr="00D974BF">
        <w:rPr>
          <w:shd w:val="clear" w:color="auto" w:fill="FFFFFF"/>
        </w:rPr>
        <w:t>connective tissue</w:t>
      </w:r>
      <w:r w:rsidR="003A0EA5" w:rsidRPr="00D974BF">
        <w:rPr>
          <w:shd w:val="clear" w:color="auto" w:fill="FFFFFF"/>
        </w:rPr>
        <w:t>.</w:t>
      </w:r>
      <w:r w:rsidR="008416B0" w:rsidRPr="00D974BF">
        <w:rPr>
          <w:shd w:val="clear" w:color="auto" w:fill="FFFFFF"/>
        </w:rPr>
        <w:t xml:space="preserve"> </w:t>
      </w:r>
      <w:r w:rsidR="003A0EA5" w:rsidRPr="00D974BF">
        <w:rPr>
          <w:shd w:val="clear" w:color="auto" w:fill="FFFFFF"/>
        </w:rPr>
        <w:t>T</w:t>
      </w:r>
      <w:r w:rsidR="00F03FE2" w:rsidRPr="00D974BF">
        <w:rPr>
          <w:shd w:val="clear" w:color="auto" w:fill="FFFFFF"/>
        </w:rPr>
        <w:t>his connective tissue must be gently dissected with blunt forceps to visualize the clip</w:t>
      </w:r>
      <w:r w:rsidR="008416B0" w:rsidRPr="00D974BF">
        <w:rPr>
          <w:shd w:val="clear" w:color="auto" w:fill="FFFFFF"/>
        </w:rPr>
        <w:t xml:space="preserve">. </w:t>
      </w:r>
      <w:r w:rsidR="0089682A" w:rsidRPr="00D974BF">
        <w:rPr>
          <w:shd w:val="clear" w:color="auto" w:fill="FFFFFF"/>
        </w:rPr>
        <w:t>Here,</w:t>
      </w:r>
      <w:r w:rsidR="00544E12" w:rsidRPr="00D974BF">
        <w:rPr>
          <w:shd w:val="clear" w:color="auto" w:fill="FFFFFF"/>
        </w:rPr>
        <w:t xml:space="preserve"> the transthoracic echocardiography </w:t>
      </w:r>
      <w:r w:rsidR="00B86872" w:rsidRPr="00D974BF">
        <w:rPr>
          <w:shd w:val="clear" w:color="auto" w:fill="FFFFFF"/>
        </w:rPr>
        <w:t xml:space="preserve">performed </w:t>
      </w:r>
      <w:r w:rsidR="00F03FE2" w:rsidRPr="00D974BF">
        <w:rPr>
          <w:shd w:val="clear" w:color="auto" w:fill="FFFFFF"/>
        </w:rPr>
        <w:t>before</w:t>
      </w:r>
      <w:r w:rsidR="000F53A9" w:rsidRPr="00D974BF">
        <w:rPr>
          <w:shd w:val="clear" w:color="auto" w:fill="FFFFFF"/>
        </w:rPr>
        <w:t xml:space="preserve"> </w:t>
      </w:r>
      <w:r w:rsidR="00B86872" w:rsidRPr="00D974BF">
        <w:rPr>
          <w:shd w:val="clear" w:color="auto" w:fill="FFFFFF"/>
        </w:rPr>
        <w:t xml:space="preserve">the surgery </w:t>
      </w:r>
      <w:r w:rsidR="0059047D" w:rsidRPr="00D974BF">
        <w:rPr>
          <w:shd w:val="clear" w:color="auto" w:fill="FFFFFF"/>
        </w:rPr>
        <w:t>is</w:t>
      </w:r>
      <w:r w:rsidR="0074031D" w:rsidRPr="00D974BF">
        <w:rPr>
          <w:shd w:val="clear" w:color="auto" w:fill="FFFFFF"/>
        </w:rPr>
        <w:t xml:space="preserve"> a </w:t>
      </w:r>
      <w:r w:rsidR="00544E12" w:rsidRPr="00D974BF">
        <w:rPr>
          <w:shd w:val="clear" w:color="auto" w:fill="FFFFFF"/>
        </w:rPr>
        <w:t xml:space="preserve">helpful </w:t>
      </w:r>
      <w:r w:rsidR="00F677FA" w:rsidRPr="00D974BF">
        <w:rPr>
          <w:shd w:val="clear" w:color="auto" w:fill="FFFFFF"/>
        </w:rPr>
        <w:t xml:space="preserve">preparation step, </w:t>
      </w:r>
      <w:r w:rsidR="0074031D" w:rsidRPr="00D974BF">
        <w:rPr>
          <w:shd w:val="clear" w:color="auto" w:fill="FFFFFF"/>
        </w:rPr>
        <w:t>allowing</w:t>
      </w:r>
      <w:r w:rsidR="00EF4F69" w:rsidRPr="00D974BF">
        <w:rPr>
          <w:shd w:val="clear" w:color="auto" w:fill="FFFFFF"/>
        </w:rPr>
        <w:t xml:space="preserve"> </w:t>
      </w:r>
      <w:r w:rsidR="0074031D" w:rsidRPr="00D974BF">
        <w:rPr>
          <w:shd w:val="clear" w:color="auto" w:fill="FFFFFF"/>
        </w:rPr>
        <w:t xml:space="preserve">to </w:t>
      </w:r>
      <w:r w:rsidR="00EF4F69" w:rsidRPr="00D974BF">
        <w:rPr>
          <w:shd w:val="clear" w:color="auto" w:fill="FFFFFF"/>
        </w:rPr>
        <w:t xml:space="preserve">identify </w:t>
      </w:r>
      <w:r w:rsidR="00B86872" w:rsidRPr="00D974BF">
        <w:rPr>
          <w:shd w:val="clear" w:color="auto" w:fill="FFFFFF"/>
        </w:rPr>
        <w:t>whether</w:t>
      </w:r>
      <w:r w:rsidR="00EF4F69" w:rsidRPr="00D974BF">
        <w:rPr>
          <w:shd w:val="clear" w:color="auto" w:fill="FFFFFF"/>
        </w:rPr>
        <w:t xml:space="preserve"> the clip is located close to the</w:t>
      </w:r>
      <w:r w:rsidR="004331F0" w:rsidRPr="00D974BF">
        <w:rPr>
          <w:shd w:val="clear" w:color="auto" w:fill="FFFFFF"/>
        </w:rPr>
        <w:t xml:space="preserve"> aortic</w:t>
      </w:r>
      <w:r w:rsidR="00EF4F69" w:rsidRPr="00D974BF">
        <w:rPr>
          <w:shd w:val="clear" w:color="auto" w:fill="FFFFFF"/>
        </w:rPr>
        <w:t xml:space="preserve"> root</w:t>
      </w:r>
      <w:r w:rsidR="00161336" w:rsidRPr="00D974BF">
        <w:rPr>
          <w:shd w:val="clear" w:color="auto" w:fill="FFFFFF"/>
        </w:rPr>
        <w:t>, in the middle</w:t>
      </w:r>
      <w:r w:rsidR="00EF4F69" w:rsidRPr="00D974BF">
        <w:rPr>
          <w:shd w:val="clear" w:color="auto" w:fill="FFFFFF"/>
        </w:rPr>
        <w:t xml:space="preserve"> </w:t>
      </w:r>
      <w:r w:rsidR="000F53A9" w:rsidRPr="00D974BF">
        <w:rPr>
          <w:shd w:val="clear" w:color="auto" w:fill="FFFFFF"/>
        </w:rPr>
        <w:t xml:space="preserve">of the ascending aorta, </w:t>
      </w:r>
      <w:r w:rsidR="00EF4F69" w:rsidRPr="00D974BF">
        <w:rPr>
          <w:shd w:val="clear" w:color="auto" w:fill="FFFFFF"/>
        </w:rPr>
        <w:t xml:space="preserve">or </w:t>
      </w:r>
      <w:r w:rsidR="00161336" w:rsidRPr="00D974BF">
        <w:rPr>
          <w:shd w:val="clear" w:color="auto" w:fill="FFFFFF"/>
        </w:rPr>
        <w:t xml:space="preserve">close </w:t>
      </w:r>
      <w:r w:rsidR="00EF4F69" w:rsidRPr="00D974BF">
        <w:rPr>
          <w:shd w:val="clear" w:color="auto" w:fill="FFFFFF"/>
        </w:rPr>
        <w:t>to the brachiocephalic artery.</w:t>
      </w:r>
      <w:r w:rsidR="006572DF" w:rsidRPr="00D974BF">
        <w:rPr>
          <w:shd w:val="clear" w:color="auto" w:fill="FFFFFF"/>
        </w:rPr>
        <w:t xml:space="preserve"> This </w:t>
      </w:r>
      <w:r w:rsidR="00161336" w:rsidRPr="00D974BF">
        <w:rPr>
          <w:shd w:val="clear" w:color="auto" w:fill="FFFFFF"/>
        </w:rPr>
        <w:t xml:space="preserve">knowledge </w:t>
      </w:r>
      <w:r w:rsidR="000F53A9" w:rsidRPr="00D974BF">
        <w:rPr>
          <w:shd w:val="clear" w:color="auto" w:fill="FFFFFF"/>
        </w:rPr>
        <w:t>saves</w:t>
      </w:r>
      <w:r w:rsidR="001B30F3" w:rsidRPr="00D974BF">
        <w:rPr>
          <w:shd w:val="clear" w:color="auto" w:fill="FFFFFF"/>
        </w:rPr>
        <w:t xml:space="preserve"> </w:t>
      </w:r>
      <w:r w:rsidR="000F53A9" w:rsidRPr="00D974BF">
        <w:rPr>
          <w:shd w:val="clear" w:color="auto" w:fill="FFFFFF"/>
        </w:rPr>
        <w:t xml:space="preserve">precious </w:t>
      </w:r>
      <w:r w:rsidR="001B30F3" w:rsidRPr="00D974BF">
        <w:rPr>
          <w:shd w:val="clear" w:color="auto" w:fill="FFFFFF"/>
        </w:rPr>
        <w:t xml:space="preserve">time </w:t>
      </w:r>
      <w:r w:rsidR="00F27030" w:rsidRPr="00D974BF">
        <w:rPr>
          <w:shd w:val="clear" w:color="auto" w:fill="FFFFFF"/>
        </w:rPr>
        <w:t>for</w:t>
      </w:r>
      <w:r w:rsidR="006572DF" w:rsidRPr="00D974BF">
        <w:rPr>
          <w:shd w:val="clear" w:color="auto" w:fill="FFFFFF"/>
        </w:rPr>
        <w:t xml:space="preserve"> clip allocation during the surgery.</w:t>
      </w:r>
      <w:r w:rsidR="00F03FE2" w:rsidRPr="00D974BF">
        <w:rPr>
          <w:shd w:val="clear" w:color="auto" w:fill="FFFFFF"/>
        </w:rPr>
        <w:t xml:space="preserve"> (4) </w:t>
      </w:r>
      <w:r w:rsidR="000E4C8B" w:rsidRPr="00D974BF">
        <w:rPr>
          <w:shd w:val="clear" w:color="auto" w:fill="FFFFFF"/>
        </w:rPr>
        <w:t xml:space="preserve">The </w:t>
      </w:r>
      <w:r w:rsidR="00F677FA" w:rsidRPr="00D974BF">
        <w:rPr>
          <w:shd w:val="clear" w:color="auto" w:fill="FFFFFF"/>
        </w:rPr>
        <w:t xml:space="preserve">orientation of the clip is </w:t>
      </w:r>
      <w:r w:rsidR="000F53A9" w:rsidRPr="00D974BF">
        <w:rPr>
          <w:shd w:val="clear" w:color="auto" w:fill="FFFFFF"/>
        </w:rPr>
        <w:t xml:space="preserve">a </w:t>
      </w:r>
      <w:r w:rsidR="00F677FA" w:rsidRPr="00D974BF">
        <w:rPr>
          <w:shd w:val="clear" w:color="auto" w:fill="FFFFFF"/>
        </w:rPr>
        <w:t>critical step</w:t>
      </w:r>
      <w:r w:rsidR="008536F1" w:rsidRPr="00D974BF">
        <w:rPr>
          <w:shd w:val="clear" w:color="auto" w:fill="FFFFFF"/>
        </w:rPr>
        <w:t xml:space="preserve"> that must be </w:t>
      </w:r>
      <w:r w:rsidR="001B30F3" w:rsidRPr="00D974BF">
        <w:rPr>
          <w:shd w:val="clear" w:color="auto" w:fill="FFFFFF"/>
        </w:rPr>
        <w:t>considered</w:t>
      </w:r>
      <w:r w:rsidR="008536F1" w:rsidRPr="00D974BF">
        <w:rPr>
          <w:shd w:val="clear" w:color="auto" w:fill="FFFFFF"/>
        </w:rPr>
        <w:t xml:space="preserve"> </w:t>
      </w:r>
      <w:r w:rsidR="000F53A9" w:rsidRPr="00D974BF">
        <w:rPr>
          <w:shd w:val="clear" w:color="auto" w:fill="FFFFFF"/>
        </w:rPr>
        <w:t xml:space="preserve">carefully </w:t>
      </w:r>
      <w:r w:rsidR="008536F1" w:rsidRPr="00D974BF">
        <w:rPr>
          <w:shd w:val="clear" w:color="auto" w:fill="FFFFFF"/>
        </w:rPr>
        <w:t xml:space="preserve">during </w:t>
      </w:r>
      <w:r w:rsidR="000F53A9" w:rsidRPr="00D974BF">
        <w:rPr>
          <w:shd w:val="clear" w:color="auto" w:fill="FFFFFF"/>
        </w:rPr>
        <w:t xml:space="preserve">the </w:t>
      </w:r>
      <w:r w:rsidR="00161336" w:rsidRPr="00D974BF">
        <w:rPr>
          <w:shd w:val="clear" w:color="auto" w:fill="FFFFFF"/>
        </w:rPr>
        <w:t xml:space="preserve">initial </w:t>
      </w:r>
      <w:r w:rsidR="008536F1" w:rsidRPr="00D974BF">
        <w:rPr>
          <w:shd w:val="clear" w:color="auto" w:fill="FFFFFF"/>
        </w:rPr>
        <w:t>aortic banding surgery</w:t>
      </w:r>
      <w:r w:rsidR="00F677FA" w:rsidRPr="00D974BF">
        <w:rPr>
          <w:shd w:val="clear" w:color="auto" w:fill="FFFFFF"/>
        </w:rPr>
        <w:t xml:space="preserve">. </w:t>
      </w:r>
      <w:r w:rsidR="008416B0" w:rsidRPr="00D974BF">
        <w:rPr>
          <w:shd w:val="clear" w:color="auto" w:fill="FFFFFF"/>
        </w:rPr>
        <w:t xml:space="preserve">To facilitate optimal assessment and </w:t>
      </w:r>
      <w:r w:rsidR="00161336" w:rsidRPr="00D974BF">
        <w:rPr>
          <w:shd w:val="clear" w:color="auto" w:fill="FFFFFF"/>
        </w:rPr>
        <w:t>rapid</w:t>
      </w:r>
      <w:r w:rsidR="008416B0" w:rsidRPr="00D974BF">
        <w:rPr>
          <w:shd w:val="clear" w:color="auto" w:fill="FFFFFF"/>
        </w:rPr>
        <w:t xml:space="preserve"> opening of the clip </w:t>
      </w:r>
      <w:r w:rsidR="008416B0" w:rsidRPr="00D974BF">
        <w:rPr>
          <w:lang w:eastAsia="zh-CN"/>
        </w:rPr>
        <w:t xml:space="preserve">during aortic </w:t>
      </w:r>
      <w:proofErr w:type="spellStart"/>
      <w:r w:rsidR="008416B0" w:rsidRPr="00D974BF">
        <w:rPr>
          <w:lang w:eastAsia="zh-CN"/>
        </w:rPr>
        <w:t>debanding</w:t>
      </w:r>
      <w:proofErr w:type="spellEnd"/>
      <w:r w:rsidR="008416B0" w:rsidRPr="00D974BF">
        <w:rPr>
          <w:lang w:eastAsia="zh-CN"/>
        </w:rPr>
        <w:t xml:space="preserve">, </w:t>
      </w:r>
      <w:r w:rsidR="008416B0" w:rsidRPr="00D974BF">
        <w:rPr>
          <w:shd w:val="clear" w:color="auto" w:fill="FFFFFF"/>
        </w:rPr>
        <w:t>t</w:t>
      </w:r>
      <w:r w:rsidR="008E6A4B" w:rsidRPr="00D974BF">
        <w:rPr>
          <w:shd w:val="clear" w:color="auto" w:fill="FFFFFF"/>
        </w:rPr>
        <w:t xml:space="preserve">he </w:t>
      </w:r>
      <w:r w:rsidR="008E6A4B" w:rsidRPr="00D974BF">
        <w:rPr>
          <w:lang w:eastAsia="zh-CN"/>
        </w:rPr>
        <w:t xml:space="preserve">part that </w:t>
      </w:r>
      <w:r w:rsidR="000F53A9" w:rsidRPr="00D974BF">
        <w:rPr>
          <w:lang w:eastAsia="zh-CN"/>
        </w:rPr>
        <w:t>needs to be</w:t>
      </w:r>
      <w:r w:rsidR="008E6A4B" w:rsidRPr="00D974BF">
        <w:rPr>
          <w:lang w:eastAsia="zh-CN"/>
        </w:rPr>
        <w:t xml:space="preserve"> compressed by the needle holder (</w:t>
      </w:r>
      <w:r w:rsidR="008E6A4B" w:rsidRPr="00D974BF">
        <w:rPr>
          <w:b/>
          <w:bCs/>
          <w:lang w:eastAsia="zh-CN"/>
        </w:rPr>
        <w:t>Figure 4B</w:t>
      </w:r>
      <w:r w:rsidR="008E6A4B" w:rsidRPr="00D974BF">
        <w:rPr>
          <w:lang w:eastAsia="zh-CN"/>
        </w:rPr>
        <w:t>) should be oriented ventrally</w:t>
      </w:r>
      <w:r w:rsidR="008E6A4B" w:rsidRPr="00D974BF">
        <w:rPr>
          <w:shd w:val="clear" w:color="auto" w:fill="FFFFFF"/>
        </w:rPr>
        <w:t xml:space="preserve">. </w:t>
      </w:r>
      <w:r w:rsidR="000F53A9" w:rsidRPr="00D974BF">
        <w:rPr>
          <w:shd w:val="clear" w:color="auto" w:fill="FFFFFF"/>
        </w:rPr>
        <w:t>C</w:t>
      </w:r>
      <w:r w:rsidR="008416B0" w:rsidRPr="00D974BF">
        <w:rPr>
          <w:shd w:val="clear" w:color="auto" w:fill="FFFFFF"/>
        </w:rPr>
        <w:t xml:space="preserve">lip </w:t>
      </w:r>
      <w:r w:rsidR="0059047D" w:rsidRPr="00D974BF">
        <w:rPr>
          <w:shd w:val="clear" w:color="auto" w:fill="FFFFFF"/>
        </w:rPr>
        <w:t>r</w:t>
      </w:r>
      <w:r w:rsidR="008E6A4B" w:rsidRPr="00D974BF">
        <w:rPr>
          <w:shd w:val="clear" w:color="auto" w:fill="FFFFFF"/>
        </w:rPr>
        <w:t xml:space="preserve">eorientation </w:t>
      </w:r>
      <w:r w:rsidR="001B30F3" w:rsidRPr="00D974BF">
        <w:rPr>
          <w:shd w:val="clear" w:color="auto" w:fill="FFFFFF"/>
        </w:rPr>
        <w:t>during</w:t>
      </w:r>
      <w:r w:rsidR="008416B0" w:rsidRPr="00D974BF">
        <w:rPr>
          <w:shd w:val="clear" w:color="auto" w:fill="FFFFFF"/>
        </w:rPr>
        <w:t xml:space="preserve"> </w:t>
      </w:r>
      <w:proofErr w:type="spellStart"/>
      <w:r w:rsidR="008416B0" w:rsidRPr="00D974BF">
        <w:rPr>
          <w:shd w:val="clear" w:color="auto" w:fill="FFFFFF"/>
        </w:rPr>
        <w:t>debanding</w:t>
      </w:r>
      <w:proofErr w:type="spellEnd"/>
      <w:r w:rsidR="008416B0" w:rsidRPr="00D974BF">
        <w:rPr>
          <w:shd w:val="clear" w:color="auto" w:fill="FFFFFF"/>
        </w:rPr>
        <w:t xml:space="preserve"> </w:t>
      </w:r>
      <w:r w:rsidR="001B30F3" w:rsidRPr="00D974BF">
        <w:rPr>
          <w:shd w:val="clear" w:color="auto" w:fill="FFFFFF"/>
        </w:rPr>
        <w:t>surgery</w:t>
      </w:r>
      <w:r w:rsidR="008E6A4B" w:rsidRPr="00D974BF">
        <w:rPr>
          <w:shd w:val="clear" w:color="auto" w:fill="FFFFFF"/>
        </w:rPr>
        <w:t xml:space="preserve"> is </w:t>
      </w:r>
      <w:r w:rsidR="006A1140" w:rsidRPr="00D974BF">
        <w:rPr>
          <w:shd w:val="clear" w:color="auto" w:fill="FFFFFF"/>
        </w:rPr>
        <w:t>feasible</w:t>
      </w:r>
      <w:r w:rsidR="00161336" w:rsidRPr="00D974BF">
        <w:rPr>
          <w:shd w:val="clear" w:color="auto" w:fill="FFFFFF"/>
        </w:rPr>
        <w:t>,</w:t>
      </w:r>
      <w:r w:rsidR="008E6A4B" w:rsidRPr="00D974BF">
        <w:rPr>
          <w:shd w:val="clear" w:color="auto" w:fill="FFFFFF"/>
        </w:rPr>
        <w:t xml:space="preserve"> </w:t>
      </w:r>
      <w:r w:rsidR="00685E34" w:rsidRPr="00D974BF">
        <w:rPr>
          <w:shd w:val="clear" w:color="auto" w:fill="FFFFFF"/>
        </w:rPr>
        <w:t>although</w:t>
      </w:r>
      <w:r w:rsidR="008E6A4B" w:rsidRPr="00D974BF">
        <w:rPr>
          <w:shd w:val="clear" w:color="auto" w:fill="FFFFFF"/>
        </w:rPr>
        <w:t xml:space="preserve"> </w:t>
      </w:r>
      <w:r w:rsidR="000F53A9" w:rsidRPr="00D974BF">
        <w:rPr>
          <w:shd w:val="clear" w:color="auto" w:fill="FFFFFF"/>
        </w:rPr>
        <w:t xml:space="preserve">at the risk of injury to the </w:t>
      </w:r>
      <w:r w:rsidR="0089682A" w:rsidRPr="00D974BF">
        <w:rPr>
          <w:shd w:val="clear" w:color="auto" w:fill="FFFFFF"/>
        </w:rPr>
        <w:t>aort</w:t>
      </w:r>
      <w:r w:rsidR="000F53A9" w:rsidRPr="00D974BF">
        <w:rPr>
          <w:shd w:val="clear" w:color="auto" w:fill="FFFFFF"/>
        </w:rPr>
        <w:t>a</w:t>
      </w:r>
      <w:r w:rsidR="0089682A" w:rsidRPr="00D974BF">
        <w:rPr>
          <w:shd w:val="clear" w:color="auto" w:fill="FFFFFF"/>
        </w:rPr>
        <w:t>.</w:t>
      </w:r>
      <w:r w:rsidR="001B30F3" w:rsidRPr="00D974BF">
        <w:rPr>
          <w:shd w:val="clear" w:color="auto" w:fill="FFFFFF"/>
        </w:rPr>
        <w:t xml:space="preserve"> </w:t>
      </w:r>
      <w:r w:rsidR="000F53A9" w:rsidRPr="00D974BF">
        <w:rPr>
          <w:shd w:val="clear" w:color="auto" w:fill="FFFFFF"/>
        </w:rPr>
        <w:t xml:space="preserve">For clip </w:t>
      </w:r>
      <w:r w:rsidR="00685E34" w:rsidRPr="00D974BF">
        <w:rPr>
          <w:shd w:val="clear" w:color="auto" w:fill="FFFFFF"/>
        </w:rPr>
        <w:t>reorientation</w:t>
      </w:r>
      <w:r w:rsidR="007848FE" w:rsidRPr="00D974BF">
        <w:rPr>
          <w:shd w:val="clear" w:color="auto" w:fill="FFFFFF"/>
        </w:rPr>
        <w:t>,</w:t>
      </w:r>
      <w:r w:rsidR="00685E34" w:rsidRPr="00D974BF">
        <w:rPr>
          <w:shd w:val="clear" w:color="auto" w:fill="FFFFFF"/>
        </w:rPr>
        <w:t xml:space="preserve"> clip</w:t>
      </w:r>
      <w:r w:rsidR="000F53A9" w:rsidRPr="00D974BF">
        <w:rPr>
          <w:shd w:val="clear" w:color="auto" w:fill="FFFFFF"/>
        </w:rPr>
        <w:t>s</w:t>
      </w:r>
      <w:r w:rsidR="008764D8" w:rsidRPr="00D974BF">
        <w:t xml:space="preserve"> </w:t>
      </w:r>
      <w:r w:rsidR="00E227AB" w:rsidRPr="00D974BF">
        <w:t>need to</w:t>
      </w:r>
      <w:r w:rsidR="00F27030" w:rsidRPr="00D974BF">
        <w:t xml:space="preserve"> be held </w:t>
      </w:r>
      <w:r w:rsidR="000F53A9" w:rsidRPr="00D974BF">
        <w:t xml:space="preserve">by </w:t>
      </w:r>
      <w:r w:rsidR="001B30F3" w:rsidRPr="00D974BF">
        <w:t>forceps</w:t>
      </w:r>
      <w:r w:rsidR="00A56F4F" w:rsidRPr="00D974BF">
        <w:t xml:space="preserve"> </w:t>
      </w:r>
      <w:r w:rsidR="000F53A9" w:rsidRPr="00D974BF">
        <w:t>while</w:t>
      </w:r>
      <w:r w:rsidR="00161336" w:rsidRPr="00D974BF">
        <w:t xml:space="preserve"> </w:t>
      </w:r>
      <w:r w:rsidR="00F27030" w:rsidRPr="00D974BF">
        <w:t xml:space="preserve">surrounding connective tissue </w:t>
      </w:r>
      <w:r w:rsidR="000F53A9" w:rsidRPr="00D974BF">
        <w:t>is</w:t>
      </w:r>
      <w:r w:rsidR="00F27030" w:rsidRPr="00D974BF">
        <w:t xml:space="preserve"> </w:t>
      </w:r>
      <w:r w:rsidR="001B30F3" w:rsidRPr="00D974BF">
        <w:t>carefully remove</w:t>
      </w:r>
      <w:r w:rsidR="00F27030" w:rsidRPr="00D974BF">
        <w:t>d,</w:t>
      </w:r>
      <w:r w:rsidR="00685E34" w:rsidRPr="00D974BF">
        <w:t xml:space="preserve"> then </w:t>
      </w:r>
      <w:r w:rsidR="00291CB7" w:rsidRPr="00D974BF">
        <w:t xml:space="preserve">the </w:t>
      </w:r>
      <w:r w:rsidR="00F27030" w:rsidRPr="00D974BF">
        <w:t>clip should be</w:t>
      </w:r>
      <w:r w:rsidR="008764D8" w:rsidRPr="00D974BF">
        <w:t xml:space="preserve"> mobilize</w:t>
      </w:r>
      <w:r w:rsidR="00F27030" w:rsidRPr="00D974BF">
        <w:t>d</w:t>
      </w:r>
      <w:r w:rsidR="008764D8" w:rsidRPr="00D974BF">
        <w:t xml:space="preserve"> and </w:t>
      </w:r>
      <w:r w:rsidR="00F27030" w:rsidRPr="00D974BF">
        <w:t>turned</w:t>
      </w:r>
      <w:r w:rsidR="008764D8" w:rsidRPr="00D974BF">
        <w:t xml:space="preserve">. </w:t>
      </w:r>
      <w:r w:rsidR="00A17748" w:rsidRPr="00D974BF">
        <w:t>H</w:t>
      </w:r>
      <w:r w:rsidR="008764D8" w:rsidRPr="00D974BF">
        <w:t xml:space="preserve">olding </w:t>
      </w:r>
      <w:r w:rsidR="002E33A7" w:rsidRPr="00D974BF">
        <w:t xml:space="preserve">the </w:t>
      </w:r>
      <w:r w:rsidR="008764D8" w:rsidRPr="00D974BF">
        <w:t>aorta with the forceps</w:t>
      </w:r>
      <w:r w:rsidR="00A17748" w:rsidRPr="00D974BF">
        <w:t xml:space="preserve"> </w:t>
      </w:r>
      <w:r w:rsidR="000F53A9" w:rsidRPr="00D974BF">
        <w:t xml:space="preserve">is to </w:t>
      </w:r>
      <w:r w:rsidR="00A17748" w:rsidRPr="00D974BF">
        <w:t>be avoided.</w:t>
      </w:r>
      <w:r w:rsidR="00E227AB" w:rsidRPr="00D974BF">
        <w:t xml:space="preserve"> (5) </w:t>
      </w:r>
      <w:r w:rsidR="000F53A9" w:rsidRPr="00D974BF">
        <w:t>For</w:t>
      </w:r>
      <w:r w:rsidR="00685E34" w:rsidRPr="00D974BF">
        <w:t xml:space="preserve"> </w:t>
      </w:r>
      <w:proofErr w:type="spellStart"/>
      <w:r w:rsidR="00685E34" w:rsidRPr="00D974BF">
        <w:t>debanding</w:t>
      </w:r>
      <w:proofErr w:type="spellEnd"/>
      <w:r w:rsidR="00E227AB" w:rsidRPr="00D974BF">
        <w:t>,</w:t>
      </w:r>
      <w:r w:rsidR="000F53A9" w:rsidRPr="00D974BF">
        <w:t xml:space="preserve"> the</w:t>
      </w:r>
      <w:r w:rsidR="001B30F3" w:rsidRPr="00D974BF">
        <w:t xml:space="preserve"> clip </w:t>
      </w:r>
      <w:r w:rsidR="00A17748" w:rsidRPr="00D974BF">
        <w:t xml:space="preserve">should be held </w:t>
      </w:r>
      <w:r w:rsidR="000F53A9" w:rsidRPr="00D974BF">
        <w:t>by a</w:t>
      </w:r>
      <w:r w:rsidR="001B30F3" w:rsidRPr="00D974BF">
        <w:t xml:space="preserve"> forceps </w:t>
      </w:r>
      <w:r w:rsidR="000F53A9" w:rsidRPr="00D974BF">
        <w:t>with</w:t>
      </w:r>
      <w:r w:rsidR="00A17748" w:rsidRPr="00D974BF">
        <w:t xml:space="preserve"> one hand </w:t>
      </w:r>
      <w:r w:rsidR="001B30F3" w:rsidRPr="00D974BF">
        <w:t xml:space="preserve">and </w:t>
      </w:r>
      <w:r w:rsidR="00A17748" w:rsidRPr="00D974BF">
        <w:t xml:space="preserve">opened with </w:t>
      </w:r>
      <w:r w:rsidR="000F53A9" w:rsidRPr="00D974BF">
        <w:t>a</w:t>
      </w:r>
      <w:r w:rsidR="00685E34" w:rsidRPr="00D974BF">
        <w:t xml:space="preserve"> </w:t>
      </w:r>
      <w:r w:rsidR="005D07F7" w:rsidRPr="00D974BF">
        <w:t xml:space="preserve">needle holder </w:t>
      </w:r>
      <w:r w:rsidR="00E227AB" w:rsidRPr="00D974BF">
        <w:t>with</w:t>
      </w:r>
      <w:r w:rsidR="00A17748" w:rsidRPr="00D974BF">
        <w:t xml:space="preserve"> </w:t>
      </w:r>
      <w:r w:rsidR="000F53A9" w:rsidRPr="00D974BF">
        <w:t xml:space="preserve">the </w:t>
      </w:r>
      <w:r w:rsidR="00A17748" w:rsidRPr="00D974BF">
        <w:t>other hand</w:t>
      </w:r>
      <w:r w:rsidR="006A1140" w:rsidRPr="00D974BF">
        <w:t xml:space="preserve">. </w:t>
      </w:r>
      <w:r w:rsidR="00291CB7" w:rsidRPr="00D974BF">
        <w:t>T</w:t>
      </w:r>
      <w:r w:rsidR="00A17748" w:rsidRPr="00D974BF">
        <w:t xml:space="preserve">he </w:t>
      </w:r>
      <w:r w:rsidR="006A1140" w:rsidRPr="00D974BF">
        <w:t xml:space="preserve">aorta </w:t>
      </w:r>
      <w:r w:rsidR="00E227AB" w:rsidRPr="00D974BF">
        <w:t>need</w:t>
      </w:r>
      <w:r w:rsidR="00A17748" w:rsidRPr="00D974BF">
        <w:t xml:space="preserve"> </w:t>
      </w:r>
      <w:r w:rsidR="00291CB7" w:rsidRPr="00D974BF">
        <w:t xml:space="preserve">not </w:t>
      </w:r>
      <w:r w:rsidR="00A17748" w:rsidRPr="00D974BF">
        <w:t xml:space="preserve">be </w:t>
      </w:r>
      <w:r w:rsidR="00291CB7" w:rsidRPr="00D974BF">
        <w:t>lifted ventrally</w:t>
      </w:r>
      <w:r w:rsidR="006A1140" w:rsidRPr="00D974BF">
        <w:t>.</w:t>
      </w:r>
      <w:r w:rsidR="00E46B5A" w:rsidRPr="00D974BF">
        <w:t xml:space="preserve"> (6) </w:t>
      </w:r>
      <w:r w:rsidR="000F53A9" w:rsidRPr="00D974BF">
        <w:rPr>
          <w:bCs/>
        </w:rPr>
        <w:t xml:space="preserve">After </w:t>
      </w:r>
      <w:r w:rsidR="00FA1805" w:rsidRPr="00D974BF">
        <w:rPr>
          <w:bCs/>
        </w:rPr>
        <w:t>completing</w:t>
      </w:r>
      <w:r w:rsidR="000F53A9" w:rsidRPr="00D974BF">
        <w:rPr>
          <w:bCs/>
        </w:rPr>
        <w:t xml:space="preserve"> the </w:t>
      </w:r>
      <w:proofErr w:type="spellStart"/>
      <w:r w:rsidR="004F4067" w:rsidRPr="00D974BF">
        <w:rPr>
          <w:bCs/>
        </w:rPr>
        <w:t>debanding</w:t>
      </w:r>
      <w:proofErr w:type="spellEnd"/>
      <w:r w:rsidR="00A56F4F" w:rsidRPr="00D974BF">
        <w:rPr>
          <w:bCs/>
        </w:rPr>
        <w:t xml:space="preserve"> </w:t>
      </w:r>
      <w:r w:rsidR="004F4067" w:rsidRPr="00D974BF">
        <w:rPr>
          <w:bCs/>
        </w:rPr>
        <w:t xml:space="preserve">procedure, </w:t>
      </w:r>
      <w:r w:rsidR="009A006D" w:rsidRPr="00D974BF">
        <w:rPr>
          <w:bCs/>
        </w:rPr>
        <w:t>extubated PH-LHD rats</w:t>
      </w:r>
      <w:r w:rsidR="004F4067" w:rsidRPr="00D974BF">
        <w:rPr>
          <w:bCs/>
        </w:rPr>
        <w:t xml:space="preserve"> are </w:t>
      </w:r>
      <w:r w:rsidR="005F594D" w:rsidRPr="00D974BF">
        <w:rPr>
          <w:bCs/>
        </w:rPr>
        <w:t xml:space="preserve">at </w:t>
      </w:r>
      <w:r w:rsidR="000F53A9" w:rsidRPr="00D974BF">
        <w:rPr>
          <w:bCs/>
        </w:rPr>
        <w:t>considerable</w:t>
      </w:r>
      <w:r w:rsidR="004F4067" w:rsidRPr="00D974BF">
        <w:rPr>
          <w:bCs/>
        </w:rPr>
        <w:t xml:space="preserve"> risk of </w:t>
      </w:r>
      <w:r w:rsidR="000F53A9" w:rsidRPr="00D974BF">
        <w:rPr>
          <w:bCs/>
        </w:rPr>
        <w:t xml:space="preserve">respiratory failure, with animals commonly dying </w:t>
      </w:r>
      <w:r w:rsidR="001D5941" w:rsidRPr="00D974BF">
        <w:rPr>
          <w:bCs/>
        </w:rPr>
        <w:t>within 10-20 min after surgery</w:t>
      </w:r>
      <w:r w:rsidR="000F53A9" w:rsidRPr="00D974BF">
        <w:rPr>
          <w:bCs/>
        </w:rPr>
        <w:t xml:space="preserve"> while </w:t>
      </w:r>
      <w:r w:rsidR="00291CB7" w:rsidRPr="00D974BF">
        <w:rPr>
          <w:bCs/>
        </w:rPr>
        <w:t>still</w:t>
      </w:r>
      <w:r w:rsidR="001D5941" w:rsidRPr="00D974BF">
        <w:rPr>
          <w:bCs/>
        </w:rPr>
        <w:t xml:space="preserve"> under the anesthesia</w:t>
      </w:r>
      <w:r w:rsidR="003537DC" w:rsidRPr="00D974BF">
        <w:rPr>
          <w:bCs/>
        </w:rPr>
        <w:t xml:space="preserve">. </w:t>
      </w:r>
      <w:r w:rsidR="000F53A9" w:rsidRPr="00D974BF">
        <w:rPr>
          <w:bCs/>
        </w:rPr>
        <w:t>A</w:t>
      </w:r>
      <w:r w:rsidR="004F0795" w:rsidRPr="00D974BF">
        <w:rPr>
          <w:bCs/>
        </w:rPr>
        <w:t xml:space="preserve">telectasis of </w:t>
      </w:r>
      <w:r w:rsidR="000F53A9" w:rsidRPr="00D974BF">
        <w:rPr>
          <w:bCs/>
        </w:rPr>
        <w:t xml:space="preserve">the </w:t>
      </w:r>
      <w:r w:rsidR="004D7D47" w:rsidRPr="00D974BF">
        <w:rPr>
          <w:bCs/>
        </w:rPr>
        <w:t xml:space="preserve">left lung </w:t>
      </w:r>
      <w:r w:rsidR="000F53A9" w:rsidRPr="00D974BF">
        <w:rPr>
          <w:bCs/>
        </w:rPr>
        <w:t xml:space="preserve">is the </w:t>
      </w:r>
      <w:r w:rsidR="004F0795" w:rsidRPr="00D974BF">
        <w:rPr>
          <w:bCs/>
        </w:rPr>
        <w:t xml:space="preserve">most </w:t>
      </w:r>
      <w:r w:rsidR="000F53A9" w:rsidRPr="00D974BF">
        <w:rPr>
          <w:bCs/>
        </w:rPr>
        <w:t xml:space="preserve">common </w:t>
      </w:r>
      <w:r w:rsidR="004F0795" w:rsidRPr="00D974BF">
        <w:rPr>
          <w:bCs/>
        </w:rPr>
        <w:t>cause of death</w:t>
      </w:r>
      <w:r w:rsidR="000F53A9" w:rsidRPr="00D974BF">
        <w:rPr>
          <w:bCs/>
        </w:rPr>
        <w:t xml:space="preserve"> in this period, and </w:t>
      </w:r>
      <w:r w:rsidR="00E543E9" w:rsidRPr="00D974BF">
        <w:rPr>
          <w:bCs/>
        </w:rPr>
        <w:t xml:space="preserve">prolonged mechanical ventilation </w:t>
      </w:r>
      <w:r w:rsidR="006D34F2" w:rsidRPr="00D974BF">
        <w:rPr>
          <w:bCs/>
        </w:rPr>
        <w:t>before</w:t>
      </w:r>
      <w:r w:rsidR="000F53A9" w:rsidRPr="00D974BF">
        <w:rPr>
          <w:bCs/>
        </w:rPr>
        <w:t xml:space="preserve"> chest closure </w:t>
      </w:r>
      <w:r w:rsidR="004B702F" w:rsidRPr="00D974BF">
        <w:rPr>
          <w:bCs/>
        </w:rPr>
        <w:t xml:space="preserve">helps </w:t>
      </w:r>
      <w:r w:rsidR="006D34F2" w:rsidRPr="00D974BF">
        <w:rPr>
          <w:bCs/>
        </w:rPr>
        <w:t>recruit the lung and</w:t>
      </w:r>
      <w:r w:rsidR="000F53A9" w:rsidRPr="00D974BF">
        <w:rPr>
          <w:bCs/>
        </w:rPr>
        <w:t xml:space="preserve"> warrant </w:t>
      </w:r>
      <w:r w:rsidR="004B702F" w:rsidRPr="00D974BF">
        <w:rPr>
          <w:bCs/>
        </w:rPr>
        <w:t xml:space="preserve">sufficient respiration after </w:t>
      </w:r>
      <w:r w:rsidR="00130755" w:rsidRPr="00D974BF">
        <w:rPr>
          <w:bCs/>
        </w:rPr>
        <w:t>surgery</w:t>
      </w:r>
      <w:r w:rsidR="004B702F" w:rsidRPr="00D974BF">
        <w:rPr>
          <w:bCs/>
        </w:rPr>
        <w:t>.</w:t>
      </w:r>
    </w:p>
    <w:p w14:paraId="03DB413B" w14:textId="77777777" w:rsidR="00CE7621" w:rsidRPr="00D974BF" w:rsidRDefault="00CE7621" w:rsidP="00D974BF">
      <w:pPr>
        <w:shd w:val="clear" w:color="auto" w:fill="FFFFFF"/>
        <w:rPr>
          <w:bCs/>
          <w:shd w:val="clear" w:color="auto" w:fill="FFFFFF"/>
        </w:rPr>
      </w:pPr>
    </w:p>
    <w:p w14:paraId="46D27270" w14:textId="1F3A8EDE" w:rsidR="00CE7621" w:rsidRPr="00D974BF" w:rsidRDefault="00CE7621" w:rsidP="00D974BF">
      <w:pPr>
        <w:shd w:val="clear" w:color="auto" w:fill="FFFFFF"/>
        <w:rPr>
          <w:rFonts w:eastAsia="Times New Roman"/>
          <w:lang w:eastAsia="de-DE"/>
        </w:rPr>
      </w:pPr>
      <w:r w:rsidRPr="00D974BF">
        <w:rPr>
          <w:rFonts w:eastAsia="Times New Roman"/>
          <w:lang w:eastAsia="de-DE"/>
        </w:rPr>
        <w:t xml:space="preserve">We </w:t>
      </w:r>
      <w:r w:rsidR="00AC6F2B" w:rsidRPr="00D974BF">
        <w:rPr>
          <w:rFonts w:eastAsia="Times New Roman"/>
          <w:lang w:eastAsia="de-DE"/>
        </w:rPr>
        <w:t xml:space="preserve">also </w:t>
      </w:r>
      <w:r w:rsidRPr="00D974BF">
        <w:rPr>
          <w:rFonts w:eastAsia="Times New Roman"/>
          <w:lang w:eastAsia="de-DE"/>
        </w:rPr>
        <w:t>suggest</w:t>
      </w:r>
      <w:r w:rsidR="00AC6F2B" w:rsidRPr="00D974BF">
        <w:rPr>
          <w:rFonts w:eastAsia="Times New Roman"/>
          <w:lang w:eastAsia="de-DE"/>
        </w:rPr>
        <w:t xml:space="preserve"> </w:t>
      </w:r>
      <w:r w:rsidRPr="00D974BF">
        <w:rPr>
          <w:rFonts w:eastAsia="Times New Roman"/>
          <w:lang w:eastAsia="de-DE"/>
        </w:rPr>
        <w:t xml:space="preserve">that </w:t>
      </w:r>
      <w:r w:rsidR="000E58AF" w:rsidRPr="00D974BF">
        <w:rPr>
          <w:rFonts w:eastAsia="Times New Roman"/>
          <w:lang w:eastAsia="de-DE"/>
        </w:rPr>
        <w:t>compared</w:t>
      </w:r>
      <w:r w:rsidRPr="00D974BF">
        <w:rPr>
          <w:rFonts w:eastAsia="Times New Roman"/>
          <w:lang w:eastAsia="de-DE"/>
        </w:rPr>
        <w:t xml:space="preserve"> to endotracheal intubation </w:t>
      </w:r>
      <w:r w:rsidR="00AC6F2B" w:rsidRPr="00D974BF">
        <w:rPr>
          <w:rFonts w:eastAsia="Times New Roman"/>
          <w:lang w:eastAsia="de-DE"/>
        </w:rPr>
        <w:t>as performed in previous studies</w:t>
      </w:r>
      <w:r w:rsidR="00AC6F2B" w:rsidRPr="00D974BF">
        <w:rPr>
          <w:rFonts w:eastAsia="Times New Roman"/>
          <w:lang w:eastAsia="de-DE"/>
        </w:rPr>
        <w:fldChar w:fldCharType="begin">
          <w:fldData xml:space="preserve">PEVuZE5vdGU+PENpdGU+PEF1dGhvcj5Hb25jYWx2ZXMtUm9kcmlndWVzPC9BdXRob3I+PFllYXI+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</w:fldData>
        </w:fldChar>
      </w:r>
      <w:r w:rsidR="00AC6F2B" w:rsidRPr="00D974BF">
        <w:rPr>
          <w:rFonts w:eastAsia="Times New Roman"/>
          <w:lang w:eastAsia="de-DE"/>
        </w:rPr>
        <w:instrText xml:space="preserve"> ADDIN EN.CITE </w:instrText>
      </w:r>
      <w:r w:rsidR="00AC6F2B" w:rsidRPr="00D974BF">
        <w:rPr>
          <w:rFonts w:eastAsia="Times New Roman"/>
          <w:lang w:eastAsia="de-DE"/>
        </w:rPr>
        <w:fldChar w:fldCharType="begin">
          <w:fldData xml:space="preserve">PEVuZE5vdGU+PENpdGU+PEF1dGhvcj5Hb25jYWx2ZXMtUm9kcmlndWVzPC9BdXRob3I+PFllYXI+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</w:fldData>
        </w:fldChar>
      </w:r>
      <w:r w:rsidR="00AC6F2B" w:rsidRPr="00D974BF">
        <w:rPr>
          <w:rFonts w:eastAsia="Times New Roman"/>
          <w:lang w:eastAsia="de-DE"/>
        </w:rPr>
        <w:instrText xml:space="preserve"> ADDIN EN.CITE.DATA </w:instrText>
      </w:r>
      <w:r w:rsidR="00AC6F2B" w:rsidRPr="00D974BF">
        <w:rPr>
          <w:rFonts w:eastAsia="Times New Roman"/>
          <w:lang w:eastAsia="de-DE"/>
        </w:rPr>
      </w:r>
      <w:r w:rsidR="00AC6F2B" w:rsidRPr="00D974BF">
        <w:rPr>
          <w:rFonts w:eastAsia="Times New Roman"/>
          <w:lang w:eastAsia="de-DE"/>
        </w:rPr>
        <w:fldChar w:fldCharType="end"/>
      </w:r>
      <w:r w:rsidR="00AC6F2B" w:rsidRPr="00D974BF">
        <w:rPr>
          <w:rFonts w:eastAsia="Times New Roman"/>
          <w:lang w:eastAsia="de-DE"/>
        </w:rPr>
      </w:r>
      <w:r w:rsidR="00AC6F2B" w:rsidRPr="00D974BF">
        <w:rPr>
          <w:rFonts w:eastAsia="Times New Roman"/>
          <w:lang w:eastAsia="de-DE"/>
        </w:rPr>
        <w:fldChar w:fldCharType="separate"/>
      </w:r>
      <w:r w:rsidR="00AC6F2B" w:rsidRPr="00D974BF">
        <w:rPr>
          <w:rFonts w:eastAsia="Times New Roman"/>
          <w:noProof/>
          <w:vertAlign w:val="superscript"/>
          <w:lang w:eastAsia="de-DE"/>
        </w:rPr>
        <w:t>26,27</w:t>
      </w:r>
      <w:r w:rsidR="00AC6F2B" w:rsidRPr="00D974BF">
        <w:rPr>
          <w:rFonts w:eastAsia="Times New Roman"/>
          <w:lang w:eastAsia="de-DE"/>
        </w:rPr>
        <w:fldChar w:fldCharType="end"/>
      </w:r>
      <w:r w:rsidR="00AC6F2B" w:rsidRPr="00D974BF">
        <w:rPr>
          <w:rFonts w:eastAsia="Times New Roman"/>
          <w:lang w:eastAsia="de-DE"/>
        </w:rPr>
        <w:t xml:space="preserve">, </w:t>
      </w:r>
      <w:r w:rsidRPr="00D974BF">
        <w:rPr>
          <w:rFonts w:eastAsia="Times New Roman"/>
          <w:lang w:eastAsia="de-DE"/>
        </w:rPr>
        <w:t xml:space="preserve">tracheostomy provides better control of appropriate ventilation during surgical procedures, which is specifically relevant during aortic </w:t>
      </w:r>
      <w:proofErr w:type="spellStart"/>
      <w:r w:rsidRPr="00D974BF">
        <w:rPr>
          <w:rFonts w:eastAsia="Times New Roman"/>
          <w:lang w:eastAsia="de-DE"/>
        </w:rPr>
        <w:t>debanding</w:t>
      </w:r>
      <w:proofErr w:type="spellEnd"/>
      <w:r w:rsidRPr="00D974BF">
        <w:rPr>
          <w:rFonts w:eastAsia="Times New Roman"/>
          <w:lang w:eastAsia="de-DE"/>
        </w:rPr>
        <w:t>. This notion is based on the following rationale:</w:t>
      </w:r>
      <w:r w:rsidR="00235457" w:rsidRPr="00D974BF">
        <w:rPr>
          <w:rFonts w:eastAsia="Times New Roman"/>
          <w:lang w:eastAsia="de-DE"/>
        </w:rPr>
        <w:t xml:space="preserve"> (1) </w:t>
      </w:r>
      <w:r w:rsidRPr="00D974BF">
        <w:rPr>
          <w:rFonts w:eastAsia="Times New Roman"/>
          <w:lang w:eastAsia="de-DE"/>
        </w:rPr>
        <w:t xml:space="preserve">Tracheostomy, </w:t>
      </w:r>
      <w:r w:rsidR="000E58AF" w:rsidRPr="00D974BF">
        <w:rPr>
          <w:rFonts w:eastAsia="Times New Roman"/>
          <w:lang w:eastAsia="de-DE"/>
        </w:rPr>
        <w:t>routinely performed</w:t>
      </w:r>
      <w:r w:rsidRPr="00D974BF">
        <w:rPr>
          <w:rFonts w:eastAsia="Times New Roman"/>
          <w:lang w:eastAsia="de-DE"/>
        </w:rPr>
        <w:t xml:space="preserve"> in our lab for perioperative lung ventilation, is a straightforward and safe technique with no perioperative or post</w:t>
      </w:r>
      <w:r w:rsidR="004C1848" w:rsidRPr="00D974BF">
        <w:rPr>
          <w:rFonts w:eastAsia="Times New Roman"/>
          <w:lang w:eastAsia="de-DE"/>
        </w:rPr>
        <w:t>-</w:t>
      </w:r>
      <w:r w:rsidRPr="00D974BF">
        <w:rPr>
          <w:rFonts w:eastAsia="Times New Roman"/>
          <w:lang w:eastAsia="de-DE"/>
        </w:rPr>
        <w:t>operative complications.</w:t>
      </w:r>
      <w:r w:rsidR="00235457" w:rsidRPr="00D974BF">
        <w:rPr>
          <w:rFonts w:eastAsia="Times New Roman"/>
          <w:lang w:eastAsia="de-DE"/>
        </w:rPr>
        <w:t xml:space="preserve"> (2) </w:t>
      </w:r>
      <w:r w:rsidRPr="00D974BF">
        <w:rPr>
          <w:rFonts w:eastAsia="Times New Roman"/>
          <w:lang w:eastAsia="de-DE"/>
        </w:rPr>
        <w:t>Tracheostomy eliminates the risk of esophageal intubation or tracheal injury; it enables precise positioning and fixation of the tracheal cannula and constant visual control of the cannula during all steps of the surgical procedure.</w:t>
      </w:r>
      <w:r w:rsidR="00235457" w:rsidRPr="00D974BF">
        <w:rPr>
          <w:rFonts w:eastAsia="Times New Roman"/>
          <w:lang w:eastAsia="de-DE"/>
        </w:rPr>
        <w:t xml:space="preserve"> (3) </w:t>
      </w:r>
      <w:r w:rsidRPr="00D974BF">
        <w:rPr>
          <w:rFonts w:eastAsia="Times New Roman"/>
          <w:lang w:eastAsia="de-DE"/>
        </w:rPr>
        <w:t xml:space="preserve">At the time of aortic </w:t>
      </w:r>
      <w:proofErr w:type="spellStart"/>
      <w:r w:rsidRPr="00D974BF">
        <w:rPr>
          <w:rFonts w:eastAsia="Times New Roman"/>
          <w:lang w:eastAsia="de-DE"/>
        </w:rPr>
        <w:t>debanding</w:t>
      </w:r>
      <w:proofErr w:type="spellEnd"/>
      <w:r w:rsidRPr="00D974BF">
        <w:rPr>
          <w:rFonts w:eastAsia="Times New Roman"/>
          <w:lang w:eastAsia="de-DE"/>
        </w:rPr>
        <w:t xml:space="preserve">, </w:t>
      </w:r>
      <w:proofErr w:type="spellStart"/>
      <w:r w:rsidRPr="00D974BF">
        <w:rPr>
          <w:rFonts w:eastAsia="Times New Roman"/>
          <w:lang w:eastAsia="de-DE"/>
        </w:rPr>
        <w:t>AoB</w:t>
      </w:r>
      <w:proofErr w:type="spellEnd"/>
      <w:r w:rsidRPr="00D974BF">
        <w:rPr>
          <w:rFonts w:eastAsia="Times New Roman"/>
          <w:lang w:eastAsia="de-DE"/>
        </w:rPr>
        <w:t xml:space="preserve"> animals are already in heart failure and a</w:t>
      </w:r>
      <w:r w:rsidR="000E58AF" w:rsidRPr="00D974BF">
        <w:rPr>
          <w:rFonts w:eastAsia="Times New Roman"/>
          <w:lang w:eastAsia="de-DE"/>
        </w:rPr>
        <w:t>re more sensitive to additional stress; as a result,</w:t>
      </w:r>
      <w:r w:rsidRPr="00D974BF">
        <w:rPr>
          <w:rFonts w:eastAsia="Times New Roman"/>
          <w:lang w:eastAsia="de-DE"/>
        </w:rPr>
        <w:t xml:space="preserve"> the potential risks that come with endotracheal intubation may add to increased lethality.</w:t>
      </w:r>
      <w:r w:rsidR="00235457" w:rsidRPr="00D974BF">
        <w:rPr>
          <w:rFonts w:eastAsia="Times New Roman"/>
          <w:lang w:eastAsia="de-DE"/>
        </w:rPr>
        <w:t xml:space="preserve"> (4) </w:t>
      </w:r>
      <w:r w:rsidRPr="00D974BF">
        <w:rPr>
          <w:rFonts w:eastAsia="Times New Roman"/>
          <w:lang w:eastAsia="de-DE"/>
        </w:rPr>
        <w:t>Finally, when the operated animal is weaned from the ventilator but fails to develop spontaneous breathing, a tracheostomy allows for rapid reintubation and reconnection with the ventilator, thus potentially saving lives due to the ability for prolonged post</w:t>
      </w:r>
      <w:r w:rsidR="004C1848" w:rsidRPr="00D974BF">
        <w:rPr>
          <w:rFonts w:eastAsia="Times New Roman"/>
          <w:lang w:eastAsia="de-DE"/>
        </w:rPr>
        <w:t>-</w:t>
      </w:r>
      <w:r w:rsidRPr="00D974BF">
        <w:rPr>
          <w:rFonts w:eastAsia="Times New Roman"/>
          <w:lang w:eastAsia="de-DE"/>
        </w:rPr>
        <w:t>operative ventilation.</w:t>
      </w:r>
    </w:p>
    <w:p w14:paraId="2C0EBA00" w14:textId="77777777" w:rsidR="00CE7621" w:rsidRPr="00D974BF" w:rsidRDefault="00CE7621" w:rsidP="00D974BF">
      <w:pPr>
        <w:shd w:val="clear" w:color="auto" w:fill="FFFFFF"/>
        <w:rPr>
          <w:shd w:val="clear" w:color="auto" w:fill="FFFFFF"/>
        </w:rPr>
      </w:pPr>
    </w:p>
    <w:p w14:paraId="45A394C5" w14:textId="6C20932A" w:rsidR="004771FB" w:rsidRPr="00D974BF" w:rsidRDefault="002E2D4B" w:rsidP="00D974BF">
      <w:pPr>
        <w:shd w:val="clear" w:color="auto" w:fill="FFFFFF"/>
        <w:rPr>
          <w:shd w:val="clear" w:color="auto" w:fill="FFFFFF"/>
        </w:rPr>
      </w:pPr>
      <w:r w:rsidRPr="00D974BF">
        <w:rPr>
          <w:shd w:val="clear" w:color="auto" w:fill="FFFFFF"/>
        </w:rPr>
        <w:lastRenderedPageBreak/>
        <w:t>The present</w:t>
      </w:r>
      <w:r w:rsidR="00130755" w:rsidRPr="00D974BF">
        <w:rPr>
          <w:shd w:val="clear" w:color="auto" w:fill="FFFFFF"/>
        </w:rPr>
        <w:t xml:space="preserve"> study </w:t>
      </w:r>
      <w:r w:rsidR="001132F0" w:rsidRPr="00D974BF">
        <w:rPr>
          <w:shd w:val="clear" w:color="auto" w:fill="FFFFFF"/>
        </w:rPr>
        <w:t xml:space="preserve">reports </w:t>
      </w:r>
      <w:r w:rsidRPr="00D974BF">
        <w:rPr>
          <w:shd w:val="clear" w:color="auto" w:fill="FFFFFF"/>
        </w:rPr>
        <w:t xml:space="preserve">an </w:t>
      </w:r>
      <w:r w:rsidR="00130755" w:rsidRPr="00D974BF">
        <w:rPr>
          <w:shd w:val="clear" w:color="auto" w:fill="FFFFFF"/>
        </w:rPr>
        <w:t xml:space="preserve">aortic </w:t>
      </w:r>
      <w:proofErr w:type="spellStart"/>
      <w:r w:rsidR="00130755" w:rsidRPr="00D974BF">
        <w:rPr>
          <w:shd w:val="clear" w:color="auto" w:fill="FFFFFF"/>
        </w:rPr>
        <w:t>debanding</w:t>
      </w:r>
      <w:proofErr w:type="spellEnd"/>
      <w:r w:rsidR="00130755" w:rsidRPr="00D974BF">
        <w:rPr>
          <w:shd w:val="clear" w:color="auto" w:fill="FFFFFF"/>
        </w:rPr>
        <w:t xml:space="preserve"> technique </w:t>
      </w:r>
      <w:r w:rsidR="001132F0" w:rsidRPr="00D974BF">
        <w:rPr>
          <w:shd w:val="clear" w:color="auto" w:fill="FFFFFF"/>
        </w:rPr>
        <w:t>performed</w:t>
      </w:r>
      <w:r w:rsidR="00130755" w:rsidRPr="00D974BF">
        <w:rPr>
          <w:shd w:val="clear" w:color="auto" w:fill="FFFFFF"/>
        </w:rPr>
        <w:t xml:space="preserve"> 3 weeks after </w:t>
      </w:r>
      <w:r w:rsidRPr="00D974BF">
        <w:rPr>
          <w:shd w:val="clear" w:color="auto" w:fill="FFFFFF"/>
        </w:rPr>
        <w:t xml:space="preserve">initial </w:t>
      </w:r>
      <w:r w:rsidR="00130755" w:rsidRPr="00D974BF">
        <w:rPr>
          <w:shd w:val="clear" w:color="auto" w:fill="FFFFFF"/>
        </w:rPr>
        <w:t>aortic banding</w:t>
      </w:r>
      <w:r w:rsidRPr="00D974BF">
        <w:rPr>
          <w:shd w:val="clear" w:color="auto" w:fill="FFFFFF"/>
        </w:rPr>
        <w:t xml:space="preserve"> in rats</w:t>
      </w:r>
      <w:r w:rsidR="00FD3FCD" w:rsidRPr="00D974BF">
        <w:rPr>
          <w:shd w:val="clear" w:color="auto" w:fill="FFFFFF"/>
        </w:rPr>
        <w:t xml:space="preserve">. </w:t>
      </w:r>
      <w:r w:rsidRPr="00D974BF">
        <w:rPr>
          <w:shd w:val="clear" w:color="auto" w:fill="FFFFFF"/>
        </w:rPr>
        <w:t>For s</w:t>
      </w:r>
      <w:r w:rsidR="00A56F4F" w:rsidRPr="00D974BF">
        <w:rPr>
          <w:shd w:val="clear" w:color="auto" w:fill="FFFFFF"/>
        </w:rPr>
        <w:t>tudies aim</w:t>
      </w:r>
      <w:r w:rsidRPr="00D974BF">
        <w:rPr>
          <w:shd w:val="clear" w:color="auto" w:fill="FFFFFF"/>
        </w:rPr>
        <w:t>ing</w:t>
      </w:r>
      <w:r w:rsidR="00A56F4F" w:rsidRPr="00D974BF">
        <w:rPr>
          <w:shd w:val="clear" w:color="auto" w:fill="FFFFFF"/>
        </w:rPr>
        <w:t xml:space="preserve"> to compare reverse remodeling </w:t>
      </w:r>
      <w:r w:rsidRPr="00D974BF">
        <w:rPr>
          <w:shd w:val="clear" w:color="auto" w:fill="FFFFFF"/>
        </w:rPr>
        <w:t>of the</w:t>
      </w:r>
      <w:r w:rsidR="00A56F4F" w:rsidRPr="00D974BF">
        <w:rPr>
          <w:shd w:val="clear" w:color="auto" w:fill="FFFFFF"/>
        </w:rPr>
        <w:t xml:space="preserve"> pulmonary vasculature and </w:t>
      </w:r>
      <w:r w:rsidRPr="00D974BF">
        <w:rPr>
          <w:shd w:val="clear" w:color="auto" w:fill="FFFFFF"/>
        </w:rPr>
        <w:t xml:space="preserve">the </w:t>
      </w:r>
      <w:r w:rsidR="00A56F4F" w:rsidRPr="00D974BF">
        <w:rPr>
          <w:shd w:val="clear" w:color="auto" w:fill="FFFFFF"/>
        </w:rPr>
        <w:t xml:space="preserve">RV at different </w:t>
      </w:r>
      <w:r w:rsidR="00711E42" w:rsidRPr="00D974BF">
        <w:rPr>
          <w:shd w:val="clear" w:color="auto" w:fill="FFFFFF"/>
        </w:rPr>
        <w:t>PH stages</w:t>
      </w:r>
      <w:r w:rsidRPr="00D974BF">
        <w:rPr>
          <w:shd w:val="clear" w:color="auto" w:fill="FFFFFF"/>
        </w:rPr>
        <w:t xml:space="preserve">, the described </w:t>
      </w:r>
      <w:r w:rsidR="001132F0" w:rsidRPr="00D974BF">
        <w:rPr>
          <w:shd w:val="clear" w:color="auto" w:fill="FFFFFF"/>
        </w:rPr>
        <w:t>procedure</w:t>
      </w:r>
      <w:r w:rsidRPr="00D974BF">
        <w:rPr>
          <w:shd w:val="clear" w:color="auto" w:fill="FFFFFF"/>
        </w:rPr>
        <w:t>s</w:t>
      </w:r>
      <w:r w:rsidR="001132F0" w:rsidRPr="00D974BF">
        <w:rPr>
          <w:shd w:val="clear" w:color="auto" w:fill="FFFFFF"/>
        </w:rPr>
        <w:t xml:space="preserve"> </w:t>
      </w:r>
      <w:r w:rsidRPr="00D974BF">
        <w:rPr>
          <w:shd w:val="clear" w:color="auto" w:fill="FFFFFF"/>
        </w:rPr>
        <w:t xml:space="preserve">may also be performed </w:t>
      </w:r>
      <w:r w:rsidR="008E6CB4" w:rsidRPr="00D974BF">
        <w:rPr>
          <w:shd w:val="clear" w:color="auto" w:fill="FFFFFF"/>
        </w:rPr>
        <w:t>at later time points</w:t>
      </w:r>
      <w:r w:rsidR="00A56F4F" w:rsidRPr="00D974BF">
        <w:rPr>
          <w:shd w:val="clear" w:color="auto" w:fill="FFFFFF"/>
        </w:rPr>
        <w:t xml:space="preserve"> after aortic banding</w:t>
      </w:r>
      <w:r w:rsidR="00711E42" w:rsidRPr="00D974BF">
        <w:rPr>
          <w:shd w:val="clear" w:color="auto" w:fill="FFFFFF"/>
        </w:rPr>
        <w:t>. Yet, caution is warranted as scar and connective tissue surrounding the aorta will likely become more abundant with time, further complicating the procedure and necessitating additional troubleshooting and refinement. At the same time,</w:t>
      </w:r>
      <w:r w:rsidRPr="00D974BF">
        <w:rPr>
          <w:shd w:val="clear" w:color="auto" w:fill="FFFFFF"/>
        </w:rPr>
        <w:t xml:space="preserve"> the</w:t>
      </w:r>
      <w:r w:rsidR="008E6CB4" w:rsidRPr="00D974BF">
        <w:rPr>
          <w:shd w:val="clear" w:color="auto" w:fill="FFFFFF"/>
        </w:rPr>
        <w:t xml:space="preserve"> basic principles of </w:t>
      </w:r>
      <w:r w:rsidRPr="00D974BF">
        <w:rPr>
          <w:shd w:val="clear" w:color="auto" w:fill="FFFFFF"/>
        </w:rPr>
        <w:t>the reported</w:t>
      </w:r>
      <w:r w:rsidR="008E6CB4" w:rsidRPr="00D974BF">
        <w:rPr>
          <w:shd w:val="clear" w:color="auto" w:fill="FFFFFF"/>
        </w:rPr>
        <w:t xml:space="preserve"> protocol </w:t>
      </w:r>
      <w:r w:rsidRPr="00D974BF">
        <w:rPr>
          <w:shd w:val="clear" w:color="auto" w:fill="FFFFFF"/>
        </w:rPr>
        <w:t>still apply</w:t>
      </w:r>
      <w:r w:rsidR="008E6CB4" w:rsidRPr="00D974BF">
        <w:rPr>
          <w:shd w:val="clear" w:color="auto" w:fill="FFFFFF"/>
        </w:rPr>
        <w:t>.</w:t>
      </w:r>
    </w:p>
    <w:p w14:paraId="5701D465" w14:textId="714D990E" w:rsidR="004625AF" w:rsidRPr="00D974BF" w:rsidRDefault="004625AF" w:rsidP="00D974BF">
      <w:pPr>
        <w:shd w:val="clear" w:color="auto" w:fill="FFFFFF"/>
        <w:rPr>
          <w:color w:val="FF0000"/>
          <w:shd w:val="clear" w:color="auto" w:fill="FFFFFF"/>
        </w:rPr>
      </w:pPr>
    </w:p>
    <w:p w14:paraId="6A0D282A" w14:textId="77777777" w:rsidR="00A616CD" w:rsidRPr="00D974BF" w:rsidRDefault="00551D82" w:rsidP="00D974BF">
      <w:pPr>
        <w:pBdr>
          <w:top w:val="nil"/>
          <w:left w:val="nil"/>
          <w:bottom w:val="nil"/>
          <w:right w:val="nil"/>
          <w:between w:val="nil"/>
        </w:pBdr>
        <w:rPr>
          <w:b/>
          <w:color w:val="000000"/>
        </w:rPr>
      </w:pPr>
      <w:r w:rsidRPr="00D974BF">
        <w:rPr>
          <w:b/>
          <w:color w:val="000000"/>
        </w:rPr>
        <w:t xml:space="preserve">ACKNOWLEDGMENTS: </w:t>
      </w:r>
    </w:p>
    <w:p w14:paraId="25B2FBBD" w14:textId="7AC8B183" w:rsidR="006E4797" w:rsidRPr="00D974BF" w:rsidRDefault="00A616CD" w:rsidP="00D974BF">
      <w:pPr>
        <w:pBdr>
          <w:top w:val="nil"/>
          <w:left w:val="nil"/>
          <w:bottom w:val="nil"/>
          <w:right w:val="nil"/>
          <w:between w:val="nil"/>
        </w:pBdr>
        <w:rPr>
          <w:bCs/>
        </w:rPr>
      </w:pPr>
      <w:r w:rsidRPr="00D974BF">
        <w:rPr>
          <w:bCs/>
        </w:rPr>
        <w:t xml:space="preserve">This research was supported by grants of the DZHK (German Centre for Cardiovascular Research) to CK and WMK, the BMBF (German Ministry of Education and Research) to CK in the framework of </w:t>
      </w:r>
      <w:proofErr w:type="spellStart"/>
      <w:r w:rsidRPr="00D974BF">
        <w:rPr>
          <w:bCs/>
        </w:rPr>
        <w:t>VasBio</w:t>
      </w:r>
      <w:proofErr w:type="spellEnd"/>
      <w:r w:rsidRPr="00D974BF">
        <w:rPr>
          <w:bCs/>
        </w:rPr>
        <w:t>, and to WMK in the f</w:t>
      </w:r>
      <w:r w:rsidR="005D2F08" w:rsidRPr="00D974BF">
        <w:rPr>
          <w:bCs/>
        </w:rPr>
        <w:t>r</w:t>
      </w:r>
      <w:r w:rsidRPr="00D974BF">
        <w:rPr>
          <w:bCs/>
        </w:rPr>
        <w:t xml:space="preserve">amework of </w:t>
      </w:r>
      <w:proofErr w:type="spellStart"/>
      <w:r w:rsidRPr="00D974BF">
        <w:rPr>
          <w:bCs/>
        </w:rPr>
        <w:t>VasBio</w:t>
      </w:r>
      <w:proofErr w:type="spellEnd"/>
      <w:r w:rsidRPr="00D974BF">
        <w:rPr>
          <w:bCs/>
        </w:rPr>
        <w:t>, SYMPATH, and PROVID, and the German Research Foundation (DFG) to WMK (</w:t>
      </w:r>
      <w:r w:rsidR="002E2D4B" w:rsidRPr="00D974BF">
        <w:rPr>
          <w:bCs/>
        </w:rPr>
        <w:t xml:space="preserve">SFB-TR84 A2, </w:t>
      </w:r>
      <w:r w:rsidRPr="00D974BF">
        <w:rPr>
          <w:bCs/>
        </w:rPr>
        <w:t xml:space="preserve">SFB-TR84 C9, SFB 1449 B1, </w:t>
      </w:r>
      <w:r w:rsidR="002E2D4B" w:rsidRPr="00D974BF">
        <w:rPr>
          <w:bCs/>
        </w:rPr>
        <w:t xml:space="preserve">SFB 1470 A4, </w:t>
      </w:r>
      <w:r w:rsidRPr="00D974BF">
        <w:rPr>
          <w:bCs/>
        </w:rPr>
        <w:t>KU1218/9-1, and KU1218/11-1).</w:t>
      </w:r>
    </w:p>
    <w:p w14:paraId="1DFA4BC1" w14:textId="77777777" w:rsidR="00A616CD" w:rsidRPr="00D974BF" w:rsidRDefault="00A616CD" w:rsidP="00D974BF">
      <w:pPr>
        <w:pBdr>
          <w:top w:val="nil"/>
          <w:left w:val="nil"/>
          <w:bottom w:val="nil"/>
          <w:right w:val="nil"/>
          <w:between w:val="nil"/>
        </w:pBdr>
        <w:rPr>
          <w:bCs/>
        </w:rPr>
      </w:pPr>
    </w:p>
    <w:p w14:paraId="52C287A5" w14:textId="77777777" w:rsidR="00A616CD" w:rsidRPr="00D974BF" w:rsidRDefault="00551D82" w:rsidP="00D974BF">
      <w:pPr>
        <w:pBdr>
          <w:top w:val="nil"/>
          <w:left w:val="nil"/>
          <w:bottom w:val="nil"/>
          <w:right w:val="nil"/>
          <w:between w:val="nil"/>
        </w:pBdr>
        <w:rPr>
          <w:b/>
          <w:color w:val="000000"/>
        </w:rPr>
      </w:pPr>
      <w:r w:rsidRPr="00D974BF">
        <w:rPr>
          <w:b/>
          <w:color w:val="000000"/>
        </w:rPr>
        <w:t>DISCLOSURES:</w:t>
      </w:r>
    </w:p>
    <w:p w14:paraId="4A7B0E5C" w14:textId="7FFCD8B7" w:rsidR="006E4797" w:rsidRPr="00D974BF" w:rsidRDefault="00A616CD" w:rsidP="00D974BF">
      <w:pPr>
        <w:pBdr>
          <w:top w:val="nil"/>
          <w:left w:val="nil"/>
          <w:bottom w:val="nil"/>
          <w:right w:val="nil"/>
          <w:between w:val="nil"/>
        </w:pBdr>
        <w:rPr>
          <w:color w:val="000000"/>
        </w:rPr>
      </w:pPr>
      <w:r w:rsidRPr="00D974BF">
        <w:rPr>
          <w:color w:val="000000"/>
        </w:rPr>
        <w:t>The authors have no conflicts of interest to declare. All co-authors have seen and agree with the contents of the manuscript.</w:t>
      </w:r>
    </w:p>
    <w:p w14:paraId="2212D746" w14:textId="77777777" w:rsidR="00902200" w:rsidRPr="00D974BF" w:rsidRDefault="00902200" w:rsidP="00D974BF">
      <w:pPr>
        <w:pBdr>
          <w:top w:val="nil"/>
          <w:left w:val="nil"/>
          <w:bottom w:val="nil"/>
          <w:right w:val="nil"/>
          <w:between w:val="nil"/>
        </w:pBdr>
        <w:rPr>
          <w:color w:val="000000"/>
        </w:rPr>
      </w:pPr>
    </w:p>
    <w:p w14:paraId="6DE2B73C" w14:textId="285BBED8" w:rsidR="006E4797" w:rsidRPr="00D974BF" w:rsidRDefault="00551D82" w:rsidP="00D974BF">
      <w:r w:rsidRPr="00D974BF">
        <w:rPr>
          <w:b/>
        </w:rPr>
        <w:t>REFERENCES:</w:t>
      </w:r>
      <w:r w:rsidRPr="00D974BF">
        <w:t xml:space="preserve"> </w:t>
      </w:r>
    </w:p>
    <w:p w14:paraId="7C6051A3" w14:textId="4B0C4994" w:rsidR="00AC6F2B" w:rsidRPr="00D974BF" w:rsidRDefault="009F4371" w:rsidP="00D974BF">
      <w:pPr>
        <w:pStyle w:val="EndNoteBibliography"/>
      </w:pPr>
      <w:r w:rsidRPr="00D974BF">
        <w:rPr>
          <w:b/>
          <w:color w:val="000000"/>
        </w:rPr>
        <w:fldChar w:fldCharType="begin"/>
      </w:r>
      <w:r w:rsidRPr="00D974BF">
        <w:rPr>
          <w:b/>
          <w:color w:val="000000"/>
        </w:rPr>
        <w:instrText xml:space="preserve"> ADDIN EN.REFLIST </w:instrText>
      </w:r>
      <w:r w:rsidRPr="00D974BF">
        <w:rPr>
          <w:b/>
          <w:color w:val="000000"/>
        </w:rPr>
        <w:fldChar w:fldCharType="separate"/>
      </w:r>
      <w:r w:rsidR="00AC6F2B" w:rsidRPr="00D974BF">
        <w:t>1</w:t>
      </w:r>
      <w:r w:rsidR="00530362" w:rsidRPr="00D974BF">
        <w:t>.</w:t>
      </w:r>
      <w:r w:rsidR="00AC6F2B" w:rsidRPr="00D974BF">
        <w:tab/>
        <w:t>Rosenkranz, S.</w:t>
      </w:r>
      <w:r w:rsidR="00AC6F2B" w:rsidRPr="00D974BF">
        <w:rPr>
          <w:i/>
        </w:rPr>
        <w:t xml:space="preserve"> </w:t>
      </w:r>
      <w:r w:rsidR="00AC6F2B" w:rsidRPr="00D974BF">
        <w:rPr>
          <w:iCs/>
        </w:rPr>
        <w:t>et al</w:t>
      </w:r>
      <w:r w:rsidR="00AC6F2B" w:rsidRPr="00D974BF">
        <w:rPr>
          <w:i/>
        </w:rPr>
        <w:t>.</w:t>
      </w:r>
      <w:r w:rsidR="00AC6F2B" w:rsidRPr="00D974BF">
        <w:t xml:space="preserve"> Pulmonary hypertension due to left heart disease: </w:t>
      </w:r>
      <w:r w:rsidR="00530362" w:rsidRPr="00D974BF">
        <w:t>U</w:t>
      </w:r>
      <w:r w:rsidR="00AC6F2B" w:rsidRPr="00D974BF">
        <w:t xml:space="preserve">pdated </w:t>
      </w:r>
      <w:r w:rsidR="00530362" w:rsidRPr="00D974BF">
        <w:t>recommendations of the cologne consensus conference 2</w:t>
      </w:r>
      <w:r w:rsidR="00AC6F2B" w:rsidRPr="00D974BF">
        <w:t xml:space="preserve">011. </w:t>
      </w:r>
      <w:r w:rsidR="00530362" w:rsidRPr="00D974BF">
        <w:rPr>
          <w:i/>
        </w:rPr>
        <w:t>International Journal of Cardiology.</w:t>
      </w:r>
      <w:r w:rsidR="00AC6F2B" w:rsidRPr="00D974BF">
        <w:t xml:space="preserve"> </w:t>
      </w:r>
      <w:r w:rsidR="00AC6F2B" w:rsidRPr="00D974BF">
        <w:rPr>
          <w:b/>
        </w:rPr>
        <w:t>154</w:t>
      </w:r>
      <w:r w:rsidR="00530362" w:rsidRPr="00D974BF">
        <w:rPr>
          <w:bCs/>
        </w:rPr>
        <w:t xml:space="preserve"> (</w:t>
      </w:r>
      <w:r w:rsidR="00AC6F2B" w:rsidRPr="00D974BF">
        <w:rPr>
          <w:bCs/>
        </w:rPr>
        <w:t>Suppl 1</w:t>
      </w:r>
      <w:r w:rsidR="00530362" w:rsidRPr="00D974BF">
        <w:rPr>
          <w:bCs/>
        </w:rPr>
        <w:t>)</w:t>
      </w:r>
      <w:r w:rsidR="00AC6F2B" w:rsidRPr="00D974BF">
        <w:rPr>
          <w:bCs/>
        </w:rPr>
        <w:t>,</w:t>
      </w:r>
      <w:r w:rsidR="00AC6F2B" w:rsidRPr="00D974BF">
        <w:t xml:space="preserve"> S34-44 (2011).</w:t>
      </w:r>
    </w:p>
    <w:p w14:paraId="56C1FF75" w14:textId="6B6CA737" w:rsidR="00AC6F2B" w:rsidRPr="00D974BF" w:rsidRDefault="00AC6F2B" w:rsidP="00D974BF">
      <w:pPr>
        <w:pStyle w:val="EndNoteBibliography"/>
      </w:pPr>
      <w:r w:rsidRPr="00D974BF">
        <w:t>2</w:t>
      </w:r>
      <w:r w:rsidR="00CA5D2A" w:rsidRPr="00D974BF">
        <w:t>.</w:t>
      </w:r>
      <w:r w:rsidRPr="00D974BF">
        <w:tab/>
        <w:t>Rosenkranz, S.</w:t>
      </w:r>
      <w:r w:rsidRPr="00D974BF">
        <w:rPr>
          <w:i/>
        </w:rPr>
        <w:t xml:space="preserve"> </w:t>
      </w:r>
      <w:r w:rsidRPr="00D974BF">
        <w:rPr>
          <w:iCs/>
        </w:rPr>
        <w:t>et al</w:t>
      </w:r>
      <w:r w:rsidRPr="00D974BF">
        <w:rPr>
          <w:i/>
        </w:rPr>
        <w:t>.</w:t>
      </w:r>
      <w:r w:rsidRPr="00D974BF">
        <w:t xml:space="preserve"> Left ventricular heart failure and pulmonary hypertension. </w:t>
      </w:r>
      <w:r w:rsidR="00CA5D2A" w:rsidRPr="00D974BF">
        <w:rPr>
          <w:i/>
        </w:rPr>
        <w:t>European Heart Journal</w:t>
      </w:r>
      <w:r w:rsidR="00CA5D2A" w:rsidRPr="00D974BF">
        <w:rPr>
          <w:iCs/>
        </w:rPr>
        <w:t>.</w:t>
      </w:r>
      <w:r w:rsidRPr="00D974BF">
        <w:t xml:space="preserve"> </w:t>
      </w:r>
      <w:r w:rsidRPr="00D974BF">
        <w:rPr>
          <w:b/>
        </w:rPr>
        <w:t>37</w:t>
      </w:r>
      <w:r w:rsidR="008B3A9A" w:rsidRPr="00D974BF">
        <w:rPr>
          <w:b/>
        </w:rPr>
        <w:t xml:space="preserve"> </w:t>
      </w:r>
      <w:r w:rsidR="008B3A9A" w:rsidRPr="00D974BF">
        <w:rPr>
          <w:bCs/>
        </w:rPr>
        <w:t>(12)</w:t>
      </w:r>
      <w:r w:rsidRPr="00D974BF">
        <w:t>, 942-954 (2016).</w:t>
      </w:r>
    </w:p>
    <w:p w14:paraId="61CDF5CF" w14:textId="248408A3" w:rsidR="00AC6F2B" w:rsidRPr="00D974BF" w:rsidRDefault="00AC6F2B" w:rsidP="00D974BF">
      <w:pPr>
        <w:pStyle w:val="EndNoteBibliography"/>
      </w:pPr>
      <w:r w:rsidRPr="00D974BF">
        <w:t>3</w:t>
      </w:r>
      <w:r w:rsidR="000E6F54" w:rsidRPr="00D974BF">
        <w:t>.</w:t>
      </w:r>
      <w:r w:rsidRPr="00D974BF">
        <w:tab/>
        <w:t>Fayyaz, A. U.</w:t>
      </w:r>
      <w:r w:rsidRPr="00D974BF">
        <w:rPr>
          <w:i/>
        </w:rPr>
        <w:t xml:space="preserve"> </w:t>
      </w:r>
      <w:r w:rsidRPr="00D974BF">
        <w:rPr>
          <w:iCs/>
        </w:rPr>
        <w:t>et al</w:t>
      </w:r>
      <w:r w:rsidRPr="00D974BF">
        <w:rPr>
          <w:i/>
        </w:rPr>
        <w:t>.</w:t>
      </w:r>
      <w:r w:rsidRPr="00D974BF">
        <w:t xml:space="preserve"> Global P</w:t>
      </w:r>
      <w:r w:rsidR="000E6F54" w:rsidRPr="00D974BF">
        <w:t>ulmonary vascular remodeling in pulmonary hypertension associated with heart failure and preserved or reduced ejection f</w:t>
      </w:r>
      <w:r w:rsidRPr="00D974BF">
        <w:t xml:space="preserve">raction. </w:t>
      </w:r>
      <w:r w:rsidRPr="00D974BF">
        <w:rPr>
          <w:i/>
        </w:rPr>
        <w:t>Circulation</w:t>
      </w:r>
      <w:r w:rsidR="000E6F54" w:rsidRPr="00D974BF">
        <w:rPr>
          <w:iCs/>
        </w:rPr>
        <w:t>.</w:t>
      </w:r>
      <w:r w:rsidRPr="00D974BF">
        <w:t xml:space="preserve"> </w:t>
      </w:r>
      <w:r w:rsidRPr="00D974BF">
        <w:rPr>
          <w:b/>
        </w:rPr>
        <w:t>137</w:t>
      </w:r>
      <w:r w:rsidR="006969E8" w:rsidRPr="00D974BF">
        <w:rPr>
          <w:b/>
        </w:rPr>
        <w:t xml:space="preserve"> </w:t>
      </w:r>
      <w:r w:rsidR="006969E8" w:rsidRPr="00D974BF">
        <w:rPr>
          <w:bCs/>
        </w:rPr>
        <w:t>(17)</w:t>
      </w:r>
      <w:r w:rsidRPr="00D974BF">
        <w:t>, 1796-1810 (2018).</w:t>
      </w:r>
    </w:p>
    <w:p w14:paraId="3144BBE8" w14:textId="0CA61653" w:rsidR="00AC6F2B" w:rsidRPr="00D974BF" w:rsidRDefault="00AC6F2B" w:rsidP="00D974BF">
      <w:pPr>
        <w:pStyle w:val="EndNoteBibliography"/>
      </w:pPr>
      <w:r w:rsidRPr="00D974BF">
        <w:t>4</w:t>
      </w:r>
      <w:r w:rsidR="00EB0E2E" w:rsidRPr="00D974BF">
        <w:t>.</w:t>
      </w:r>
      <w:r w:rsidRPr="00D974BF">
        <w:tab/>
        <w:t>Hunt, J. M.</w:t>
      </w:r>
      <w:r w:rsidRPr="00D974BF">
        <w:rPr>
          <w:i/>
        </w:rPr>
        <w:t xml:space="preserve"> </w:t>
      </w:r>
      <w:r w:rsidRPr="00D974BF">
        <w:rPr>
          <w:iCs/>
        </w:rPr>
        <w:t>et al</w:t>
      </w:r>
      <w:r w:rsidRPr="00D974BF">
        <w:rPr>
          <w:i/>
        </w:rPr>
        <w:t>.</w:t>
      </w:r>
      <w:r w:rsidRPr="00D974BF">
        <w:t xml:space="preserve"> Pulmonary veins in the normal lung and pulmonary hypertension due to left heart disease. </w:t>
      </w:r>
      <w:r w:rsidR="00EB0E2E" w:rsidRPr="00D974BF">
        <w:rPr>
          <w:i/>
        </w:rPr>
        <w:t>The American Journal of Physiology - Lung Cellular and Molecular Physiology</w:t>
      </w:r>
      <w:r w:rsidR="00EB0E2E" w:rsidRPr="00D974BF">
        <w:rPr>
          <w:iCs/>
        </w:rPr>
        <w:t>.</w:t>
      </w:r>
      <w:r w:rsidRPr="00D974BF">
        <w:t xml:space="preserve"> </w:t>
      </w:r>
      <w:r w:rsidRPr="00D974BF">
        <w:rPr>
          <w:b/>
        </w:rPr>
        <w:t>305</w:t>
      </w:r>
      <w:r w:rsidR="00662617" w:rsidRPr="00D974BF">
        <w:rPr>
          <w:b/>
        </w:rPr>
        <w:t xml:space="preserve"> </w:t>
      </w:r>
      <w:r w:rsidR="00662617" w:rsidRPr="00D974BF">
        <w:rPr>
          <w:bCs/>
        </w:rPr>
        <w:t>(10)</w:t>
      </w:r>
      <w:r w:rsidRPr="00D974BF">
        <w:t>, L725-736 (2013).</w:t>
      </w:r>
    </w:p>
    <w:p w14:paraId="7E59359F" w14:textId="375AB971" w:rsidR="00AC6F2B" w:rsidRPr="00D974BF" w:rsidRDefault="00AC6F2B" w:rsidP="00D974BF">
      <w:pPr>
        <w:pStyle w:val="EndNoteBibliography"/>
      </w:pPr>
      <w:r w:rsidRPr="00D974BF">
        <w:t>5</w:t>
      </w:r>
      <w:r w:rsidR="00B44488" w:rsidRPr="00D974BF">
        <w:t>.</w:t>
      </w:r>
      <w:r w:rsidRPr="00D974BF">
        <w:tab/>
        <w:t>Bursi, F.</w:t>
      </w:r>
      <w:r w:rsidRPr="00D974BF">
        <w:rPr>
          <w:i/>
        </w:rPr>
        <w:t xml:space="preserve"> </w:t>
      </w:r>
      <w:r w:rsidRPr="00D974BF">
        <w:rPr>
          <w:iCs/>
        </w:rPr>
        <w:t>et al</w:t>
      </w:r>
      <w:r w:rsidRPr="00D974BF">
        <w:rPr>
          <w:i/>
        </w:rPr>
        <w:t>.</w:t>
      </w:r>
      <w:r w:rsidRPr="00D974BF">
        <w:t xml:space="preserve"> Pulmonary pressures and death in heart failure: </w:t>
      </w:r>
      <w:r w:rsidR="00B44488" w:rsidRPr="00D974BF">
        <w:t>A</w:t>
      </w:r>
      <w:r w:rsidRPr="00D974BF">
        <w:t xml:space="preserve"> community study. </w:t>
      </w:r>
      <w:r w:rsidR="00B44488" w:rsidRPr="00D974BF">
        <w:rPr>
          <w:i/>
        </w:rPr>
        <w:t>Journal of the American College of Cardiology</w:t>
      </w:r>
      <w:r w:rsidR="00B44488" w:rsidRPr="00D974BF">
        <w:rPr>
          <w:iCs/>
        </w:rPr>
        <w:t>.</w:t>
      </w:r>
      <w:r w:rsidRPr="00D974BF">
        <w:t xml:space="preserve"> </w:t>
      </w:r>
      <w:r w:rsidRPr="00D974BF">
        <w:rPr>
          <w:b/>
        </w:rPr>
        <w:t>59</w:t>
      </w:r>
      <w:r w:rsidR="00015309" w:rsidRPr="00D974BF">
        <w:rPr>
          <w:b/>
        </w:rPr>
        <w:t xml:space="preserve"> </w:t>
      </w:r>
      <w:r w:rsidR="00015309" w:rsidRPr="00D974BF">
        <w:rPr>
          <w:bCs/>
        </w:rPr>
        <w:t>(3)</w:t>
      </w:r>
      <w:r w:rsidRPr="00D974BF">
        <w:t>, 222-231 (2012).</w:t>
      </w:r>
    </w:p>
    <w:p w14:paraId="4285D9A4" w14:textId="76200DBB" w:rsidR="00AC6F2B" w:rsidRPr="00D974BF" w:rsidRDefault="00AC6F2B" w:rsidP="00D974BF">
      <w:pPr>
        <w:pStyle w:val="EndNoteBibliography"/>
      </w:pPr>
      <w:r w:rsidRPr="00D974BF">
        <w:t>6</w:t>
      </w:r>
      <w:r w:rsidR="00943693" w:rsidRPr="00D974BF">
        <w:t>.</w:t>
      </w:r>
      <w:r w:rsidRPr="00D974BF">
        <w:tab/>
        <w:t>Ryan, J. J.</w:t>
      </w:r>
      <w:r w:rsidRPr="00D974BF">
        <w:rPr>
          <w:i/>
        </w:rPr>
        <w:t xml:space="preserve"> </w:t>
      </w:r>
      <w:r w:rsidRPr="00D974BF">
        <w:rPr>
          <w:iCs/>
        </w:rPr>
        <w:t>et al</w:t>
      </w:r>
      <w:r w:rsidRPr="00D974BF">
        <w:rPr>
          <w:i/>
        </w:rPr>
        <w:t>.</w:t>
      </w:r>
      <w:r w:rsidRPr="00D974BF">
        <w:t xml:space="preserve"> Right ventricular adaptation and failure in pulmonary arterial hypertension. </w:t>
      </w:r>
      <w:r w:rsidR="00943693" w:rsidRPr="00D974BF">
        <w:rPr>
          <w:i/>
        </w:rPr>
        <w:t>Canadian Journal of Cardiology</w:t>
      </w:r>
      <w:r w:rsidR="00943693" w:rsidRPr="00D974BF">
        <w:rPr>
          <w:iCs/>
        </w:rPr>
        <w:t>.</w:t>
      </w:r>
      <w:r w:rsidRPr="00D974BF">
        <w:t xml:space="preserve"> </w:t>
      </w:r>
      <w:r w:rsidRPr="00D974BF">
        <w:rPr>
          <w:b/>
        </w:rPr>
        <w:t>31</w:t>
      </w:r>
      <w:r w:rsidR="005E4EFE" w:rsidRPr="00D974BF">
        <w:rPr>
          <w:b/>
        </w:rPr>
        <w:t xml:space="preserve"> </w:t>
      </w:r>
      <w:r w:rsidR="005E4EFE" w:rsidRPr="00D974BF">
        <w:rPr>
          <w:bCs/>
        </w:rPr>
        <w:t>(4)</w:t>
      </w:r>
      <w:r w:rsidRPr="00D974BF">
        <w:t>, 391-406 (2015).</w:t>
      </w:r>
    </w:p>
    <w:p w14:paraId="6A1470B3" w14:textId="37E3B951" w:rsidR="00AC6F2B" w:rsidRPr="00D974BF" w:rsidRDefault="00AC6F2B" w:rsidP="00D974BF">
      <w:pPr>
        <w:pStyle w:val="EndNoteBibliography"/>
      </w:pPr>
      <w:r w:rsidRPr="00D974BF">
        <w:t>7</w:t>
      </w:r>
      <w:r w:rsidR="002F028B" w:rsidRPr="00D974BF">
        <w:t>.</w:t>
      </w:r>
      <w:r w:rsidRPr="00D974BF">
        <w:tab/>
        <w:t>Miller, W. L., Mahoney, D. W.</w:t>
      </w:r>
      <w:r w:rsidR="002F028B" w:rsidRPr="00D974BF">
        <w:t xml:space="preserve">, </w:t>
      </w:r>
      <w:r w:rsidRPr="00D974BF">
        <w:t xml:space="preserve">Enriquez-Sarano, M. Quantitative Doppler-echocardiographic imaging and clinical outcomes with left ventricular systolic dysfunction: </w:t>
      </w:r>
      <w:r w:rsidR="00383082" w:rsidRPr="00D974BF">
        <w:t>I</w:t>
      </w:r>
      <w:r w:rsidRPr="00D974BF">
        <w:t xml:space="preserve">ndependent effect of pulmonary hypertension. </w:t>
      </w:r>
      <w:r w:rsidR="002F028B" w:rsidRPr="00D974BF">
        <w:rPr>
          <w:i/>
        </w:rPr>
        <w:t>Circulation: Cardiovascular Imaging</w:t>
      </w:r>
      <w:r w:rsidR="002F028B" w:rsidRPr="00D974BF">
        <w:rPr>
          <w:iCs/>
        </w:rPr>
        <w:t>.</w:t>
      </w:r>
      <w:r w:rsidRPr="00D974BF">
        <w:t xml:space="preserve"> </w:t>
      </w:r>
      <w:r w:rsidRPr="00D974BF">
        <w:rPr>
          <w:b/>
        </w:rPr>
        <w:t>7</w:t>
      </w:r>
      <w:r w:rsidR="00383082" w:rsidRPr="00D974BF">
        <w:rPr>
          <w:b/>
        </w:rPr>
        <w:t xml:space="preserve"> </w:t>
      </w:r>
      <w:r w:rsidR="00383082" w:rsidRPr="00D974BF">
        <w:rPr>
          <w:bCs/>
        </w:rPr>
        <w:t>(2)</w:t>
      </w:r>
      <w:r w:rsidRPr="00D974BF">
        <w:t>, 330-336 (2014).</w:t>
      </w:r>
    </w:p>
    <w:p w14:paraId="314D6419" w14:textId="0A850010" w:rsidR="00AC6F2B" w:rsidRPr="00D974BF" w:rsidRDefault="00AC6F2B" w:rsidP="00D974BF">
      <w:pPr>
        <w:pStyle w:val="EndNoteBibliography"/>
      </w:pPr>
      <w:r w:rsidRPr="00D974BF">
        <w:t>8</w:t>
      </w:r>
      <w:r w:rsidR="007F5A41" w:rsidRPr="00D974BF">
        <w:t>.</w:t>
      </w:r>
      <w:r w:rsidRPr="00D974BF">
        <w:tab/>
        <w:t>Kjaergaard, J.</w:t>
      </w:r>
      <w:r w:rsidRPr="00D974BF">
        <w:rPr>
          <w:i/>
        </w:rPr>
        <w:t xml:space="preserve"> </w:t>
      </w:r>
      <w:r w:rsidRPr="00D974BF">
        <w:rPr>
          <w:iCs/>
        </w:rPr>
        <w:t>et al</w:t>
      </w:r>
      <w:r w:rsidRPr="00D974BF">
        <w:rPr>
          <w:i/>
        </w:rPr>
        <w:t>.</w:t>
      </w:r>
      <w:r w:rsidRPr="00D974BF">
        <w:t xml:space="preserve"> Prognostic importance of pulmonary hypertension in patients with heart failure. </w:t>
      </w:r>
      <w:r w:rsidR="007F5A41" w:rsidRPr="00D974BF">
        <w:rPr>
          <w:i/>
        </w:rPr>
        <w:t>The American Journal of Cardiology</w:t>
      </w:r>
      <w:r w:rsidR="007F5A41" w:rsidRPr="00D974BF">
        <w:rPr>
          <w:iCs/>
        </w:rPr>
        <w:t>.</w:t>
      </w:r>
      <w:r w:rsidRPr="00D974BF">
        <w:t xml:space="preserve"> </w:t>
      </w:r>
      <w:r w:rsidRPr="00D974BF">
        <w:rPr>
          <w:b/>
        </w:rPr>
        <w:t>99</w:t>
      </w:r>
      <w:r w:rsidR="003931FC" w:rsidRPr="00D974BF">
        <w:rPr>
          <w:bCs/>
        </w:rPr>
        <w:t xml:space="preserve"> (8)</w:t>
      </w:r>
      <w:r w:rsidRPr="00D974BF">
        <w:t>, 1146-1150 (2007).</w:t>
      </w:r>
    </w:p>
    <w:p w14:paraId="57513A17" w14:textId="6867A9F4" w:rsidR="00AC6F2B" w:rsidRPr="00D974BF" w:rsidRDefault="00AC6F2B" w:rsidP="00D974BF">
      <w:pPr>
        <w:pStyle w:val="EndNoteBibliography"/>
      </w:pPr>
      <w:r w:rsidRPr="00D974BF">
        <w:t>9</w:t>
      </w:r>
      <w:r w:rsidR="004B5E01" w:rsidRPr="00D974BF">
        <w:t>.</w:t>
      </w:r>
      <w:r w:rsidRPr="00D974BF">
        <w:tab/>
        <w:t>Shah, R.</w:t>
      </w:r>
      <w:r w:rsidRPr="00D974BF">
        <w:rPr>
          <w:i/>
        </w:rPr>
        <w:t xml:space="preserve"> </w:t>
      </w:r>
      <w:r w:rsidRPr="00D974BF">
        <w:rPr>
          <w:iCs/>
        </w:rPr>
        <w:t>et al</w:t>
      </w:r>
      <w:r w:rsidRPr="00D974BF">
        <w:rPr>
          <w:i/>
        </w:rPr>
        <w:t>.</w:t>
      </w:r>
      <w:r w:rsidRPr="00D974BF">
        <w:t xml:space="preserve"> Pulmonary </w:t>
      </w:r>
      <w:r w:rsidR="004B5E01" w:rsidRPr="00D974BF">
        <w:t>hypertension after heart transplantation in patients bridged with the total artificial hear</w:t>
      </w:r>
      <w:r w:rsidRPr="00D974BF">
        <w:t xml:space="preserve">t. </w:t>
      </w:r>
      <w:r w:rsidRPr="00D974BF">
        <w:rPr>
          <w:i/>
        </w:rPr>
        <w:t xml:space="preserve">ASAIO </w:t>
      </w:r>
      <w:r w:rsidR="004B5E01" w:rsidRPr="00D974BF">
        <w:rPr>
          <w:i/>
        </w:rPr>
        <w:t>Journal</w:t>
      </w:r>
      <w:r w:rsidR="004B5E01" w:rsidRPr="00D974BF">
        <w:rPr>
          <w:iCs/>
        </w:rPr>
        <w:t>.</w:t>
      </w:r>
      <w:r w:rsidRPr="00D974BF">
        <w:t xml:space="preserve"> </w:t>
      </w:r>
      <w:r w:rsidRPr="00D974BF">
        <w:rPr>
          <w:b/>
        </w:rPr>
        <w:t>62</w:t>
      </w:r>
      <w:r w:rsidR="003B2402" w:rsidRPr="00D974BF">
        <w:rPr>
          <w:b/>
        </w:rPr>
        <w:t xml:space="preserve"> </w:t>
      </w:r>
      <w:r w:rsidR="003B2402" w:rsidRPr="00D974BF">
        <w:rPr>
          <w:bCs/>
        </w:rPr>
        <w:t>(1)</w:t>
      </w:r>
      <w:r w:rsidRPr="00D974BF">
        <w:t>, 69-73 (2016).</w:t>
      </w:r>
    </w:p>
    <w:p w14:paraId="34E5C760" w14:textId="62F48ECD" w:rsidR="00AC6F2B" w:rsidRPr="00D974BF" w:rsidRDefault="00AC6F2B" w:rsidP="00D974BF">
      <w:pPr>
        <w:pStyle w:val="EndNoteBibliography"/>
      </w:pPr>
      <w:r w:rsidRPr="00D974BF">
        <w:t>10</w:t>
      </w:r>
      <w:r w:rsidR="00A760CA" w:rsidRPr="00D974BF">
        <w:t>.</w:t>
      </w:r>
      <w:r w:rsidRPr="00D974BF">
        <w:tab/>
        <w:t>Tracy, G. P., Proctor, M. S.</w:t>
      </w:r>
      <w:r w:rsidR="00A760CA" w:rsidRPr="00D974BF">
        <w:t xml:space="preserve">, </w:t>
      </w:r>
      <w:r w:rsidRPr="00D974BF">
        <w:t xml:space="preserve">Hizny, C. S. Reversibility of pulmonary artery hypertension in </w:t>
      </w:r>
      <w:r w:rsidRPr="00D974BF">
        <w:lastRenderedPageBreak/>
        <w:t xml:space="preserve">aortic stenosis after aortic valve replacement. </w:t>
      </w:r>
      <w:r w:rsidR="00A760CA" w:rsidRPr="00D974BF">
        <w:rPr>
          <w:i/>
        </w:rPr>
        <w:t>The Annals of Thoracic Surgery</w:t>
      </w:r>
      <w:r w:rsidR="00A760CA" w:rsidRPr="00D974BF">
        <w:rPr>
          <w:iCs/>
        </w:rPr>
        <w:t>.</w:t>
      </w:r>
      <w:r w:rsidRPr="00D974BF">
        <w:t xml:space="preserve"> </w:t>
      </w:r>
      <w:r w:rsidRPr="00D974BF">
        <w:rPr>
          <w:b/>
        </w:rPr>
        <w:t>50</w:t>
      </w:r>
      <w:r w:rsidR="005E3A68" w:rsidRPr="00D974BF">
        <w:rPr>
          <w:b/>
        </w:rPr>
        <w:t xml:space="preserve"> </w:t>
      </w:r>
      <w:r w:rsidR="005E3A68" w:rsidRPr="00D974BF">
        <w:rPr>
          <w:bCs/>
        </w:rPr>
        <w:t>(1)</w:t>
      </w:r>
      <w:r w:rsidRPr="00D974BF">
        <w:t>, 89-93 (1990).</w:t>
      </w:r>
    </w:p>
    <w:p w14:paraId="6ED8B462" w14:textId="0BF154B9" w:rsidR="00AC6F2B" w:rsidRPr="00D974BF" w:rsidRDefault="00AC6F2B" w:rsidP="00D974BF">
      <w:pPr>
        <w:pStyle w:val="EndNoteBibliography"/>
      </w:pPr>
      <w:r w:rsidRPr="00D974BF">
        <w:t>11</w:t>
      </w:r>
      <w:r w:rsidR="005D2FAF" w:rsidRPr="00D974BF">
        <w:t>.</w:t>
      </w:r>
      <w:r w:rsidRPr="00D974BF">
        <w:tab/>
        <w:t>Lindelow, B., Andersson, B., Waagstein, F.</w:t>
      </w:r>
      <w:r w:rsidR="005D2FAF" w:rsidRPr="00D974BF">
        <w:t xml:space="preserve">, </w:t>
      </w:r>
      <w:r w:rsidRPr="00D974BF">
        <w:t xml:space="preserve">Bergh, C. H. High and low pulmonary vascular resistance in heart transplant candidates. A 5-year follow-up after heart transplantation shows continuous reduction in resistance and no difference in complication rate. </w:t>
      </w:r>
      <w:r w:rsidR="005D2FAF" w:rsidRPr="00D974BF">
        <w:rPr>
          <w:i/>
        </w:rPr>
        <w:t>European Heart Journal</w:t>
      </w:r>
      <w:r w:rsidR="005D2FAF" w:rsidRPr="00D974BF">
        <w:rPr>
          <w:iCs/>
        </w:rPr>
        <w:t>.</w:t>
      </w:r>
      <w:r w:rsidRPr="00D974BF">
        <w:t xml:space="preserve"> </w:t>
      </w:r>
      <w:r w:rsidRPr="00D974BF">
        <w:rPr>
          <w:b/>
        </w:rPr>
        <w:t>20</w:t>
      </w:r>
      <w:r w:rsidR="00E76AA2" w:rsidRPr="00D974BF">
        <w:rPr>
          <w:b/>
        </w:rPr>
        <w:t xml:space="preserve"> </w:t>
      </w:r>
      <w:r w:rsidR="00E76AA2" w:rsidRPr="00D974BF">
        <w:rPr>
          <w:bCs/>
        </w:rPr>
        <w:t>(2)</w:t>
      </w:r>
      <w:r w:rsidRPr="00D974BF">
        <w:t>, 148-156 (1999).</w:t>
      </w:r>
    </w:p>
    <w:p w14:paraId="1CEBF83C" w14:textId="09A40B8F" w:rsidR="00AC6F2B" w:rsidRPr="00D974BF" w:rsidRDefault="00AC6F2B" w:rsidP="00D974BF">
      <w:pPr>
        <w:pStyle w:val="EndNoteBibliography"/>
      </w:pPr>
      <w:r w:rsidRPr="00D974BF">
        <w:t>12</w:t>
      </w:r>
      <w:r w:rsidR="005D2FAF" w:rsidRPr="00D974BF">
        <w:t>.</w:t>
      </w:r>
      <w:r w:rsidRPr="00D974BF">
        <w:tab/>
        <w:t>Martin, J.</w:t>
      </w:r>
      <w:r w:rsidRPr="00D974BF">
        <w:rPr>
          <w:i/>
        </w:rPr>
        <w:t xml:space="preserve"> </w:t>
      </w:r>
      <w:r w:rsidRPr="00D974BF">
        <w:rPr>
          <w:iCs/>
        </w:rPr>
        <w:t>et al</w:t>
      </w:r>
      <w:r w:rsidRPr="00D974BF">
        <w:rPr>
          <w:i/>
        </w:rPr>
        <w:t>.</w:t>
      </w:r>
      <w:r w:rsidRPr="00D974BF">
        <w:t xml:space="preserve"> Implantable left ventricular assist device for treatment of pulmonary hypertension in candidates for orthotopic heart transplantation-a preliminary study. </w:t>
      </w:r>
      <w:r w:rsidR="005D2FAF" w:rsidRPr="00D974BF">
        <w:rPr>
          <w:i/>
        </w:rPr>
        <w:t>European Journal of Cardio-Thoracic Surgery</w:t>
      </w:r>
      <w:r w:rsidR="005D2FAF" w:rsidRPr="00D974BF">
        <w:rPr>
          <w:iCs/>
        </w:rPr>
        <w:t>.</w:t>
      </w:r>
      <w:r w:rsidRPr="00D974BF">
        <w:t xml:space="preserve"> </w:t>
      </w:r>
      <w:r w:rsidRPr="00D974BF">
        <w:rPr>
          <w:b/>
        </w:rPr>
        <w:t>25</w:t>
      </w:r>
      <w:r w:rsidR="008D0DD0" w:rsidRPr="00D974BF">
        <w:rPr>
          <w:b/>
        </w:rPr>
        <w:t xml:space="preserve"> </w:t>
      </w:r>
      <w:r w:rsidR="008D0DD0" w:rsidRPr="00D974BF">
        <w:rPr>
          <w:bCs/>
        </w:rPr>
        <w:t>(6)</w:t>
      </w:r>
      <w:r w:rsidRPr="00D974BF">
        <w:t>, 971-977 (2004).</w:t>
      </w:r>
    </w:p>
    <w:p w14:paraId="22425E90" w14:textId="624E7E2B" w:rsidR="00AC6F2B" w:rsidRPr="00D974BF" w:rsidRDefault="00AC6F2B" w:rsidP="00D974BF">
      <w:pPr>
        <w:pStyle w:val="EndNoteBibliography"/>
      </w:pPr>
      <w:r w:rsidRPr="00D974BF">
        <w:t>13</w:t>
      </w:r>
      <w:r w:rsidR="005D2FAF" w:rsidRPr="00D974BF">
        <w:t>.</w:t>
      </w:r>
      <w:r w:rsidRPr="00D974BF">
        <w:tab/>
        <w:t>Gallagher, R. C.</w:t>
      </w:r>
      <w:r w:rsidRPr="00D974BF">
        <w:rPr>
          <w:i/>
        </w:rPr>
        <w:t xml:space="preserve"> </w:t>
      </w:r>
      <w:r w:rsidRPr="00D974BF">
        <w:rPr>
          <w:iCs/>
        </w:rPr>
        <w:t>et al</w:t>
      </w:r>
      <w:r w:rsidRPr="00D974BF">
        <w:rPr>
          <w:i/>
        </w:rPr>
        <w:t>.</w:t>
      </w:r>
      <w:r w:rsidRPr="00D974BF">
        <w:t xml:space="preserve"> Univentricular support results in reduction of pulmonary resistance and improved right ventricular function. </w:t>
      </w:r>
      <w:r w:rsidRPr="00D974BF">
        <w:rPr>
          <w:i/>
        </w:rPr>
        <w:t>ASAIO Trans</w:t>
      </w:r>
      <w:r w:rsidR="005D2FAF" w:rsidRPr="00D974BF">
        <w:rPr>
          <w:i/>
        </w:rPr>
        <w:t>actions</w:t>
      </w:r>
      <w:r w:rsidR="005D2FAF" w:rsidRPr="00D974BF">
        <w:rPr>
          <w:iCs/>
        </w:rPr>
        <w:t>.</w:t>
      </w:r>
      <w:r w:rsidRPr="00D974BF">
        <w:t xml:space="preserve"> </w:t>
      </w:r>
      <w:r w:rsidRPr="00D974BF">
        <w:rPr>
          <w:b/>
        </w:rPr>
        <w:t>37</w:t>
      </w:r>
      <w:r w:rsidR="007242A0" w:rsidRPr="00D974BF">
        <w:rPr>
          <w:b/>
        </w:rPr>
        <w:t xml:space="preserve"> </w:t>
      </w:r>
      <w:r w:rsidR="007242A0" w:rsidRPr="00D974BF">
        <w:rPr>
          <w:bCs/>
        </w:rPr>
        <w:t>(3)</w:t>
      </w:r>
      <w:r w:rsidRPr="00D974BF">
        <w:t>, M287-288 (1991).</w:t>
      </w:r>
    </w:p>
    <w:p w14:paraId="2BCE159D" w14:textId="3900EDFE" w:rsidR="00AC6F2B" w:rsidRPr="00D974BF" w:rsidRDefault="00AC6F2B" w:rsidP="00D974BF">
      <w:pPr>
        <w:pStyle w:val="EndNoteBibliography"/>
      </w:pPr>
      <w:r w:rsidRPr="00D974BF">
        <w:t>14</w:t>
      </w:r>
      <w:r w:rsidR="005D2FAF" w:rsidRPr="00D974BF">
        <w:t>.</w:t>
      </w:r>
      <w:r w:rsidRPr="00D974BF">
        <w:tab/>
        <w:t>Beyersdorf, F., Schlensak, C., Berchtold-Herz, M.</w:t>
      </w:r>
      <w:r w:rsidR="005D2FAF" w:rsidRPr="00D974BF">
        <w:t xml:space="preserve">, </w:t>
      </w:r>
      <w:r w:rsidRPr="00D974BF">
        <w:t xml:space="preserve">Trummer, G. Regression of "fixed" pulmonary vascular resistance in heart transplant candidates after unloading with ventricular assist devices. </w:t>
      </w:r>
      <w:r w:rsidR="005D2FAF" w:rsidRPr="00D974BF">
        <w:rPr>
          <w:i/>
        </w:rPr>
        <w:t>The Journal of Thoracic and Cardiovascular Surgery</w:t>
      </w:r>
      <w:r w:rsidR="005D2FAF" w:rsidRPr="00D974BF">
        <w:rPr>
          <w:iCs/>
        </w:rPr>
        <w:t>.</w:t>
      </w:r>
      <w:r w:rsidRPr="00D974BF">
        <w:t xml:space="preserve"> </w:t>
      </w:r>
      <w:r w:rsidRPr="00D974BF">
        <w:rPr>
          <w:b/>
        </w:rPr>
        <w:t>140</w:t>
      </w:r>
      <w:r w:rsidR="007242A0" w:rsidRPr="00D974BF">
        <w:rPr>
          <w:b/>
        </w:rPr>
        <w:t xml:space="preserve"> </w:t>
      </w:r>
      <w:r w:rsidR="007242A0" w:rsidRPr="00D974BF">
        <w:rPr>
          <w:bCs/>
        </w:rPr>
        <w:t>(4)</w:t>
      </w:r>
      <w:r w:rsidRPr="00D974BF">
        <w:t>, 747-749 (2010).</w:t>
      </w:r>
    </w:p>
    <w:p w14:paraId="026CF051" w14:textId="580E9223" w:rsidR="00AC6F2B" w:rsidRPr="00D974BF" w:rsidRDefault="00AC6F2B" w:rsidP="00D974BF">
      <w:pPr>
        <w:pStyle w:val="EndNoteBibliography"/>
      </w:pPr>
      <w:r w:rsidRPr="00D974BF">
        <w:t>15</w:t>
      </w:r>
      <w:r w:rsidR="00700F42" w:rsidRPr="00D974BF">
        <w:t>.</w:t>
      </w:r>
      <w:r w:rsidRPr="00D974BF">
        <w:tab/>
        <w:t>Hoffmann, J.</w:t>
      </w:r>
      <w:r w:rsidRPr="00D974BF">
        <w:rPr>
          <w:i/>
        </w:rPr>
        <w:t xml:space="preserve"> </w:t>
      </w:r>
      <w:r w:rsidRPr="00D974BF">
        <w:rPr>
          <w:iCs/>
        </w:rPr>
        <w:t>et al</w:t>
      </w:r>
      <w:r w:rsidRPr="00D974BF">
        <w:rPr>
          <w:i/>
        </w:rPr>
        <w:t>.</w:t>
      </w:r>
      <w:r w:rsidRPr="00D974BF">
        <w:t xml:space="preserve"> Mast cells promote lung vascular remodelling in pulmonary hypertension. </w:t>
      </w:r>
      <w:r w:rsidR="00700F42" w:rsidRPr="00D974BF">
        <w:rPr>
          <w:i/>
        </w:rPr>
        <w:t>European Respiratory Journal</w:t>
      </w:r>
      <w:r w:rsidR="00700F42" w:rsidRPr="00D974BF">
        <w:rPr>
          <w:iCs/>
        </w:rPr>
        <w:t>.</w:t>
      </w:r>
      <w:r w:rsidRPr="00D974BF">
        <w:t xml:space="preserve"> </w:t>
      </w:r>
      <w:r w:rsidRPr="00D974BF">
        <w:rPr>
          <w:b/>
        </w:rPr>
        <w:t>37</w:t>
      </w:r>
      <w:r w:rsidR="00FC7724" w:rsidRPr="00D974BF">
        <w:rPr>
          <w:b/>
        </w:rPr>
        <w:t xml:space="preserve"> </w:t>
      </w:r>
      <w:r w:rsidR="00FC7724" w:rsidRPr="00D974BF">
        <w:rPr>
          <w:bCs/>
        </w:rPr>
        <w:t>(6)</w:t>
      </w:r>
      <w:r w:rsidRPr="00D974BF">
        <w:t>, 1400-1410 (2011).</w:t>
      </w:r>
    </w:p>
    <w:p w14:paraId="226B5218" w14:textId="6E32F048" w:rsidR="00AC6F2B" w:rsidRPr="00D974BF" w:rsidRDefault="00AC6F2B" w:rsidP="00D974BF">
      <w:pPr>
        <w:pStyle w:val="EndNoteBibliography"/>
      </w:pPr>
      <w:r w:rsidRPr="00D974BF">
        <w:t>16</w:t>
      </w:r>
      <w:r w:rsidR="008617E2" w:rsidRPr="00D974BF">
        <w:t>.</w:t>
      </w:r>
      <w:r w:rsidRPr="00D974BF">
        <w:tab/>
        <w:t>Litwin, S. E.</w:t>
      </w:r>
      <w:r w:rsidRPr="00D974BF">
        <w:rPr>
          <w:iCs/>
        </w:rPr>
        <w:t xml:space="preserve"> et al</w:t>
      </w:r>
      <w:r w:rsidRPr="00D974BF">
        <w:rPr>
          <w:i/>
        </w:rPr>
        <w:t>.</w:t>
      </w:r>
      <w:r w:rsidRPr="00D974BF">
        <w:t xml:space="preserve"> Serial echocardiographic-Doppler assessment of left ventricular geometry and function in rats with pressure-overload hypertrophy. Chronic angiotensin-converting enzyme inhibition attenuates the transition to heart failure. </w:t>
      </w:r>
      <w:r w:rsidRPr="00D974BF">
        <w:rPr>
          <w:i/>
        </w:rPr>
        <w:t>Circulation</w:t>
      </w:r>
      <w:r w:rsidR="008617E2" w:rsidRPr="00D974BF">
        <w:rPr>
          <w:iCs/>
        </w:rPr>
        <w:t>.</w:t>
      </w:r>
      <w:r w:rsidRPr="00D974BF">
        <w:t xml:space="preserve"> </w:t>
      </w:r>
      <w:r w:rsidRPr="00D974BF">
        <w:rPr>
          <w:b/>
        </w:rPr>
        <w:t>91</w:t>
      </w:r>
      <w:r w:rsidR="008B7DF9" w:rsidRPr="00D974BF">
        <w:rPr>
          <w:b/>
        </w:rPr>
        <w:t xml:space="preserve"> </w:t>
      </w:r>
      <w:r w:rsidR="008B7DF9" w:rsidRPr="00D974BF">
        <w:rPr>
          <w:bCs/>
        </w:rPr>
        <w:t>(10)</w:t>
      </w:r>
      <w:r w:rsidRPr="00D974BF">
        <w:t>, 2642-2654 (1995).</w:t>
      </w:r>
    </w:p>
    <w:p w14:paraId="0C84198F" w14:textId="65B82E51" w:rsidR="00AC6F2B" w:rsidRPr="00D974BF" w:rsidRDefault="00AC6F2B" w:rsidP="00D974BF">
      <w:pPr>
        <w:pStyle w:val="EndNoteBibliography"/>
      </w:pPr>
      <w:r w:rsidRPr="00D974BF">
        <w:t>17</w:t>
      </w:r>
      <w:r w:rsidR="00C1599E" w:rsidRPr="00D974BF">
        <w:t>.</w:t>
      </w:r>
      <w:r w:rsidRPr="00D974BF">
        <w:tab/>
        <w:t>Rockman, H. A.</w:t>
      </w:r>
      <w:r w:rsidRPr="00D974BF">
        <w:rPr>
          <w:i/>
        </w:rPr>
        <w:t xml:space="preserve"> </w:t>
      </w:r>
      <w:r w:rsidRPr="00D974BF">
        <w:rPr>
          <w:iCs/>
        </w:rPr>
        <w:t>et al</w:t>
      </w:r>
      <w:r w:rsidRPr="00D974BF">
        <w:rPr>
          <w:i/>
        </w:rPr>
        <w:t>.</w:t>
      </w:r>
      <w:r w:rsidRPr="00D974BF">
        <w:t xml:space="preserve"> Segregation of atrial-specific and inducible expression of an atrial natriuretic factor transgene in an in vivo murine model of cardiac hypertrophy. </w:t>
      </w:r>
      <w:r w:rsidR="00585712" w:rsidRPr="00D974BF">
        <w:rPr>
          <w:i/>
        </w:rPr>
        <w:t>Proceedings of the National Academy of Sciences of the United States of America</w:t>
      </w:r>
      <w:r w:rsidR="00585712" w:rsidRPr="00D974BF">
        <w:rPr>
          <w:iCs/>
        </w:rPr>
        <w:t>.</w:t>
      </w:r>
      <w:r w:rsidRPr="00D974BF">
        <w:t xml:space="preserve"> </w:t>
      </w:r>
      <w:r w:rsidRPr="00D974BF">
        <w:rPr>
          <w:b/>
        </w:rPr>
        <w:t>88</w:t>
      </w:r>
      <w:r w:rsidR="00487481" w:rsidRPr="00D974BF">
        <w:rPr>
          <w:b/>
        </w:rPr>
        <w:t xml:space="preserve"> </w:t>
      </w:r>
      <w:r w:rsidR="00487481" w:rsidRPr="00D974BF">
        <w:rPr>
          <w:bCs/>
        </w:rPr>
        <w:t>(18)</w:t>
      </w:r>
      <w:r w:rsidRPr="00D974BF">
        <w:t>, 8277-8281 (1991).</w:t>
      </w:r>
    </w:p>
    <w:p w14:paraId="02A98F71" w14:textId="52621F25" w:rsidR="00AC6F2B" w:rsidRPr="00D974BF" w:rsidRDefault="00AC6F2B" w:rsidP="00D974BF">
      <w:pPr>
        <w:pStyle w:val="EndNoteBibliography"/>
      </w:pPr>
      <w:r w:rsidRPr="00D974BF">
        <w:t>18</w:t>
      </w:r>
      <w:r w:rsidR="00BF213C" w:rsidRPr="00D974BF">
        <w:t>.</w:t>
      </w:r>
      <w:r w:rsidRPr="00D974BF">
        <w:tab/>
        <w:t>de Montgolfier, O.</w:t>
      </w:r>
      <w:r w:rsidRPr="00D974BF">
        <w:rPr>
          <w:i/>
        </w:rPr>
        <w:t xml:space="preserve"> </w:t>
      </w:r>
      <w:r w:rsidRPr="00D974BF">
        <w:rPr>
          <w:iCs/>
        </w:rPr>
        <w:t>et al</w:t>
      </w:r>
      <w:r w:rsidRPr="00D974BF">
        <w:rPr>
          <w:i/>
        </w:rPr>
        <w:t>.</w:t>
      </w:r>
      <w:r w:rsidRPr="00D974BF">
        <w:t xml:space="preserve"> High S</w:t>
      </w:r>
      <w:r w:rsidR="00BF213C" w:rsidRPr="00D974BF">
        <w:t>ystolic blood pressure induces cerebral microvascular endothelial dysfunction, neurovascular unit damage, and cognitive decline in mi</w:t>
      </w:r>
      <w:r w:rsidRPr="00D974BF">
        <w:t xml:space="preserve">ce. </w:t>
      </w:r>
      <w:r w:rsidRPr="00D974BF">
        <w:rPr>
          <w:i/>
        </w:rPr>
        <w:t>Hypertension</w:t>
      </w:r>
      <w:r w:rsidR="00BF213C" w:rsidRPr="00D974BF">
        <w:rPr>
          <w:iCs/>
        </w:rPr>
        <w:t>.</w:t>
      </w:r>
      <w:r w:rsidRPr="00D974BF">
        <w:t xml:space="preserve"> </w:t>
      </w:r>
      <w:r w:rsidRPr="00D974BF">
        <w:rPr>
          <w:b/>
        </w:rPr>
        <w:t>73</w:t>
      </w:r>
      <w:r w:rsidR="00137B85" w:rsidRPr="00D974BF">
        <w:rPr>
          <w:b/>
        </w:rPr>
        <w:t xml:space="preserve"> </w:t>
      </w:r>
      <w:r w:rsidR="00137B85" w:rsidRPr="00D974BF">
        <w:rPr>
          <w:bCs/>
        </w:rPr>
        <w:t>(1)</w:t>
      </w:r>
      <w:r w:rsidRPr="00D974BF">
        <w:t>, 217-228 (2019).</w:t>
      </w:r>
    </w:p>
    <w:p w14:paraId="56A466BF" w14:textId="0DB8A35E" w:rsidR="00AC6F2B" w:rsidRPr="00D974BF" w:rsidRDefault="00AC6F2B" w:rsidP="00D974BF">
      <w:pPr>
        <w:pStyle w:val="EndNoteBibliography"/>
      </w:pPr>
      <w:r w:rsidRPr="00D974BF">
        <w:t>19</w:t>
      </w:r>
      <w:r w:rsidR="00BF213C" w:rsidRPr="00D974BF">
        <w:t>.</w:t>
      </w:r>
      <w:r w:rsidRPr="00D974BF">
        <w:tab/>
        <w:t>Breitling, S., Ravindran, K., Goldenberg, N. M.</w:t>
      </w:r>
      <w:r w:rsidR="00BF213C" w:rsidRPr="00D974BF">
        <w:t xml:space="preserve">, </w:t>
      </w:r>
      <w:r w:rsidRPr="00D974BF">
        <w:t xml:space="preserve">Kuebler, W. M. The pathophysiology of pulmonary hypertension in left heart disease. </w:t>
      </w:r>
      <w:r w:rsidR="00BF213C" w:rsidRPr="00D974BF">
        <w:rPr>
          <w:i/>
        </w:rPr>
        <w:t>American Journal of Physiology - Lung Cellular and Molecular Physiology</w:t>
      </w:r>
      <w:r w:rsidR="00BF213C" w:rsidRPr="00D974BF">
        <w:rPr>
          <w:iCs/>
        </w:rPr>
        <w:t>.</w:t>
      </w:r>
      <w:r w:rsidRPr="00D974BF">
        <w:t xml:space="preserve"> </w:t>
      </w:r>
      <w:r w:rsidRPr="00D974BF">
        <w:rPr>
          <w:b/>
        </w:rPr>
        <w:t>309</w:t>
      </w:r>
      <w:r w:rsidR="00915886" w:rsidRPr="00D974BF">
        <w:rPr>
          <w:b/>
        </w:rPr>
        <w:t xml:space="preserve"> </w:t>
      </w:r>
      <w:r w:rsidR="00915886" w:rsidRPr="00D974BF">
        <w:rPr>
          <w:bCs/>
        </w:rPr>
        <w:t>(9)</w:t>
      </w:r>
      <w:r w:rsidRPr="00D974BF">
        <w:t>, L924-941 (2015).</w:t>
      </w:r>
    </w:p>
    <w:p w14:paraId="7CF99E21" w14:textId="7BE33AAE" w:rsidR="00AC6F2B" w:rsidRPr="00D974BF" w:rsidRDefault="00AC6F2B" w:rsidP="00D974BF">
      <w:pPr>
        <w:pStyle w:val="EndNoteBibliography"/>
      </w:pPr>
      <w:r w:rsidRPr="00D974BF">
        <w:t>20</w:t>
      </w:r>
      <w:r w:rsidR="00BF213C" w:rsidRPr="00D974BF">
        <w:t>.</w:t>
      </w:r>
      <w:r w:rsidRPr="00D974BF">
        <w:tab/>
        <w:t>Ranchoux, B.</w:t>
      </w:r>
      <w:r w:rsidRPr="00D974BF">
        <w:rPr>
          <w:i/>
        </w:rPr>
        <w:t xml:space="preserve"> </w:t>
      </w:r>
      <w:r w:rsidRPr="00D974BF">
        <w:rPr>
          <w:iCs/>
        </w:rPr>
        <w:t>et al</w:t>
      </w:r>
      <w:r w:rsidRPr="00D974BF">
        <w:rPr>
          <w:i/>
        </w:rPr>
        <w:t>.</w:t>
      </w:r>
      <w:r w:rsidRPr="00D974BF">
        <w:t xml:space="preserve"> Metabolic </w:t>
      </w:r>
      <w:r w:rsidR="00BF213C" w:rsidRPr="00D974BF">
        <w:t>syndrome exacerbates pulmonary hypertension due to left heart dise</w:t>
      </w:r>
      <w:r w:rsidRPr="00D974BF">
        <w:t xml:space="preserve">ase. </w:t>
      </w:r>
      <w:r w:rsidR="00BF213C" w:rsidRPr="00D974BF">
        <w:rPr>
          <w:i/>
        </w:rPr>
        <w:t>Circulation Research</w:t>
      </w:r>
      <w:r w:rsidR="00BF213C" w:rsidRPr="00D974BF">
        <w:rPr>
          <w:iCs/>
        </w:rPr>
        <w:t>.</w:t>
      </w:r>
      <w:r w:rsidRPr="00D974BF">
        <w:t xml:space="preserve"> </w:t>
      </w:r>
      <w:r w:rsidRPr="00D974BF">
        <w:rPr>
          <w:b/>
        </w:rPr>
        <w:t>125</w:t>
      </w:r>
      <w:r w:rsidR="009C3847" w:rsidRPr="00D974BF">
        <w:rPr>
          <w:b/>
        </w:rPr>
        <w:t xml:space="preserve"> </w:t>
      </w:r>
      <w:r w:rsidR="009C3847" w:rsidRPr="00D974BF">
        <w:rPr>
          <w:bCs/>
        </w:rPr>
        <w:t>(4)</w:t>
      </w:r>
      <w:r w:rsidRPr="00D974BF">
        <w:t>, 449-466 (2019).</w:t>
      </w:r>
    </w:p>
    <w:p w14:paraId="130B5783" w14:textId="237CD46E" w:rsidR="00AC6F2B" w:rsidRPr="00D974BF" w:rsidRDefault="00AC6F2B" w:rsidP="00D974BF">
      <w:pPr>
        <w:pStyle w:val="EndNoteBibliography"/>
      </w:pPr>
      <w:r w:rsidRPr="00D974BF">
        <w:t>21</w:t>
      </w:r>
      <w:r w:rsidR="00BF213C" w:rsidRPr="00D974BF">
        <w:t>.</w:t>
      </w:r>
      <w:r w:rsidRPr="00D974BF">
        <w:tab/>
        <w:t>Zhang, H., Huang, W., Liu, H., Zheng, Y.</w:t>
      </w:r>
      <w:r w:rsidR="00BF213C" w:rsidRPr="00D974BF">
        <w:t xml:space="preserve">, </w:t>
      </w:r>
      <w:r w:rsidRPr="00D974BF">
        <w:t xml:space="preserve">Liao, L. Mechanical stretching of pulmonary vein stimulates matrix metalloproteinase-9 and transforming growth factor-beta1 through stretch-activated channel/MAPK pathways in pulmonary hypertension due to left heart disease model rats. </w:t>
      </w:r>
      <w:r w:rsidRPr="00D974BF">
        <w:rPr>
          <w:i/>
        </w:rPr>
        <w:t>PLoS One</w:t>
      </w:r>
      <w:r w:rsidR="00BF213C" w:rsidRPr="00D974BF">
        <w:rPr>
          <w:iCs/>
        </w:rPr>
        <w:t>.</w:t>
      </w:r>
      <w:r w:rsidRPr="00D974BF">
        <w:t xml:space="preserve"> </w:t>
      </w:r>
      <w:r w:rsidRPr="00D974BF">
        <w:rPr>
          <w:b/>
        </w:rPr>
        <w:t>15</w:t>
      </w:r>
      <w:r w:rsidRPr="00D974BF">
        <w:t>, e0235824 (2020).</w:t>
      </w:r>
    </w:p>
    <w:p w14:paraId="23F3DF53" w14:textId="6AF7F7C7" w:rsidR="00AC6F2B" w:rsidRPr="00D974BF" w:rsidRDefault="00AC6F2B" w:rsidP="00D974BF">
      <w:pPr>
        <w:pStyle w:val="EndNoteBibliography"/>
      </w:pPr>
      <w:r w:rsidRPr="00D974BF">
        <w:t>22</w:t>
      </w:r>
      <w:r w:rsidR="00BF213C" w:rsidRPr="00D974BF">
        <w:t>.</w:t>
      </w:r>
      <w:r w:rsidRPr="00D974BF">
        <w:tab/>
        <w:t>Yin, J.</w:t>
      </w:r>
      <w:r w:rsidRPr="00D974BF">
        <w:rPr>
          <w:i/>
        </w:rPr>
        <w:t xml:space="preserve"> </w:t>
      </w:r>
      <w:r w:rsidRPr="00D974BF">
        <w:rPr>
          <w:iCs/>
        </w:rPr>
        <w:t>et al</w:t>
      </w:r>
      <w:r w:rsidRPr="00D974BF">
        <w:rPr>
          <w:i/>
        </w:rPr>
        <w:t>.</w:t>
      </w:r>
      <w:r w:rsidRPr="00D974BF">
        <w:t xml:space="preserve"> Sildenafil preserves lung endothelial function and prevents pulmonary vascular remodeling in a rat model of diastolic heart failure. </w:t>
      </w:r>
      <w:r w:rsidR="00BF213C" w:rsidRPr="00D974BF">
        <w:rPr>
          <w:i/>
        </w:rPr>
        <w:t>Circulation: Heart Failure</w:t>
      </w:r>
      <w:r w:rsidR="00BF213C" w:rsidRPr="00D974BF">
        <w:rPr>
          <w:iCs/>
        </w:rPr>
        <w:t>.</w:t>
      </w:r>
      <w:r w:rsidRPr="00D974BF">
        <w:t xml:space="preserve"> </w:t>
      </w:r>
      <w:r w:rsidRPr="00D974BF">
        <w:rPr>
          <w:b/>
        </w:rPr>
        <w:t>4</w:t>
      </w:r>
      <w:r w:rsidR="00186BC7" w:rsidRPr="00D974BF">
        <w:rPr>
          <w:b/>
        </w:rPr>
        <w:t xml:space="preserve"> </w:t>
      </w:r>
      <w:r w:rsidR="00186BC7" w:rsidRPr="00D974BF">
        <w:rPr>
          <w:bCs/>
        </w:rPr>
        <w:t>(2)</w:t>
      </w:r>
      <w:r w:rsidRPr="00D974BF">
        <w:t>, 198-206 (2011).</w:t>
      </w:r>
    </w:p>
    <w:p w14:paraId="1B897DE7" w14:textId="7690090D" w:rsidR="00AC6F2B" w:rsidRPr="00D974BF" w:rsidRDefault="00AC6F2B" w:rsidP="00D974BF">
      <w:pPr>
        <w:pStyle w:val="EndNoteBibliography"/>
      </w:pPr>
      <w:r w:rsidRPr="00D974BF">
        <w:t>23</w:t>
      </w:r>
      <w:r w:rsidR="00BF213C" w:rsidRPr="00D974BF">
        <w:t>.</w:t>
      </w:r>
      <w:r w:rsidRPr="00D974BF">
        <w:tab/>
        <w:t>Yin, N.</w:t>
      </w:r>
      <w:r w:rsidRPr="00D974BF">
        <w:rPr>
          <w:i/>
        </w:rPr>
        <w:t xml:space="preserve"> </w:t>
      </w:r>
      <w:r w:rsidRPr="00D974BF">
        <w:rPr>
          <w:iCs/>
        </w:rPr>
        <w:t>et al</w:t>
      </w:r>
      <w:r w:rsidRPr="00D974BF">
        <w:rPr>
          <w:i/>
        </w:rPr>
        <w:t>.</w:t>
      </w:r>
      <w:r w:rsidRPr="00D974BF">
        <w:t xml:space="preserve"> Inhaled nitric oxide versus aerosolized iloprost for the treatment of pulmonary hypertension with left heart disease. </w:t>
      </w:r>
      <w:r w:rsidR="00BF213C" w:rsidRPr="00D974BF">
        <w:rPr>
          <w:i/>
        </w:rPr>
        <w:t>Critical Care Medicine</w:t>
      </w:r>
      <w:r w:rsidR="00BF213C" w:rsidRPr="00D974BF">
        <w:rPr>
          <w:iCs/>
        </w:rPr>
        <w:t>.</w:t>
      </w:r>
      <w:r w:rsidRPr="00D974BF">
        <w:t xml:space="preserve"> </w:t>
      </w:r>
      <w:r w:rsidRPr="00D974BF">
        <w:rPr>
          <w:b/>
        </w:rPr>
        <w:t>37</w:t>
      </w:r>
      <w:r w:rsidR="00A60783" w:rsidRPr="00D974BF">
        <w:rPr>
          <w:b/>
        </w:rPr>
        <w:t xml:space="preserve"> </w:t>
      </w:r>
      <w:r w:rsidR="00A60783" w:rsidRPr="00D974BF">
        <w:rPr>
          <w:bCs/>
        </w:rPr>
        <w:t>(3)</w:t>
      </w:r>
      <w:r w:rsidRPr="00D974BF">
        <w:t>, 980-986 (2009).</w:t>
      </w:r>
    </w:p>
    <w:p w14:paraId="686B59DF" w14:textId="17075CEC" w:rsidR="00AC6F2B" w:rsidRPr="00D974BF" w:rsidRDefault="00AC6F2B" w:rsidP="00D974BF">
      <w:pPr>
        <w:pStyle w:val="EndNoteBibliography"/>
      </w:pPr>
      <w:r w:rsidRPr="00D974BF">
        <w:t>24</w:t>
      </w:r>
      <w:r w:rsidR="00BF213C" w:rsidRPr="00D974BF">
        <w:t>.</w:t>
      </w:r>
      <w:r w:rsidRPr="00D974BF">
        <w:tab/>
        <w:t>Breitling, S.</w:t>
      </w:r>
      <w:r w:rsidRPr="00D974BF">
        <w:rPr>
          <w:i/>
        </w:rPr>
        <w:t xml:space="preserve"> </w:t>
      </w:r>
      <w:r w:rsidRPr="00D974BF">
        <w:rPr>
          <w:iCs/>
        </w:rPr>
        <w:t>et al</w:t>
      </w:r>
      <w:r w:rsidRPr="00D974BF">
        <w:rPr>
          <w:i/>
        </w:rPr>
        <w:t>.</w:t>
      </w:r>
      <w:r w:rsidRPr="00D974BF">
        <w:t xml:space="preserve"> The mast cell-B cell axis in lung vascular remodeling and pulmonary hypertension. </w:t>
      </w:r>
      <w:r w:rsidR="00BF213C" w:rsidRPr="00D974BF">
        <w:rPr>
          <w:i/>
        </w:rPr>
        <w:t>American Journal of Physiology - Lung Cellular and Molecular Physiology</w:t>
      </w:r>
      <w:r w:rsidR="00BF213C" w:rsidRPr="00D974BF">
        <w:rPr>
          <w:iCs/>
        </w:rPr>
        <w:t>.</w:t>
      </w:r>
      <w:r w:rsidRPr="00D974BF">
        <w:t xml:space="preserve"> </w:t>
      </w:r>
      <w:r w:rsidRPr="00D974BF">
        <w:rPr>
          <w:b/>
        </w:rPr>
        <w:t>312</w:t>
      </w:r>
      <w:r w:rsidR="00A60783" w:rsidRPr="00D974BF">
        <w:rPr>
          <w:b/>
        </w:rPr>
        <w:t xml:space="preserve"> </w:t>
      </w:r>
      <w:r w:rsidR="00A60783" w:rsidRPr="00D974BF">
        <w:rPr>
          <w:bCs/>
        </w:rPr>
        <w:t>(5)</w:t>
      </w:r>
      <w:r w:rsidRPr="00D974BF">
        <w:t>, L710-L721 (2017).</w:t>
      </w:r>
    </w:p>
    <w:p w14:paraId="070B8518" w14:textId="4253C46D" w:rsidR="00AC6F2B" w:rsidRPr="00D974BF" w:rsidRDefault="00AC6F2B" w:rsidP="00D974BF">
      <w:pPr>
        <w:pStyle w:val="EndNoteBibliography"/>
      </w:pPr>
      <w:r w:rsidRPr="00D974BF">
        <w:t>25</w:t>
      </w:r>
      <w:r w:rsidR="00BF213C" w:rsidRPr="00D974BF">
        <w:t>.</w:t>
      </w:r>
      <w:r w:rsidRPr="00D974BF">
        <w:tab/>
        <w:t>Kerem, A.</w:t>
      </w:r>
      <w:r w:rsidRPr="00D974BF">
        <w:rPr>
          <w:i/>
        </w:rPr>
        <w:t xml:space="preserve"> </w:t>
      </w:r>
      <w:r w:rsidRPr="00D974BF">
        <w:rPr>
          <w:iCs/>
        </w:rPr>
        <w:t>et al</w:t>
      </w:r>
      <w:r w:rsidRPr="00D974BF">
        <w:rPr>
          <w:i/>
        </w:rPr>
        <w:t>.</w:t>
      </w:r>
      <w:r w:rsidRPr="00D974BF">
        <w:t xml:space="preserve"> Lung endothelial dysfunction in congestive heart failure: </w:t>
      </w:r>
      <w:r w:rsidR="00BF213C" w:rsidRPr="00D974BF">
        <w:t>R</w:t>
      </w:r>
      <w:r w:rsidRPr="00D974BF">
        <w:t xml:space="preserve">ole of impaired </w:t>
      </w:r>
      <w:r w:rsidRPr="00D974BF">
        <w:lastRenderedPageBreak/>
        <w:t>Ca</w:t>
      </w:r>
      <w:r w:rsidRPr="00D974BF">
        <w:rPr>
          <w:vertAlign w:val="superscript"/>
        </w:rPr>
        <w:t>2+</w:t>
      </w:r>
      <w:r w:rsidRPr="00D974BF">
        <w:t xml:space="preserve"> signaling and cytoskeletal reorganization. </w:t>
      </w:r>
      <w:r w:rsidR="00BF213C" w:rsidRPr="00D974BF">
        <w:rPr>
          <w:i/>
        </w:rPr>
        <w:t>Circulation Research</w:t>
      </w:r>
      <w:r w:rsidR="00BF213C" w:rsidRPr="00D974BF">
        <w:rPr>
          <w:iCs/>
        </w:rPr>
        <w:t>.</w:t>
      </w:r>
      <w:r w:rsidRPr="00D974BF">
        <w:t xml:space="preserve"> </w:t>
      </w:r>
      <w:r w:rsidRPr="00D974BF">
        <w:rPr>
          <w:b/>
        </w:rPr>
        <w:t>106</w:t>
      </w:r>
      <w:r w:rsidR="003017A5" w:rsidRPr="00D974BF">
        <w:rPr>
          <w:b/>
        </w:rPr>
        <w:t xml:space="preserve"> </w:t>
      </w:r>
      <w:r w:rsidR="003017A5" w:rsidRPr="00D974BF">
        <w:rPr>
          <w:bCs/>
        </w:rPr>
        <w:t>(6)</w:t>
      </w:r>
      <w:r w:rsidRPr="00D974BF">
        <w:t>, 1103-1116 (2010).</w:t>
      </w:r>
    </w:p>
    <w:p w14:paraId="36E21C86" w14:textId="580FFC56" w:rsidR="00AC6F2B" w:rsidRPr="00D974BF" w:rsidRDefault="00AC6F2B" w:rsidP="00D974BF">
      <w:pPr>
        <w:pStyle w:val="EndNoteBibliography"/>
      </w:pPr>
      <w:r w:rsidRPr="00D974BF">
        <w:t>26</w:t>
      </w:r>
      <w:r w:rsidR="001B2BE6" w:rsidRPr="00D974BF">
        <w:t>.</w:t>
      </w:r>
      <w:r w:rsidRPr="00D974BF">
        <w:tab/>
        <w:t>Goncalves-Rodrigues, P., Miranda-Silva, D., Leite-Moreira, A. F.</w:t>
      </w:r>
      <w:r w:rsidR="001B2BE6" w:rsidRPr="00D974BF">
        <w:t xml:space="preserve">, </w:t>
      </w:r>
      <w:r w:rsidRPr="00D974BF">
        <w:t xml:space="preserve">Falcao-Pires, I. Studying </w:t>
      </w:r>
      <w:r w:rsidR="001B2BE6" w:rsidRPr="00D974BF">
        <w:t>left ventricular reverse remodeling by aortic debanding in rod</w:t>
      </w:r>
      <w:r w:rsidRPr="00D974BF">
        <w:t xml:space="preserve">ents. </w:t>
      </w:r>
      <w:r w:rsidRPr="00D974BF">
        <w:rPr>
          <w:i/>
        </w:rPr>
        <w:t>J</w:t>
      </w:r>
      <w:r w:rsidR="001B2BE6" w:rsidRPr="00D974BF">
        <w:rPr>
          <w:i/>
        </w:rPr>
        <w:t>ournal of</w:t>
      </w:r>
      <w:r w:rsidRPr="00D974BF">
        <w:rPr>
          <w:i/>
        </w:rPr>
        <w:t xml:space="preserve"> Vis</w:t>
      </w:r>
      <w:r w:rsidR="001B2BE6" w:rsidRPr="00D974BF">
        <w:rPr>
          <w:i/>
        </w:rPr>
        <w:t>ualized</w:t>
      </w:r>
      <w:r w:rsidRPr="00D974BF">
        <w:rPr>
          <w:i/>
        </w:rPr>
        <w:t xml:space="preserve"> Exp</w:t>
      </w:r>
      <w:r w:rsidR="001B2BE6" w:rsidRPr="00D974BF">
        <w:rPr>
          <w:i/>
        </w:rPr>
        <w:t>eriments</w:t>
      </w:r>
      <w:r w:rsidR="001B2BE6" w:rsidRPr="00D974BF">
        <w:t>.</w:t>
      </w:r>
      <w:r w:rsidRPr="00D974BF">
        <w:t xml:space="preserve"> </w:t>
      </w:r>
      <w:r w:rsidR="001B2BE6" w:rsidRPr="00D974BF">
        <w:rPr>
          <w:b/>
          <w:bCs/>
        </w:rPr>
        <w:t>173</w:t>
      </w:r>
      <w:r w:rsidR="001B2BE6" w:rsidRPr="00D974BF">
        <w:t>, e</w:t>
      </w:r>
      <w:r w:rsidRPr="00D974BF">
        <w:t>60036 (2021).</w:t>
      </w:r>
    </w:p>
    <w:p w14:paraId="436DC4A9" w14:textId="56877553" w:rsidR="00AC6F2B" w:rsidRPr="00D974BF" w:rsidRDefault="00AC6F2B" w:rsidP="00D974BF">
      <w:pPr>
        <w:pStyle w:val="EndNoteBibliography"/>
      </w:pPr>
      <w:r w:rsidRPr="00D974BF">
        <w:t>27</w:t>
      </w:r>
      <w:r w:rsidR="001407E5" w:rsidRPr="00D974BF">
        <w:t>.</w:t>
      </w:r>
      <w:r w:rsidRPr="00D974BF">
        <w:tab/>
        <w:t>Miranda-Silva, D.</w:t>
      </w:r>
      <w:r w:rsidRPr="00D974BF">
        <w:rPr>
          <w:i/>
        </w:rPr>
        <w:t xml:space="preserve"> </w:t>
      </w:r>
      <w:r w:rsidRPr="00D974BF">
        <w:rPr>
          <w:iCs/>
        </w:rPr>
        <w:t>et al</w:t>
      </w:r>
      <w:r w:rsidRPr="00D974BF">
        <w:rPr>
          <w:i/>
        </w:rPr>
        <w:t>.</w:t>
      </w:r>
      <w:r w:rsidRPr="00D974BF">
        <w:t xml:space="preserve"> Characterization of biventricular alterations in myocardial (reverse) remodelling in aortic banding-induced chronic pressure overload. </w:t>
      </w:r>
      <w:r w:rsidRPr="00D974BF">
        <w:rPr>
          <w:i/>
        </w:rPr>
        <w:t>Sci</w:t>
      </w:r>
      <w:r w:rsidR="001407E5" w:rsidRPr="00D974BF">
        <w:rPr>
          <w:i/>
        </w:rPr>
        <w:t>entific</w:t>
      </w:r>
      <w:r w:rsidRPr="00D974BF">
        <w:rPr>
          <w:i/>
        </w:rPr>
        <w:t xml:space="preserve"> Rep</w:t>
      </w:r>
      <w:r w:rsidR="001407E5" w:rsidRPr="00D974BF">
        <w:rPr>
          <w:i/>
        </w:rPr>
        <w:t>orts</w:t>
      </w:r>
      <w:r w:rsidR="001407E5" w:rsidRPr="00D974BF">
        <w:rPr>
          <w:iCs/>
        </w:rPr>
        <w:t>.</w:t>
      </w:r>
      <w:r w:rsidRPr="00D974BF">
        <w:t xml:space="preserve"> </w:t>
      </w:r>
      <w:r w:rsidRPr="00D974BF">
        <w:rPr>
          <w:b/>
        </w:rPr>
        <w:t>9</w:t>
      </w:r>
      <w:r w:rsidRPr="00D974BF">
        <w:t>, 2956 (2019).</w:t>
      </w:r>
    </w:p>
    <w:p w14:paraId="6A3B19BA" w14:textId="4E8327DE" w:rsidR="00AC6F2B" w:rsidRPr="00D974BF" w:rsidRDefault="00AC6F2B" w:rsidP="00D974BF">
      <w:pPr>
        <w:pStyle w:val="EndNoteBibliography"/>
      </w:pPr>
      <w:r w:rsidRPr="00D974BF">
        <w:t>28</w:t>
      </w:r>
      <w:r w:rsidR="001407E5" w:rsidRPr="00D974BF">
        <w:t>.</w:t>
      </w:r>
      <w:r w:rsidRPr="00D974BF">
        <w:tab/>
        <w:t>Chou, S. H.</w:t>
      </w:r>
      <w:r w:rsidRPr="00D974BF">
        <w:rPr>
          <w:i/>
        </w:rPr>
        <w:t xml:space="preserve"> </w:t>
      </w:r>
      <w:r w:rsidRPr="00D974BF">
        <w:rPr>
          <w:iCs/>
        </w:rPr>
        <w:t>et al</w:t>
      </w:r>
      <w:r w:rsidRPr="00D974BF">
        <w:rPr>
          <w:i/>
        </w:rPr>
        <w:t>.</w:t>
      </w:r>
      <w:r w:rsidRPr="00D974BF">
        <w:t xml:space="preserve"> The effects of debanding on the lung expression of ET-1, eNOS, and cGMP in rats with left ventricular pressure overload. </w:t>
      </w:r>
      <w:r w:rsidR="001407E5" w:rsidRPr="00D974BF">
        <w:rPr>
          <w:i/>
        </w:rPr>
        <w:t>Experimental Biology and Medicine</w:t>
      </w:r>
      <w:r w:rsidR="00AB7EA6" w:rsidRPr="00D974BF">
        <w:rPr>
          <w:i/>
        </w:rPr>
        <w:t xml:space="preserve"> (Maywood)</w:t>
      </w:r>
      <w:r w:rsidR="001407E5" w:rsidRPr="00D974BF">
        <w:rPr>
          <w:iCs/>
        </w:rPr>
        <w:t>.</w:t>
      </w:r>
      <w:r w:rsidRPr="00D974BF">
        <w:t xml:space="preserve"> </w:t>
      </w:r>
      <w:r w:rsidRPr="00D974BF">
        <w:rPr>
          <w:b/>
        </w:rPr>
        <w:t>231</w:t>
      </w:r>
      <w:r w:rsidR="00AB7EA6" w:rsidRPr="00D974BF">
        <w:rPr>
          <w:b/>
        </w:rPr>
        <w:t xml:space="preserve"> </w:t>
      </w:r>
      <w:r w:rsidR="00AB7EA6" w:rsidRPr="00D974BF">
        <w:rPr>
          <w:bCs/>
        </w:rPr>
        <w:t>(6)</w:t>
      </w:r>
      <w:r w:rsidRPr="00D974BF">
        <w:t>, 954-959 (2006).</w:t>
      </w:r>
    </w:p>
    <w:p w14:paraId="7CB7211C" w14:textId="4B41C985" w:rsidR="00AC6F2B" w:rsidRPr="00D974BF" w:rsidRDefault="00AC6F2B" w:rsidP="00D974BF">
      <w:pPr>
        <w:pStyle w:val="EndNoteBibliography"/>
      </w:pPr>
      <w:r w:rsidRPr="00D974BF">
        <w:t>29</w:t>
      </w:r>
      <w:r w:rsidR="004B2E81" w:rsidRPr="00D974BF">
        <w:t>.</w:t>
      </w:r>
      <w:r w:rsidRPr="00D974BF">
        <w:tab/>
        <w:t>Hentschel, T.</w:t>
      </w:r>
      <w:r w:rsidRPr="00D974BF">
        <w:rPr>
          <w:i/>
        </w:rPr>
        <w:t xml:space="preserve"> </w:t>
      </w:r>
      <w:r w:rsidRPr="00D974BF">
        <w:rPr>
          <w:iCs/>
        </w:rPr>
        <w:t>et al</w:t>
      </w:r>
      <w:r w:rsidRPr="00D974BF">
        <w:rPr>
          <w:i/>
        </w:rPr>
        <w:t>.</w:t>
      </w:r>
      <w:r w:rsidRPr="00D974BF">
        <w:t xml:space="preserve"> Inhalation of the phosphodiesterase-3 inhibitor milrinone attenuates pulmonary hypertension in a rat model of congestive heart failure. </w:t>
      </w:r>
      <w:r w:rsidRPr="00D974BF">
        <w:rPr>
          <w:i/>
        </w:rPr>
        <w:t>Anesthesiology</w:t>
      </w:r>
      <w:r w:rsidR="004B2E81" w:rsidRPr="00D974BF">
        <w:rPr>
          <w:iCs/>
        </w:rPr>
        <w:t>.</w:t>
      </w:r>
      <w:r w:rsidRPr="00D974BF">
        <w:t xml:space="preserve"> </w:t>
      </w:r>
      <w:r w:rsidRPr="00D974BF">
        <w:rPr>
          <w:b/>
        </w:rPr>
        <w:t>106</w:t>
      </w:r>
      <w:r w:rsidR="00F56859" w:rsidRPr="00D974BF">
        <w:rPr>
          <w:b/>
        </w:rPr>
        <w:t xml:space="preserve"> </w:t>
      </w:r>
      <w:r w:rsidR="00F56859" w:rsidRPr="00D974BF">
        <w:rPr>
          <w:bCs/>
        </w:rPr>
        <w:t>(1)</w:t>
      </w:r>
      <w:r w:rsidRPr="00D974BF">
        <w:t>, 124-131 (2007).</w:t>
      </w:r>
    </w:p>
    <w:p w14:paraId="38D00B85" w14:textId="6C44A62B" w:rsidR="00AC6F2B" w:rsidRPr="00D974BF" w:rsidRDefault="00AC6F2B" w:rsidP="00D974BF">
      <w:pPr>
        <w:pStyle w:val="EndNoteBibliography"/>
      </w:pPr>
      <w:r w:rsidRPr="00D974BF">
        <w:t>30</w:t>
      </w:r>
      <w:r w:rsidR="004B2E81" w:rsidRPr="00D974BF">
        <w:t>.</w:t>
      </w:r>
      <w:r w:rsidRPr="00D974BF">
        <w:tab/>
        <w:t>Gs, A. K., Raj, B., Santhosh, K. S., Sanjay, G.</w:t>
      </w:r>
      <w:r w:rsidR="004B2E81" w:rsidRPr="00D974BF">
        <w:t xml:space="preserve">, </w:t>
      </w:r>
      <w:r w:rsidRPr="00D974BF">
        <w:t xml:space="preserve">Kartha, C. C. Ascending aortic constriction in rats for creation of pressure overload cardiac hypertrophy model. </w:t>
      </w:r>
      <w:r w:rsidR="004B2E81" w:rsidRPr="00D974BF">
        <w:rPr>
          <w:i/>
        </w:rPr>
        <w:t>Journal of Visualized Experiments</w:t>
      </w:r>
      <w:r w:rsidR="004B2E81" w:rsidRPr="00D974BF">
        <w:t>.</w:t>
      </w:r>
      <w:r w:rsidRPr="00D974BF">
        <w:t xml:space="preserve"> </w:t>
      </w:r>
      <w:r w:rsidR="004B2E81" w:rsidRPr="00D974BF">
        <w:rPr>
          <w:b/>
          <w:bCs/>
        </w:rPr>
        <w:t>88</w:t>
      </w:r>
      <w:r w:rsidR="004B2E81" w:rsidRPr="00D974BF">
        <w:t xml:space="preserve">, </w:t>
      </w:r>
      <w:r w:rsidRPr="00D974BF">
        <w:t>e50983 (2014).</w:t>
      </w:r>
    </w:p>
    <w:p w14:paraId="5AF83344" w14:textId="01FE36A8" w:rsidR="00AC6F2B" w:rsidRPr="00D974BF" w:rsidRDefault="00AC6F2B" w:rsidP="00D974BF">
      <w:pPr>
        <w:pStyle w:val="EndNoteBibliography"/>
      </w:pPr>
      <w:r w:rsidRPr="00D974BF">
        <w:t>31</w:t>
      </w:r>
      <w:r w:rsidR="004B2E81" w:rsidRPr="00D974BF">
        <w:t>.</w:t>
      </w:r>
      <w:r w:rsidRPr="00D974BF">
        <w:tab/>
        <w:t>Angermann, C. E.</w:t>
      </w:r>
      <w:r w:rsidR="004B2E81" w:rsidRPr="00D974BF">
        <w:t xml:space="preserve">, </w:t>
      </w:r>
      <w:r w:rsidRPr="00D974BF">
        <w:t xml:space="preserve">Ertl, G. Natriuretic peptides--new diagnostic markers in heart disease. </w:t>
      </w:r>
      <w:r w:rsidRPr="00D974BF">
        <w:rPr>
          <w:i/>
        </w:rPr>
        <w:t>Herz</w:t>
      </w:r>
      <w:r w:rsidR="004B2E81" w:rsidRPr="00D974BF">
        <w:rPr>
          <w:iCs/>
        </w:rPr>
        <w:t>.</w:t>
      </w:r>
      <w:r w:rsidRPr="00D974BF">
        <w:t xml:space="preserve"> </w:t>
      </w:r>
      <w:r w:rsidRPr="00D974BF">
        <w:rPr>
          <w:b/>
        </w:rPr>
        <w:t>29</w:t>
      </w:r>
      <w:r w:rsidR="00F56859" w:rsidRPr="00D974BF">
        <w:rPr>
          <w:b/>
        </w:rPr>
        <w:t xml:space="preserve"> </w:t>
      </w:r>
      <w:r w:rsidR="00F56859" w:rsidRPr="00D974BF">
        <w:rPr>
          <w:bCs/>
        </w:rPr>
        <w:t>(6)</w:t>
      </w:r>
      <w:r w:rsidRPr="00D974BF">
        <w:t>, 609-617 (2004).</w:t>
      </w:r>
    </w:p>
    <w:p w14:paraId="1B1C150B" w14:textId="3536AF78" w:rsidR="00AC6F2B" w:rsidRPr="00D974BF" w:rsidRDefault="00AC6F2B" w:rsidP="00D974BF">
      <w:pPr>
        <w:pStyle w:val="EndNoteBibliography"/>
      </w:pPr>
      <w:r w:rsidRPr="00D974BF">
        <w:t>32</w:t>
      </w:r>
      <w:r w:rsidR="00B347C1" w:rsidRPr="00D974BF">
        <w:t>.</w:t>
      </w:r>
      <w:r w:rsidRPr="00D974BF">
        <w:tab/>
        <w:t>Ordodi, V. L., Paunescu, V.</w:t>
      </w:r>
      <w:r w:rsidR="00B347C1" w:rsidRPr="00D974BF">
        <w:t xml:space="preserve">, </w:t>
      </w:r>
      <w:r w:rsidRPr="00D974BF">
        <w:t xml:space="preserve">Mic, F. A. Optimal access to the rat heart by transverse bilateral thoracotomy with double ligature of the internal thoracic arteries. </w:t>
      </w:r>
      <w:r w:rsidR="00B347C1" w:rsidRPr="00D974BF">
        <w:rPr>
          <w:i/>
        </w:rPr>
        <w:t xml:space="preserve">American Association for Laboratory Animal </w:t>
      </w:r>
      <w:r w:rsidR="00B347C1" w:rsidRPr="00D974BF">
        <w:rPr>
          <w:iCs/>
        </w:rPr>
        <w:t xml:space="preserve">Science. </w:t>
      </w:r>
      <w:r w:rsidRPr="00D974BF">
        <w:rPr>
          <w:b/>
          <w:iCs/>
        </w:rPr>
        <w:t>47</w:t>
      </w:r>
      <w:r w:rsidR="00201691" w:rsidRPr="00D974BF">
        <w:rPr>
          <w:b/>
          <w:iCs/>
        </w:rPr>
        <w:t xml:space="preserve"> </w:t>
      </w:r>
      <w:r w:rsidR="00201691" w:rsidRPr="00D974BF">
        <w:rPr>
          <w:bCs/>
          <w:iCs/>
        </w:rPr>
        <w:t>(5)</w:t>
      </w:r>
      <w:r w:rsidRPr="00D974BF">
        <w:t>, 44-46 (2008).</w:t>
      </w:r>
    </w:p>
    <w:p w14:paraId="416ED63D" w14:textId="224A566E" w:rsidR="00AC6F2B" w:rsidRPr="00D974BF" w:rsidRDefault="00AC6F2B" w:rsidP="00D974BF">
      <w:pPr>
        <w:pStyle w:val="EndNoteBibliography"/>
      </w:pPr>
      <w:r w:rsidRPr="00D974BF">
        <w:t>33</w:t>
      </w:r>
      <w:r w:rsidR="00B347C1" w:rsidRPr="00D974BF">
        <w:t>.</w:t>
      </w:r>
      <w:r w:rsidRPr="00D974BF">
        <w:tab/>
        <w:t>Fay, D. S.</w:t>
      </w:r>
      <w:r w:rsidR="00B347C1" w:rsidRPr="00D974BF">
        <w:t xml:space="preserve">, </w:t>
      </w:r>
      <w:r w:rsidRPr="00D974BF">
        <w:t xml:space="preserve">Gerow, K. A biologist's guide to statistical thinking and analysis. </w:t>
      </w:r>
      <w:r w:rsidRPr="00D974BF">
        <w:rPr>
          <w:i/>
        </w:rPr>
        <w:t>WormBook</w:t>
      </w:r>
      <w:r w:rsidRPr="00D974BF">
        <w:t>, 1-54 (2013).</w:t>
      </w:r>
    </w:p>
    <w:p w14:paraId="53DA9764" w14:textId="3B2C1DEB" w:rsidR="00AC6F2B" w:rsidRPr="00D974BF" w:rsidRDefault="00AC6F2B" w:rsidP="00D974BF">
      <w:pPr>
        <w:pStyle w:val="EndNoteBibliography"/>
      </w:pPr>
      <w:r w:rsidRPr="00D974BF">
        <w:t>34</w:t>
      </w:r>
      <w:r w:rsidR="00294AA4" w:rsidRPr="00D974BF">
        <w:t>.</w:t>
      </w:r>
      <w:r w:rsidRPr="00D974BF">
        <w:tab/>
        <w:t>Etz, C. D.</w:t>
      </w:r>
      <w:r w:rsidRPr="00D974BF">
        <w:rPr>
          <w:i/>
        </w:rPr>
        <w:t xml:space="preserve"> </w:t>
      </w:r>
      <w:r w:rsidRPr="00D974BF">
        <w:rPr>
          <w:iCs/>
        </w:rPr>
        <w:t>et al</w:t>
      </w:r>
      <w:r w:rsidRPr="00D974BF">
        <w:rPr>
          <w:i/>
        </w:rPr>
        <w:t>.</w:t>
      </w:r>
      <w:r w:rsidRPr="00D974BF">
        <w:t xml:space="preserve"> Medically refractory pulmonary hypertension: treatment with nonpulsatile left ventricular assist devices. </w:t>
      </w:r>
      <w:r w:rsidR="00294AA4" w:rsidRPr="00D974BF">
        <w:rPr>
          <w:i/>
        </w:rPr>
        <w:t>The Annals of Thoracic Surgery</w:t>
      </w:r>
      <w:r w:rsidR="00294AA4" w:rsidRPr="00D974BF">
        <w:rPr>
          <w:iCs/>
        </w:rPr>
        <w:t>.</w:t>
      </w:r>
      <w:r w:rsidRPr="00D974BF">
        <w:t xml:space="preserve"> </w:t>
      </w:r>
      <w:r w:rsidRPr="00D974BF">
        <w:rPr>
          <w:b/>
        </w:rPr>
        <w:t>83</w:t>
      </w:r>
      <w:r w:rsidR="008F35FA" w:rsidRPr="00D974BF">
        <w:rPr>
          <w:b/>
        </w:rPr>
        <w:t xml:space="preserve"> </w:t>
      </w:r>
      <w:r w:rsidR="008F35FA" w:rsidRPr="00D974BF">
        <w:rPr>
          <w:bCs/>
        </w:rPr>
        <w:t>(5)</w:t>
      </w:r>
      <w:r w:rsidRPr="00D974BF">
        <w:t>, 1697-1705 (2007).</w:t>
      </w:r>
    </w:p>
    <w:p w14:paraId="0CE4722F" w14:textId="7A6B8FFD" w:rsidR="00AC6F2B" w:rsidRPr="00D974BF" w:rsidRDefault="00AC6F2B" w:rsidP="00D974BF">
      <w:pPr>
        <w:pStyle w:val="EndNoteBibliography"/>
      </w:pPr>
      <w:r w:rsidRPr="00D974BF">
        <w:t>35</w:t>
      </w:r>
      <w:r w:rsidR="00167F6B" w:rsidRPr="00D974BF">
        <w:t>.</w:t>
      </w:r>
      <w:r w:rsidRPr="00D974BF">
        <w:tab/>
        <w:t>Mikus, E.</w:t>
      </w:r>
      <w:r w:rsidRPr="00D974BF">
        <w:rPr>
          <w:iCs/>
        </w:rPr>
        <w:t xml:space="preserve"> et al</w:t>
      </w:r>
      <w:r w:rsidRPr="00D974BF">
        <w:rPr>
          <w:i/>
        </w:rPr>
        <w:t>.</w:t>
      </w:r>
      <w:r w:rsidRPr="00D974BF">
        <w:t xml:space="preserve"> Reversibility of fixed pulmonary hypertension in left ventricular assist device support recipients. </w:t>
      </w:r>
      <w:r w:rsidR="00167F6B" w:rsidRPr="00D974BF">
        <w:rPr>
          <w:i/>
        </w:rPr>
        <w:t>European Journal of Cardio-Thoracic Surgery</w:t>
      </w:r>
      <w:r w:rsidR="00167F6B" w:rsidRPr="00D974BF">
        <w:rPr>
          <w:iCs/>
        </w:rPr>
        <w:t>.</w:t>
      </w:r>
      <w:r w:rsidRPr="00D974BF">
        <w:t xml:space="preserve"> </w:t>
      </w:r>
      <w:r w:rsidRPr="00D974BF">
        <w:rPr>
          <w:b/>
        </w:rPr>
        <w:t>40</w:t>
      </w:r>
      <w:r w:rsidR="00F70BB3" w:rsidRPr="00D974BF">
        <w:rPr>
          <w:b/>
        </w:rPr>
        <w:t xml:space="preserve"> </w:t>
      </w:r>
      <w:r w:rsidR="00F70BB3" w:rsidRPr="00D974BF">
        <w:rPr>
          <w:bCs/>
        </w:rPr>
        <w:t>(4)</w:t>
      </w:r>
      <w:r w:rsidRPr="00D974BF">
        <w:t>, 971-977 (2011).</w:t>
      </w:r>
    </w:p>
    <w:p w14:paraId="33BEAB17" w14:textId="477B4FC3" w:rsidR="00AC6F2B" w:rsidRPr="00D974BF" w:rsidRDefault="00AC6F2B" w:rsidP="00D974BF">
      <w:pPr>
        <w:pStyle w:val="EndNoteBibliography"/>
      </w:pPr>
      <w:r w:rsidRPr="00D974BF">
        <w:t>36</w:t>
      </w:r>
      <w:r w:rsidR="00BC49DB" w:rsidRPr="00D974BF">
        <w:t>.</w:t>
      </w:r>
      <w:r w:rsidRPr="00D974BF">
        <w:tab/>
        <w:t>Zelt, J. G. E., Chaudhary, K. R., Cadete, V. J., Mielniczuk, L. M.</w:t>
      </w:r>
      <w:r w:rsidR="00BC49DB" w:rsidRPr="00D974BF">
        <w:t xml:space="preserve">, </w:t>
      </w:r>
      <w:r w:rsidRPr="00D974BF">
        <w:t xml:space="preserve">Stewart, D. J. Medical </w:t>
      </w:r>
      <w:r w:rsidR="00BC49DB" w:rsidRPr="00D974BF">
        <w:t>therapy for heart failure associated with pulmonary hypertensi</w:t>
      </w:r>
      <w:r w:rsidRPr="00D974BF">
        <w:t xml:space="preserve">on. </w:t>
      </w:r>
      <w:r w:rsidRPr="00D974BF">
        <w:rPr>
          <w:i/>
        </w:rPr>
        <w:t>Circ</w:t>
      </w:r>
      <w:r w:rsidR="00BC49DB" w:rsidRPr="00D974BF">
        <w:rPr>
          <w:i/>
        </w:rPr>
        <w:t>ulation</w:t>
      </w:r>
      <w:r w:rsidRPr="00D974BF">
        <w:rPr>
          <w:i/>
        </w:rPr>
        <w:t xml:space="preserve"> Res</w:t>
      </w:r>
      <w:r w:rsidR="00BC49DB" w:rsidRPr="00D974BF">
        <w:rPr>
          <w:i/>
        </w:rPr>
        <w:t>earch</w:t>
      </w:r>
      <w:r w:rsidR="00BC49DB" w:rsidRPr="00D974BF">
        <w:rPr>
          <w:iCs/>
        </w:rPr>
        <w:t>.</w:t>
      </w:r>
      <w:r w:rsidRPr="00D974BF">
        <w:t xml:space="preserve"> </w:t>
      </w:r>
      <w:r w:rsidRPr="00D974BF">
        <w:rPr>
          <w:b/>
        </w:rPr>
        <w:t>124</w:t>
      </w:r>
      <w:r w:rsidR="00957E93" w:rsidRPr="00D974BF">
        <w:rPr>
          <w:b/>
        </w:rPr>
        <w:t xml:space="preserve"> </w:t>
      </w:r>
      <w:r w:rsidR="00957E93" w:rsidRPr="00D974BF">
        <w:rPr>
          <w:bCs/>
        </w:rPr>
        <w:t>(11)</w:t>
      </w:r>
      <w:r w:rsidRPr="00D974BF">
        <w:t>, 1551-1567 (2019).</w:t>
      </w:r>
    </w:p>
    <w:p w14:paraId="65AF7C22" w14:textId="36D56634" w:rsidR="00801152" w:rsidRPr="00D974BF" w:rsidRDefault="009F4371" w:rsidP="00D974BF">
      <w:pPr>
        <w:rPr>
          <w:bCs/>
          <w:color w:val="000000"/>
        </w:rPr>
      </w:pPr>
      <w:r w:rsidRPr="00D974BF">
        <w:rPr>
          <w:b/>
          <w:color w:val="000000"/>
        </w:rPr>
        <w:fldChar w:fldCharType="end"/>
      </w:r>
    </w:p>
    <w:sectPr w:rsidR="00801152" w:rsidRPr="00D974BF" w:rsidSect="00D974BF">
      <w:headerReference w:type="even" r:id="rId16"/>
      <w:headerReference w:type="default" r:id="rId17"/>
      <w:footerReference w:type="even" r:id="rId18"/>
      <w:footerReference w:type="default" r:id="rId19"/>
      <w:headerReference w:type="first" r:id="rId20"/>
      <w:footerReference w:type="first" r:id="rId21"/>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67558" w14:textId="77777777" w:rsidR="00333CCC" w:rsidRDefault="00333CCC">
      <w:r>
        <w:separator/>
      </w:r>
    </w:p>
  </w:endnote>
  <w:endnote w:type="continuationSeparator" w:id="0">
    <w:p w14:paraId="6B351B2E" w14:textId="77777777" w:rsidR="00333CCC" w:rsidRDefault="00333C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31499E" w:rsidRDefault="0031499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502703"/>
      <w:docPartObj>
        <w:docPartGallery w:val="Page Numbers (Bottom of Page)"/>
        <w:docPartUnique/>
      </w:docPartObj>
    </w:sdtPr>
    <w:sdtEndPr>
      <w:rPr>
        <w:noProof/>
      </w:rPr>
    </w:sdtEndPr>
    <w:sdtContent>
      <w:p w14:paraId="70D62B62" w14:textId="56697CA4" w:rsidR="00E44410" w:rsidRDefault="00E444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F55C8D" w14:textId="77777777" w:rsidR="00E44410" w:rsidRDefault="00E444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E173C" w14:textId="77777777" w:rsidR="003E68CE" w:rsidRDefault="003E68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1E490" w14:textId="77777777" w:rsidR="00333CCC" w:rsidRDefault="00333CCC">
      <w:r>
        <w:separator/>
      </w:r>
    </w:p>
  </w:footnote>
  <w:footnote w:type="continuationSeparator" w:id="0">
    <w:p w14:paraId="134ABC9E" w14:textId="77777777" w:rsidR="00333CCC" w:rsidRDefault="00333C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31499E" w:rsidRDefault="0031499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31499E" w:rsidRDefault="0031499E">
    <w:pPr>
      <w:pBdr>
        <w:top w:val="nil"/>
        <w:left w:val="nil"/>
        <w:bottom w:val="nil"/>
        <w:right w:val="nil"/>
        <w:between w:val="nil"/>
      </w:pBdr>
      <w:tabs>
        <w:tab w:val="center" w:pos="4680"/>
        <w:tab w:val="right" w:pos="9360"/>
        <w:tab w:val="left" w:pos="5724"/>
      </w:tabs>
      <w:rPr>
        <w:b/>
        <w:color w:val="1F497D"/>
        <w:sz w:val="28"/>
        <w:szCs w:val="28"/>
      </w:rPr>
    </w:pPr>
    <w:bookmarkStart w:id="6" w:name="_26in1rg" w:colFirst="0" w:colLast="0"/>
    <w:bookmarkEnd w:id="6"/>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FD5776F" w:rsidR="0031499E" w:rsidRPr="003E68CE" w:rsidRDefault="0031499E" w:rsidP="003E68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C5C16"/>
    <w:multiLevelType w:val="multilevel"/>
    <w:tmpl w:val="27786F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5833C83"/>
    <w:multiLevelType w:val="multilevel"/>
    <w:tmpl w:val="EB8C13CE"/>
    <w:lvl w:ilvl="0">
      <w:start w:val="1"/>
      <w:numFmt w:val="lowerLetter"/>
      <w:lvlText w:val="%1)"/>
      <w:lvlJc w:val="left"/>
      <w:pPr>
        <w:ind w:left="1080" w:hanging="720"/>
      </w:pPr>
      <w:rPr>
        <w:rFonts w:hint="default"/>
        <w:b w:val="0"/>
      </w:rPr>
    </w:lvl>
    <w:lvl w:ilvl="1">
      <w:start w:val="1"/>
      <w:numFmt w:val="decimal"/>
      <w:isLgl/>
      <w:lvlText w:val="%1.%2."/>
      <w:lvlJc w:val="left"/>
      <w:pPr>
        <w:ind w:left="1196" w:hanging="770"/>
      </w:pPr>
      <w:rPr>
        <w:rFonts w:hint="default"/>
      </w:rPr>
    </w:lvl>
    <w:lvl w:ilvl="2">
      <w:start w:val="1"/>
      <w:numFmt w:val="decimal"/>
      <w:isLgl/>
      <w:lvlText w:val="%1.%2.%3."/>
      <w:lvlJc w:val="left"/>
      <w:pPr>
        <w:ind w:left="1130" w:hanging="770"/>
      </w:pPr>
      <w:rPr>
        <w:rFonts w:hint="default"/>
      </w:rPr>
    </w:lvl>
    <w:lvl w:ilvl="3">
      <w:start w:val="1"/>
      <w:numFmt w:val="decimal"/>
      <w:isLgl/>
      <w:lvlText w:val="%1.%2.%3.%4."/>
      <w:lvlJc w:val="left"/>
      <w:pPr>
        <w:ind w:left="1130" w:hanging="77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6C62347"/>
    <w:multiLevelType w:val="multilevel"/>
    <w:tmpl w:val="3A068544"/>
    <w:lvl w:ilvl="0">
      <w:start w:val="1"/>
      <w:numFmt w:val="decimal"/>
      <w:lvlText w:val="%1."/>
      <w:lvlJc w:val="left"/>
      <w:pPr>
        <w:ind w:left="1080" w:hanging="720"/>
      </w:pPr>
      <w:rPr>
        <w:rFonts w:hint="default"/>
        <w:b w:val="0"/>
      </w:rPr>
    </w:lvl>
    <w:lvl w:ilvl="1">
      <w:start w:val="1"/>
      <w:numFmt w:val="decimal"/>
      <w:isLgl/>
      <w:lvlText w:val="%1.%2."/>
      <w:lvlJc w:val="left"/>
      <w:pPr>
        <w:ind w:left="1196" w:hanging="770"/>
      </w:pPr>
      <w:rPr>
        <w:rFonts w:hint="default"/>
      </w:rPr>
    </w:lvl>
    <w:lvl w:ilvl="2">
      <w:start w:val="1"/>
      <w:numFmt w:val="decimal"/>
      <w:isLgl/>
      <w:lvlText w:val="%1.%2.%3."/>
      <w:lvlJc w:val="left"/>
      <w:pPr>
        <w:ind w:left="1130" w:hanging="770"/>
      </w:pPr>
      <w:rPr>
        <w:rFonts w:hint="default"/>
      </w:rPr>
    </w:lvl>
    <w:lvl w:ilvl="3">
      <w:start w:val="1"/>
      <w:numFmt w:val="decimal"/>
      <w:isLgl/>
      <w:lvlText w:val="%1.%2.%3.%4."/>
      <w:lvlJc w:val="left"/>
      <w:pPr>
        <w:ind w:left="1130" w:hanging="77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F8F3953"/>
    <w:multiLevelType w:val="hybridMultilevel"/>
    <w:tmpl w:val="4AC60EEE"/>
    <w:lvl w:ilvl="0" w:tplc="C82A87E8">
      <w:start w:val="1"/>
      <w:numFmt w:val="decimal"/>
      <w:lvlText w:val="%1."/>
      <w:lvlJc w:val="left"/>
      <w:pPr>
        <w:ind w:left="720" w:hanging="360"/>
      </w:pPr>
      <w:rPr>
        <w:rFonts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A19648F"/>
    <w:multiLevelType w:val="hybridMultilevel"/>
    <w:tmpl w:val="41FCDDB6"/>
    <w:lvl w:ilvl="0" w:tplc="0407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
  </w:num>
  <w:num w:numId="2">
    <w:abstractNumId w:val="11"/>
  </w:num>
  <w:num w:numId="3">
    <w:abstractNumId w:val="15"/>
  </w:num>
  <w:num w:numId="4">
    <w:abstractNumId w:val="1"/>
  </w:num>
  <w:num w:numId="5">
    <w:abstractNumId w:val="13"/>
  </w:num>
  <w:num w:numId="6">
    <w:abstractNumId w:val="14"/>
  </w:num>
  <w:num w:numId="7">
    <w:abstractNumId w:val="8"/>
  </w:num>
  <w:num w:numId="8">
    <w:abstractNumId w:val="10"/>
  </w:num>
  <w:num w:numId="9">
    <w:abstractNumId w:val="4"/>
  </w:num>
  <w:num w:numId="10">
    <w:abstractNumId w:val="9"/>
  </w:num>
  <w:num w:numId="11">
    <w:abstractNumId w:val="12"/>
  </w:num>
  <w:num w:numId="12">
    <w:abstractNumId w:val="5"/>
  </w:num>
  <w:num w:numId="13">
    <w:abstractNumId w:val="2"/>
  </w:num>
  <w:num w:numId="14">
    <w:abstractNumId w:val="3"/>
  </w:num>
  <w:num w:numId="15">
    <w:abstractNumId w:val="6"/>
  </w:num>
  <w:num w:numId="16">
    <w:abstractNumId w:val="0"/>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3MjAwNjIyNTM2NDNT0lEKTi0uzszPAykwrgUAf/8z4y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tpzrar60a228ezpdavzv0e0wevpd009pe9&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item&gt;33&lt;/item&gt;&lt;item&gt;35&lt;/item&gt;&lt;item&gt;36&lt;/item&gt;&lt;item&gt;37&lt;/item&gt;&lt;item&gt;38&lt;/item&gt;&lt;item&gt;39&lt;/item&gt;&lt;/record-ids&gt;&lt;/item&gt;&lt;/Libraries&gt;"/>
  </w:docVars>
  <w:rsids>
    <w:rsidRoot w:val="006E4797"/>
    <w:rsid w:val="00000E3D"/>
    <w:rsid w:val="00001D92"/>
    <w:rsid w:val="00002A20"/>
    <w:rsid w:val="0000367F"/>
    <w:rsid w:val="00003ADB"/>
    <w:rsid w:val="00012704"/>
    <w:rsid w:val="00015309"/>
    <w:rsid w:val="0001716F"/>
    <w:rsid w:val="0002353D"/>
    <w:rsid w:val="00023AE9"/>
    <w:rsid w:val="00025603"/>
    <w:rsid w:val="00034901"/>
    <w:rsid w:val="00040B56"/>
    <w:rsid w:val="000454EF"/>
    <w:rsid w:val="00052647"/>
    <w:rsid w:val="00052BCF"/>
    <w:rsid w:val="00054158"/>
    <w:rsid w:val="00055579"/>
    <w:rsid w:val="000579E5"/>
    <w:rsid w:val="000616B7"/>
    <w:rsid w:val="0006581F"/>
    <w:rsid w:val="00070023"/>
    <w:rsid w:val="0007080B"/>
    <w:rsid w:val="00076668"/>
    <w:rsid w:val="0008446C"/>
    <w:rsid w:val="000866A9"/>
    <w:rsid w:val="000921C7"/>
    <w:rsid w:val="00096A79"/>
    <w:rsid w:val="000A2F1E"/>
    <w:rsid w:val="000A41FF"/>
    <w:rsid w:val="000B5885"/>
    <w:rsid w:val="000C079C"/>
    <w:rsid w:val="000C4133"/>
    <w:rsid w:val="000C46E2"/>
    <w:rsid w:val="000C5A62"/>
    <w:rsid w:val="000D58B7"/>
    <w:rsid w:val="000D6277"/>
    <w:rsid w:val="000E48BF"/>
    <w:rsid w:val="000E4C8B"/>
    <w:rsid w:val="000E58AF"/>
    <w:rsid w:val="000E6F54"/>
    <w:rsid w:val="000F53A9"/>
    <w:rsid w:val="000F66A9"/>
    <w:rsid w:val="0010080D"/>
    <w:rsid w:val="0010667A"/>
    <w:rsid w:val="001132F0"/>
    <w:rsid w:val="00120097"/>
    <w:rsid w:val="001200D8"/>
    <w:rsid w:val="00125103"/>
    <w:rsid w:val="001266C0"/>
    <w:rsid w:val="00126FCE"/>
    <w:rsid w:val="00127CB0"/>
    <w:rsid w:val="00127F70"/>
    <w:rsid w:val="00130755"/>
    <w:rsid w:val="00135A8B"/>
    <w:rsid w:val="00137B85"/>
    <w:rsid w:val="001407E5"/>
    <w:rsid w:val="00141C5F"/>
    <w:rsid w:val="0015150F"/>
    <w:rsid w:val="0015180D"/>
    <w:rsid w:val="00152338"/>
    <w:rsid w:val="00155229"/>
    <w:rsid w:val="001608B0"/>
    <w:rsid w:val="00161336"/>
    <w:rsid w:val="00165EB7"/>
    <w:rsid w:val="00167DCC"/>
    <w:rsid w:val="00167F6B"/>
    <w:rsid w:val="0018158E"/>
    <w:rsid w:val="00185E05"/>
    <w:rsid w:val="00186BC7"/>
    <w:rsid w:val="00190821"/>
    <w:rsid w:val="0019394E"/>
    <w:rsid w:val="00195ED1"/>
    <w:rsid w:val="001A34D5"/>
    <w:rsid w:val="001A5503"/>
    <w:rsid w:val="001A59F1"/>
    <w:rsid w:val="001A5C1C"/>
    <w:rsid w:val="001A612F"/>
    <w:rsid w:val="001B2BE6"/>
    <w:rsid w:val="001B30F3"/>
    <w:rsid w:val="001B45A9"/>
    <w:rsid w:val="001B712B"/>
    <w:rsid w:val="001B796D"/>
    <w:rsid w:val="001B79E7"/>
    <w:rsid w:val="001C4627"/>
    <w:rsid w:val="001C6810"/>
    <w:rsid w:val="001D4F12"/>
    <w:rsid w:val="001D5941"/>
    <w:rsid w:val="001D5ED9"/>
    <w:rsid w:val="001E1AE7"/>
    <w:rsid w:val="001E35D8"/>
    <w:rsid w:val="001E5C29"/>
    <w:rsid w:val="001E6477"/>
    <w:rsid w:val="001F0DD4"/>
    <w:rsid w:val="00201691"/>
    <w:rsid w:val="002048B0"/>
    <w:rsid w:val="00235457"/>
    <w:rsid w:val="00235D0F"/>
    <w:rsid w:val="0024059E"/>
    <w:rsid w:val="00242C78"/>
    <w:rsid w:val="0024789F"/>
    <w:rsid w:val="00254895"/>
    <w:rsid w:val="0026206A"/>
    <w:rsid w:val="00273C3B"/>
    <w:rsid w:val="0027403D"/>
    <w:rsid w:val="0027723D"/>
    <w:rsid w:val="002816A9"/>
    <w:rsid w:val="00291CB7"/>
    <w:rsid w:val="00294AA4"/>
    <w:rsid w:val="002A0ED0"/>
    <w:rsid w:val="002A3122"/>
    <w:rsid w:val="002A5CAF"/>
    <w:rsid w:val="002A63F1"/>
    <w:rsid w:val="002B0891"/>
    <w:rsid w:val="002B25CB"/>
    <w:rsid w:val="002B3E1C"/>
    <w:rsid w:val="002B7C82"/>
    <w:rsid w:val="002C260D"/>
    <w:rsid w:val="002C5398"/>
    <w:rsid w:val="002C72C9"/>
    <w:rsid w:val="002D14CC"/>
    <w:rsid w:val="002D197D"/>
    <w:rsid w:val="002E0D51"/>
    <w:rsid w:val="002E10B6"/>
    <w:rsid w:val="002E24A1"/>
    <w:rsid w:val="002E2D4B"/>
    <w:rsid w:val="002E33A7"/>
    <w:rsid w:val="002E4670"/>
    <w:rsid w:val="002E6F3A"/>
    <w:rsid w:val="002F028B"/>
    <w:rsid w:val="002F6000"/>
    <w:rsid w:val="002F629E"/>
    <w:rsid w:val="002F74AB"/>
    <w:rsid w:val="00300B68"/>
    <w:rsid w:val="003017A5"/>
    <w:rsid w:val="00303FBA"/>
    <w:rsid w:val="00305EB4"/>
    <w:rsid w:val="00306B0D"/>
    <w:rsid w:val="0031499E"/>
    <w:rsid w:val="00316689"/>
    <w:rsid w:val="003166D8"/>
    <w:rsid w:val="0032065F"/>
    <w:rsid w:val="00321CC5"/>
    <w:rsid w:val="00321FAD"/>
    <w:rsid w:val="00327F08"/>
    <w:rsid w:val="00333CCC"/>
    <w:rsid w:val="00343C77"/>
    <w:rsid w:val="00351087"/>
    <w:rsid w:val="0035243E"/>
    <w:rsid w:val="003537DC"/>
    <w:rsid w:val="0035381E"/>
    <w:rsid w:val="003545F3"/>
    <w:rsid w:val="003550DF"/>
    <w:rsid w:val="00373CC4"/>
    <w:rsid w:val="00373FFB"/>
    <w:rsid w:val="00374D85"/>
    <w:rsid w:val="00377AE3"/>
    <w:rsid w:val="00383082"/>
    <w:rsid w:val="00384FD3"/>
    <w:rsid w:val="00392BFD"/>
    <w:rsid w:val="003931FC"/>
    <w:rsid w:val="003A0EA5"/>
    <w:rsid w:val="003B1F8F"/>
    <w:rsid w:val="003B2402"/>
    <w:rsid w:val="003B7A85"/>
    <w:rsid w:val="003C175C"/>
    <w:rsid w:val="003C4AA2"/>
    <w:rsid w:val="003D1440"/>
    <w:rsid w:val="003D2733"/>
    <w:rsid w:val="003E2C5A"/>
    <w:rsid w:val="003E68CE"/>
    <w:rsid w:val="003E6F2A"/>
    <w:rsid w:val="003F154D"/>
    <w:rsid w:val="003F1C2A"/>
    <w:rsid w:val="003F1C67"/>
    <w:rsid w:val="003F5D8A"/>
    <w:rsid w:val="003F6215"/>
    <w:rsid w:val="003F6FFF"/>
    <w:rsid w:val="00401E4E"/>
    <w:rsid w:val="0040372B"/>
    <w:rsid w:val="00404589"/>
    <w:rsid w:val="00405F9A"/>
    <w:rsid w:val="00412251"/>
    <w:rsid w:val="00415B22"/>
    <w:rsid w:val="00425113"/>
    <w:rsid w:val="004331F0"/>
    <w:rsid w:val="00437772"/>
    <w:rsid w:val="00440487"/>
    <w:rsid w:val="004446F9"/>
    <w:rsid w:val="00450239"/>
    <w:rsid w:val="00455586"/>
    <w:rsid w:val="00455AE2"/>
    <w:rsid w:val="00456311"/>
    <w:rsid w:val="004625AF"/>
    <w:rsid w:val="00465BA3"/>
    <w:rsid w:val="00470282"/>
    <w:rsid w:val="00474054"/>
    <w:rsid w:val="004753A1"/>
    <w:rsid w:val="004761BA"/>
    <w:rsid w:val="004771FB"/>
    <w:rsid w:val="00477CDD"/>
    <w:rsid w:val="00481E73"/>
    <w:rsid w:val="0048274C"/>
    <w:rsid w:val="00487481"/>
    <w:rsid w:val="004A0538"/>
    <w:rsid w:val="004A4C69"/>
    <w:rsid w:val="004A6547"/>
    <w:rsid w:val="004A672F"/>
    <w:rsid w:val="004B2E81"/>
    <w:rsid w:val="004B43E3"/>
    <w:rsid w:val="004B5E01"/>
    <w:rsid w:val="004B702F"/>
    <w:rsid w:val="004C0DB9"/>
    <w:rsid w:val="004C1848"/>
    <w:rsid w:val="004C5261"/>
    <w:rsid w:val="004C6B6B"/>
    <w:rsid w:val="004D1A90"/>
    <w:rsid w:val="004D1CB8"/>
    <w:rsid w:val="004D594C"/>
    <w:rsid w:val="004D7D47"/>
    <w:rsid w:val="004E05E9"/>
    <w:rsid w:val="004E3FC3"/>
    <w:rsid w:val="004F0795"/>
    <w:rsid w:val="004F4067"/>
    <w:rsid w:val="0050041C"/>
    <w:rsid w:val="00501D54"/>
    <w:rsid w:val="005034E8"/>
    <w:rsid w:val="0050485A"/>
    <w:rsid w:val="005054AC"/>
    <w:rsid w:val="00507CA3"/>
    <w:rsid w:val="00517B00"/>
    <w:rsid w:val="0052110A"/>
    <w:rsid w:val="005241B2"/>
    <w:rsid w:val="00530362"/>
    <w:rsid w:val="00532F39"/>
    <w:rsid w:val="0053320C"/>
    <w:rsid w:val="0053326E"/>
    <w:rsid w:val="005341F8"/>
    <w:rsid w:val="00540B98"/>
    <w:rsid w:val="00541383"/>
    <w:rsid w:val="00542030"/>
    <w:rsid w:val="00544D60"/>
    <w:rsid w:val="00544E12"/>
    <w:rsid w:val="0054507B"/>
    <w:rsid w:val="00551D82"/>
    <w:rsid w:val="0055255D"/>
    <w:rsid w:val="005533C1"/>
    <w:rsid w:val="005566EC"/>
    <w:rsid w:val="00557129"/>
    <w:rsid w:val="00563E8E"/>
    <w:rsid w:val="0056799B"/>
    <w:rsid w:val="005716C3"/>
    <w:rsid w:val="0057595A"/>
    <w:rsid w:val="00575CB3"/>
    <w:rsid w:val="00577378"/>
    <w:rsid w:val="00585712"/>
    <w:rsid w:val="00586474"/>
    <w:rsid w:val="00586A3F"/>
    <w:rsid w:val="0059047D"/>
    <w:rsid w:val="005A14DF"/>
    <w:rsid w:val="005A45E2"/>
    <w:rsid w:val="005A5B26"/>
    <w:rsid w:val="005A72F7"/>
    <w:rsid w:val="005B5860"/>
    <w:rsid w:val="005B5FBB"/>
    <w:rsid w:val="005C2B28"/>
    <w:rsid w:val="005C66CB"/>
    <w:rsid w:val="005D0346"/>
    <w:rsid w:val="005D07F7"/>
    <w:rsid w:val="005D0B13"/>
    <w:rsid w:val="005D1206"/>
    <w:rsid w:val="005D2F08"/>
    <w:rsid w:val="005D2FAF"/>
    <w:rsid w:val="005D63D8"/>
    <w:rsid w:val="005D6B0F"/>
    <w:rsid w:val="005E2ADE"/>
    <w:rsid w:val="005E3A68"/>
    <w:rsid w:val="005E4C05"/>
    <w:rsid w:val="005E4D7D"/>
    <w:rsid w:val="005E4EFE"/>
    <w:rsid w:val="005E65BE"/>
    <w:rsid w:val="005E6E89"/>
    <w:rsid w:val="005F594D"/>
    <w:rsid w:val="00600692"/>
    <w:rsid w:val="00600BEC"/>
    <w:rsid w:val="00601B85"/>
    <w:rsid w:val="00602910"/>
    <w:rsid w:val="00615553"/>
    <w:rsid w:val="00616EEB"/>
    <w:rsid w:val="00617CE0"/>
    <w:rsid w:val="00622578"/>
    <w:rsid w:val="00623675"/>
    <w:rsid w:val="00625370"/>
    <w:rsid w:val="00632BB6"/>
    <w:rsid w:val="00641CA0"/>
    <w:rsid w:val="00647B30"/>
    <w:rsid w:val="00650845"/>
    <w:rsid w:val="00650ADC"/>
    <w:rsid w:val="006516B0"/>
    <w:rsid w:val="00652D6C"/>
    <w:rsid w:val="006572DF"/>
    <w:rsid w:val="006605BD"/>
    <w:rsid w:val="00662617"/>
    <w:rsid w:val="00662DAF"/>
    <w:rsid w:val="006645DB"/>
    <w:rsid w:val="0067143E"/>
    <w:rsid w:val="00683D23"/>
    <w:rsid w:val="00684AE0"/>
    <w:rsid w:val="00685E34"/>
    <w:rsid w:val="0068619B"/>
    <w:rsid w:val="0069048C"/>
    <w:rsid w:val="00692570"/>
    <w:rsid w:val="006969E8"/>
    <w:rsid w:val="00697FAB"/>
    <w:rsid w:val="006A1140"/>
    <w:rsid w:val="006B1D78"/>
    <w:rsid w:val="006C4B9E"/>
    <w:rsid w:val="006D34F2"/>
    <w:rsid w:val="006D4A2F"/>
    <w:rsid w:val="006D7483"/>
    <w:rsid w:val="006D7509"/>
    <w:rsid w:val="006E4797"/>
    <w:rsid w:val="006E57C0"/>
    <w:rsid w:val="006E6E46"/>
    <w:rsid w:val="006E762E"/>
    <w:rsid w:val="006F20CA"/>
    <w:rsid w:val="006F23E1"/>
    <w:rsid w:val="006F2569"/>
    <w:rsid w:val="006F55C4"/>
    <w:rsid w:val="00700F42"/>
    <w:rsid w:val="0070444F"/>
    <w:rsid w:val="007075B7"/>
    <w:rsid w:val="00711E42"/>
    <w:rsid w:val="007156DC"/>
    <w:rsid w:val="007242A0"/>
    <w:rsid w:val="007265AD"/>
    <w:rsid w:val="00732957"/>
    <w:rsid w:val="0073689A"/>
    <w:rsid w:val="0074031D"/>
    <w:rsid w:val="0074175B"/>
    <w:rsid w:val="00762A53"/>
    <w:rsid w:val="00764E82"/>
    <w:rsid w:val="007704DA"/>
    <w:rsid w:val="007717A0"/>
    <w:rsid w:val="00774198"/>
    <w:rsid w:val="007848FE"/>
    <w:rsid w:val="00786263"/>
    <w:rsid w:val="00794706"/>
    <w:rsid w:val="007A02DD"/>
    <w:rsid w:val="007B341C"/>
    <w:rsid w:val="007C49AC"/>
    <w:rsid w:val="007C6ACD"/>
    <w:rsid w:val="007C6B58"/>
    <w:rsid w:val="007D1FA6"/>
    <w:rsid w:val="007E113C"/>
    <w:rsid w:val="007E31B8"/>
    <w:rsid w:val="007E366E"/>
    <w:rsid w:val="007E5D34"/>
    <w:rsid w:val="007E5EB3"/>
    <w:rsid w:val="007F075E"/>
    <w:rsid w:val="007F4075"/>
    <w:rsid w:val="007F5A41"/>
    <w:rsid w:val="00801152"/>
    <w:rsid w:val="00807AB2"/>
    <w:rsid w:val="00821066"/>
    <w:rsid w:val="008233E0"/>
    <w:rsid w:val="008234B4"/>
    <w:rsid w:val="008416B0"/>
    <w:rsid w:val="00843035"/>
    <w:rsid w:val="00846679"/>
    <w:rsid w:val="0084686E"/>
    <w:rsid w:val="00851E31"/>
    <w:rsid w:val="008536F1"/>
    <w:rsid w:val="008617E2"/>
    <w:rsid w:val="00861870"/>
    <w:rsid w:val="00861FC8"/>
    <w:rsid w:val="008637FD"/>
    <w:rsid w:val="00863CE2"/>
    <w:rsid w:val="00864614"/>
    <w:rsid w:val="0086475F"/>
    <w:rsid w:val="008764D8"/>
    <w:rsid w:val="008844FF"/>
    <w:rsid w:val="00884673"/>
    <w:rsid w:val="00885492"/>
    <w:rsid w:val="00886167"/>
    <w:rsid w:val="00893E1F"/>
    <w:rsid w:val="00894012"/>
    <w:rsid w:val="0089682A"/>
    <w:rsid w:val="008A66D9"/>
    <w:rsid w:val="008B3A9A"/>
    <w:rsid w:val="008B3CC1"/>
    <w:rsid w:val="008B760D"/>
    <w:rsid w:val="008B7DF9"/>
    <w:rsid w:val="008C1203"/>
    <w:rsid w:val="008C233E"/>
    <w:rsid w:val="008C6523"/>
    <w:rsid w:val="008D0DD0"/>
    <w:rsid w:val="008D105A"/>
    <w:rsid w:val="008E00F4"/>
    <w:rsid w:val="008E4D9B"/>
    <w:rsid w:val="008E6A4B"/>
    <w:rsid w:val="008E6CB4"/>
    <w:rsid w:val="008F1111"/>
    <w:rsid w:val="008F28AD"/>
    <w:rsid w:val="008F35FA"/>
    <w:rsid w:val="008F5664"/>
    <w:rsid w:val="008F76A2"/>
    <w:rsid w:val="00900330"/>
    <w:rsid w:val="00901F9A"/>
    <w:rsid w:val="00902200"/>
    <w:rsid w:val="0090488E"/>
    <w:rsid w:val="00914420"/>
    <w:rsid w:val="00915886"/>
    <w:rsid w:val="00915AF7"/>
    <w:rsid w:val="0091733C"/>
    <w:rsid w:val="00922C66"/>
    <w:rsid w:val="0092412A"/>
    <w:rsid w:val="009306D3"/>
    <w:rsid w:val="00932021"/>
    <w:rsid w:val="00932D9F"/>
    <w:rsid w:val="00934010"/>
    <w:rsid w:val="009357C1"/>
    <w:rsid w:val="00941A10"/>
    <w:rsid w:val="00943693"/>
    <w:rsid w:val="00945A8F"/>
    <w:rsid w:val="0094627E"/>
    <w:rsid w:val="00951FE6"/>
    <w:rsid w:val="009537C1"/>
    <w:rsid w:val="0095541D"/>
    <w:rsid w:val="0095717F"/>
    <w:rsid w:val="00957E93"/>
    <w:rsid w:val="00960EAD"/>
    <w:rsid w:val="00965AB4"/>
    <w:rsid w:val="0097141E"/>
    <w:rsid w:val="00972961"/>
    <w:rsid w:val="0097470B"/>
    <w:rsid w:val="00980521"/>
    <w:rsid w:val="00983998"/>
    <w:rsid w:val="00985F59"/>
    <w:rsid w:val="00993116"/>
    <w:rsid w:val="00997A05"/>
    <w:rsid w:val="009A006D"/>
    <w:rsid w:val="009B1544"/>
    <w:rsid w:val="009B16E3"/>
    <w:rsid w:val="009B37D3"/>
    <w:rsid w:val="009B5D10"/>
    <w:rsid w:val="009B6497"/>
    <w:rsid w:val="009C01F0"/>
    <w:rsid w:val="009C3847"/>
    <w:rsid w:val="009C4F04"/>
    <w:rsid w:val="009D6B04"/>
    <w:rsid w:val="009D6B6F"/>
    <w:rsid w:val="009D728A"/>
    <w:rsid w:val="009E4414"/>
    <w:rsid w:val="009F3B11"/>
    <w:rsid w:val="009F4371"/>
    <w:rsid w:val="00A17748"/>
    <w:rsid w:val="00A20A65"/>
    <w:rsid w:val="00A22A5C"/>
    <w:rsid w:val="00A26D24"/>
    <w:rsid w:val="00A315F3"/>
    <w:rsid w:val="00A31BB5"/>
    <w:rsid w:val="00A325B8"/>
    <w:rsid w:val="00A329ED"/>
    <w:rsid w:val="00A33347"/>
    <w:rsid w:val="00A35CD1"/>
    <w:rsid w:val="00A35EA0"/>
    <w:rsid w:val="00A3756E"/>
    <w:rsid w:val="00A377C3"/>
    <w:rsid w:val="00A42CA2"/>
    <w:rsid w:val="00A45D7C"/>
    <w:rsid w:val="00A47B22"/>
    <w:rsid w:val="00A52BAB"/>
    <w:rsid w:val="00A53DEF"/>
    <w:rsid w:val="00A55218"/>
    <w:rsid w:val="00A56F4F"/>
    <w:rsid w:val="00A6065B"/>
    <w:rsid w:val="00A60783"/>
    <w:rsid w:val="00A616CD"/>
    <w:rsid w:val="00A643F8"/>
    <w:rsid w:val="00A65DB5"/>
    <w:rsid w:val="00A672AA"/>
    <w:rsid w:val="00A678EA"/>
    <w:rsid w:val="00A7196D"/>
    <w:rsid w:val="00A73816"/>
    <w:rsid w:val="00A738BE"/>
    <w:rsid w:val="00A760CA"/>
    <w:rsid w:val="00A82289"/>
    <w:rsid w:val="00A841C8"/>
    <w:rsid w:val="00A852D8"/>
    <w:rsid w:val="00A910A0"/>
    <w:rsid w:val="00A95F03"/>
    <w:rsid w:val="00A96D53"/>
    <w:rsid w:val="00A971A4"/>
    <w:rsid w:val="00A97AEE"/>
    <w:rsid w:val="00AA0741"/>
    <w:rsid w:val="00AA3D0B"/>
    <w:rsid w:val="00AA52CC"/>
    <w:rsid w:val="00AA72B6"/>
    <w:rsid w:val="00AB03C1"/>
    <w:rsid w:val="00AB124F"/>
    <w:rsid w:val="00AB7B4F"/>
    <w:rsid w:val="00AB7EA6"/>
    <w:rsid w:val="00AC2953"/>
    <w:rsid w:val="00AC6F2B"/>
    <w:rsid w:val="00AD2896"/>
    <w:rsid w:val="00AD574D"/>
    <w:rsid w:val="00AD5F0D"/>
    <w:rsid w:val="00AD6245"/>
    <w:rsid w:val="00AD7915"/>
    <w:rsid w:val="00AE1953"/>
    <w:rsid w:val="00B04021"/>
    <w:rsid w:val="00B07183"/>
    <w:rsid w:val="00B10B7A"/>
    <w:rsid w:val="00B11352"/>
    <w:rsid w:val="00B123EB"/>
    <w:rsid w:val="00B23D54"/>
    <w:rsid w:val="00B323F8"/>
    <w:rsid w:val="00B347C1"/>
    <w:rsid w:val="00B34FEC"/>
    <w:rsid w:val="00B41B75"/>
    <w:rsid w:val="00B44488"/>
    <w:rsid w:val="00B545B0"/>
    <w:rsid w:val="00B5570A"/>
    <w:rsid w:val="00B5765F"/>
    <w:rsid w:val="00B6156F"/>
    <w:rsid w:val="00B619D8"/>
    <w:rsid w:val="00B624C0"/>
    <w:rsid w:val="00B7103C"/>
    <w:rsid w:val="00B71E5C"/>
    <w:rsid w:val="00B75A53"/>
    <w:rsid w:val="00B76C55"/>
    <w:rsid w:val="00B804B2"/>
    <w:rsid w:val="00B80D44"/>
    <w:rsid w:val="00B84841"/>
    <w:rsid w:val="00B86872"/>
    <w:rsid w:val="00B87602"/>
    <w:rsid w:val="00B94C40"/>
    <w:rsid w:val="00BA192A"/>
    <w:rsid w:val="00BB4B28"/>
    <w:rsid w:val="00BC16CC"/>
    <w:rsid w:val="00BC4173"/>
    <w:rsid w:val="00BC49DB"/>
    <w:rsid w:val="00BC4FB0"/>
    <w:rsid w:val="00BD4BAC"/>
    <w:rsid w:val="00BE22A2"/>
    <w:rsid w:val="00BE678B"/>
    <w:rsid w:val="00BF213C"/>
    <w:rsid w:val="00BF23B4"/>
    <w:rsid w:val="00BF3CA4"/>
    <w:rsid w:val="00BF6321"/>
    <w:rsid w:val="00C06BBE"/>
    <w:rsid w:val="00C07791"/>
    <w:rsid w:val="00C11329"/>
    <w:rsid w:val="00C1599E"/>
    <w:rsid w:val="00C16D50"/>
    <w:rsid w:val="00C331C5"/>
    <w:rsid w:val="00C33894"/>
    <w:rsid w:val="00C33DDE"/>
    <w:rsid w:val="00C43C32"/>
    <w:rsid w:val="00C47628"/>
    <w:rsid w:val="00C53F1B"/>
    <w:rsid w:val="00C619B2"/>
    <w:rsid w:val="00C631B0"/>
    <w:rsid w:val="00C75F94"/>
    <w:rsid w:val="00C82200"/>
    <w:rsid w:val="00C87350"/>
    <w:rsid w:val="00C87D46"/>
    <w:rsid w:val="00C960E7"/>
    <w:rsid w:val="00CA2EAD"/>
    <w:rsid w:val="00CA5587"/>
    <w:rsid w:val="00CA5D2A"/>
    <w:rsid w:val="00CA5E1B"/>
    <w:rsid w:val="00CA6CF2"/>
    <w:rsid w:val="00CB02D9"/>
    <w:rsid w:val="00CB0B6D"/>
    <w:rsid w:val="00CC1B8D"/>
    <w:rsid w:val="00CC1D25"/>
    <w:rsid w:val="00CE1251"/>
    <w:rsid w:val="00CE47F9"/>
    <w:rsid w:val="00CE7621"/>
    <w:rsid w:val="00CE7669"/>
    <w:rsid w:val="00CE7D15"/>
    <w:rsid w:val="00CF5861"/>
    <w:rsid w:val="00CF743B"/>
    <w:rsid w:val="00D01D35"/>
    <w:rsid w:val="00D02468"/>
    <w:rsid w:val="00D03123"/>
    <w:rsid w:val="00D0452F"/>
    <w:rsid w:val="00D12E55"/>
    <w:rsid w:val="00D14707"/>
    <w:rsid w:val="00D17E24"/>
    <w:rsid w:val="00D226CA"/>
    <w:rsid w:val="00D30B15"/>
    <w:rsid w:val="00D31BAD"/>
    <w:rsid w:val="00D336DB"/>
    <w:rsid w:val="00D33B89"/>
    <w:rsid w:val="00D34BB2"/>
    <w:rsid w:val="00D433FA"/>
    <w:rsid w:val="00D43802"/>
    <w:rsid w:val="00D44837"/>
    <w:rsid w:val="00D449E2"/>
    <w:rsid w:val="00D47FFE"/>
    <w:rsid w:val="00D53333"/>
    <w:rsid w:val="00D549F5"/>
    <w:rsid w:val="00D54CE9"/>
    <w:rsid w:val="00D5690D"/>
    <w:rsid w:val="00D62DE2"/>
    <w:rsid w:val="00D67DA2"/>
    <w:rsid w:val="00D72124"/>
    <w:rsid w:val="00D74250"/>
    <w:rsid w:val="00D747D4"/>
    <w:rsid w:val="00D7750C"/>
    <w:rsid w:val="00D86EF1"/>
    <w:rsid w:val="00D904AE"/>
    <w:rsid w:val="00D97188"/>
    <w:rsid w:val="00D974BF"/>
    <w:rsid w:val="00DA058B"/>
    <w:rsid w:val="00DA14E6"/>
    <w:rsid w:val="00DA40DA"/>
    <w:rsid w:val="00DA6392"/>
    <w:rsid w:val="00DA6F9B"/>
    <w:rsid w:val="00DB06E4"/>
    <w:rsid w:val="00DB11D0"/>
    <w:rsid w:val="00DB30E1"/>
    <w:rsid w:val="00DB3B9F"/>
    <w:rsid w:val="00DC12A1"/>
    <w:rsid w:val="00DC4679"/>
    <w:rsid w:val="00DD040E"/>
    <w:rsid w:val="00DD2C68"/>
    <w:rsid w:val="00DD7737"/>
    <w:rsid w:val="00DE7CA7"/>
    <w:rsid w:val="00DF4114"/>
    <w:rsid w:val="00E0101A"/>
    <w:rsid w:val="00E016B1"/>
    <w:rsid w:val="00E025DF"/>
    <w:rsid w:val="00E045E3"/>
    <w:rsid w:val="00E05EE1"/>
    <w:rsid w:val="00E07C40"/>
    <w:rsid w:val="00E12158"/>
    <w:rsid w:val="00E2006D"/>
    <w:rsid w:val="00E20465"/>
    <w:rsid w:val="00E2139C"/>
    <w:rsid w:val="00E227AB"/>
    <w:rsid w:val="00E25C7B"/>
    <w:rsid w:val="00E31BA8"/>
    <w:rsid w:val="00E3417D"/>
    <w:rsid w:val="00E34FF6"/>
    <w:rsid w:val="00E360C3"/>
    <w:rsid w:val="00E3628D"/>
    <w:rsid w:val="00E41E48"/>
    <w:rsid w:val="00E43ECC"/>
    <w:rsid w:val="00E44410"/>
    <w:rsid w:val="00E452A9"/>
    <w:rsid w:val="00E46B5A"/>
    <w:rsid w:val="00E543E9"/>
    <w:rsid w:val="00E557F7"/>
    <w:rsid w:val="00E577C0"/>
    <w:rsid w:val="00E6118C"/>
    <w:rsid w:val="00E61356"/>
    <w:rsid w:val="00E6453B"/>
    <w:rsid w:val="00E672CE"/>
    <w:rsid w:val="00E677C8"/>
    <w:rsid w:val="00E70218"/>
    <w:rsid w:val="00E76AA2"/>
    <w:rsid w:val="00E82A75"/>
    <w:rsid w:val="00E85548"/>
    <w:rsid w:val="00E85A95"/>
    <w:rsid w:val="00E9382B"/>
    <w:rsid w:val="00EA4CFA"/>
    <w:rsid w:val="00EB0B82"/>
    <w:rsid w:val="00EB0E2E"/>
    <w:rsid w:val="00EB18E7"/>
    <w:rsid w:val="00EB1E68"/>
    <w:rsid w:val="00EB23AE"/>
    <w:rsid w:val="00EC2C81"/>
    <w:rsid w:val="00EC4C15"/>
    <w:rsid w:val="00EC4F4E"/>
    <w:rsid w:val="00EC5C67"/>
    <w:rsid w:val="00EC71E5"/>
    <w:rsid w:val="00EE35EA"/>
    <w:rsid w:val="00EE5140"/>
    <w:rsid w:val="00EF10F2"/>
    <w:rsid w:val="00EF4F69"/>
    <w:rsid w:val="00EF6B05"/>
    <w:rsid w:val="00F01112"/>
    <w:rsid w:val="00F0361A"/>
    <w:rsid w:val="00F03FE2"/>
    <w:rsid w:val="00F14298"/>
    <w:rsid w:val="00F145DC"/>
    <w:rsid w:val="00F169AA"/>
    <w:rsid w:val="00F20D0A"/>
    <w:rsid w:val="00F253DF"/>
    <w:rsid w:val="00F27030"/>
    <w:rsid w:val="00F3528E"/>
    <w:rsid w:val="00F3647B"/>
    <w:rsid w:val="00F36897"/>
    <w:rsid w:val="00F4161E"/>
    <w:rsid w:val="00F50E3A"/>
    <w:rsid w:val="00F531FD"/>
    <w:rsid w:val="00F5376A"/>
    <w:rsid w:val="00F56859"/>
    <w:rsid w:val="00F644DC"/>
    <w:rsid w:val="00F677FA"/>
    <w:rsid w:val="00F70BB3"/>
    <w:rsid w:val="00F716DA"/>
    <w:rsid w:val="00F814D1"/>
    <w:rsid w:val="00F82BB1"/>
    <w:rsid w:val="00F83418"/>
    <w:rsid w:val="00F8590B"/>
    <w:rsid w:val="00F93397"/>
    <w:rsid w:val="00FA1805"/>
    <w:rsid w:val="00FA34E4"/>
    <w:rsid w:val="00FA709A"/>
    <w:rsid w:val="00FA78CD"/>
    <w:rsid w:val="00FB0DCE"/>
    <w:rsid w:val="00FB4E21"/>
    <w:rsid w:val="00FC38DE"/>
    <w:rsid w:val="00FC7724"/>
    <w:rsid w:val="00FD3FCD"/>
    <w:rsid w:val="00FD40E2"/>
    <w:rsid w:val="00FE43E6"/>
    <w:rsid w:val="00FE49F0"/>
    <w:rsid w:val="00FE63A0"/>
    <w:rsid w:val="00FF119F"/>
    <w:rsid w:val="00FF1AD2"/>
    <w:rsid w:val="00FF21E3"/>
    <w:rsid w:val="00FF3437"/>
    <w:rsid w:val="00FF40CF"/>
    <w:rsid w:val="00FF4E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qFormat/>
    <w:rsid w:val="00A616CD"/>
    <w:rPr>
      <w:sz w:val="16"/>
      <w:szCs w:val="16"/>
    </w:rPr>
  </w:style>
  <w:style w:type="paragraph" w:styleId="ListParagraph">
    <w:name w:val="List Paragraph"/>
    <w:basedOn w:val="Normal"/>
    <w:uiPriority w:val="34"/>
    <w:qFormat/>
    <w:rsid w:val="00E2006D"/>
    <w:pPr>
      <w:ind w:left="720"/>
      <w:contextualSpacing/>
    </w:pPr>
  </w:style>
  <w:style w:type="paragraph" w:customStyle="1" w:styleId="EndNoteBibliographyTitle">
    <w:name w:val="EndNote Bibliography Title"/>
    <w:basedOn w:val="Normal"/>
    <w:link w:val="EndNoteBibliographyTitleChar"/>
    <w:rsid w:val="009F4371"/>
    <w:pPr>
      <w:jc w:val="center"/>
    </w:pPr>
    <w:rPr>
      <w:noProof/>
    </w:rPr>
  </w:style>
  <w:style w:type="character" w:customStyle="1" w:styleId="EndNoteBibliographyTitleChar">
    <w:name w:val="EndNote Bibliography Title Char"/>
    <w:basedOn w:val="DefaultParagraphFont"/>
    <w:link w:val="EndNoteBibliographyTitle"/>
    <w:rsid w:val="009F4371"/>
    <w:rPr>
      <w:noProof/>
    </w:rPr>
  </w:style>
  <w:style w:type="paragraph" w:customStyle="1" w:styleId="EndNoteBibliography">
    <w:name w:val="EndNote Bibliography"/>
    <w:basedOn w:val="Normal"/>
    <w:link w:val="EndNoteBibliographyChar"/>
    <w:rsid w:val="009F4371"/>
    <w:rPr>
      <w:noProof/>
    </w:rPr>
  </w:style>
  <w:style w:type="character" w:customStyle="1" w:styleId="EndNoteBibliographyChar">
    <w:name w:val="EndNote Bibliography Char"/>
    <w:basedOn w:val="DefaultParagraphFont"/>
    <w:link w:val="EndNoteBibliography"/>
    <w:rsid w:val="009F4371"/>
    <w:rPr>
      <w:noProof/>
    </w:rPr>
  </w:style>
  <w:style w:type="paragraph" w:styleId="Revision">
    <w:name w:val="Revision"/>
    <w:hidden/>
    <w:uiPriority w:val="99"/>
    <w:semiHidden/>
    <w:rsid w:val="00983998"/>
    <w:pPr>
      <w:widowControl/>
      <w:jc w:val="left"/>
    </w:pPr>
  </w:style>
  <w:style w:type="paragraph" w:styleId="BalloonText">
    <w:name w:val="Balloon Text"/>
    <w:basedOn w:val="Normal"/>
    <w:link w:val="BalloonTextChar"/>
    <w:uiPriority w:val="99"/>
    <w:semiHidden/>
    <w:unhideWhenUsed/>
    <w:rsid w:val="00650A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ADC"/>
    <w:rPr>
      <w:rFonts w:ascii="Segoe UI" w:hAnsi="Segoe UI" w:cs="Segoe UI"/>
      <w:sz w:val="18"/>
      <w:szCs w:val="18"/>
    </w:rPr>
  </w:style>
  <w:style w:type="paragraph" w:styleId="CommentText">
    <w:name w:val="annotation text"/>
    <w:basedOn w:val="Normal"/>
    <w:link w:val="CommentTextChar"/>
    <w:uiPriority w:val="99"/>
    <w:semiHidden/>
    <w:unhideWhenUsed/>
    <w:rsid w:val="001C4627"/>
    <w:rPr>
      <w:sz w:val="20"/>
      <w:szCs w:val="20"/>
    </w:rPr>
  </w:style>
  <w:style w:type="character" w:customStyle="1" w:styleId="CommentTextChar">
    <w:name w:val="Comment Text Char"/>
    <w:basedOn w:val="DefaultParagraphFont"/>
    <w:link w:val="CommentText"/>
    <w:uiPriority w:val="99"/>
    <w:semiHidden/>
    <w:rsid w:val="001C4627"/>
    <w:rPr>
      <w:sz w:val="20"/>
      <w:szCs w:val="20"/>
    </w:rPr>
  </w:style>
  <w:style w:type="paragraph" w:styleId="CommentSubject">
    <w:name w:val="annotation subject"/>
    <w:basedOn w:val="CommentText"/>
    <w:next w:val="CommentText"/>
    <w:link w:val="CommentSubjectChar"/>
    <w:uiPriority w:val="99"/>
    <w:semiHidden/>
    <w:unhideWhenUsed/>
    <w:rsid w:val="001C4627"/>
    <w:rPr>
      <w:b/>
      <w:bCs/>
    </w:rPr>
  </w:style>
  <w:style w:type="character" w:customStyle="1" w:styleId="CommentSubjectChar">
    <w:name w:val="Comment Subject Char"/>
    <w:basedOn w:val="CommentTextChar"/>
    <w:link w:val="CommentSubject"/>
    <w:uiPriority w:val="99"/>
    <w:semiHidden/>
    <w:rsid w:val="001C4627"/>
    <w:rPr>
      <w:b/>
      <w:bCs/>
      <w:sz w:val="20"/>
      <w:szCs w:val="20"/>
    </w:rPr>
  </w:style>
  <w:style w:type="character" w:styleId="LineNumber">
    <w:name w:val="line number"/>
    <w:basedOn w:val="DefaultParagraphFont"/>
    <w:uiPriority w:val="99"/>
    <w:semiHidden/>
    <w:unhideWhenUsed/>
    <w:rsid w:val="00E44410"/>
  </w:style>
  <w:style w:type="paragraph" w:styleId="Footer">
    <w:name w:val="footer"/>
    <w:basedOn w:val="Normal"/>
    <w:link w:val="FooterChar"/>
    <w:uiPriority w:val="99"/>
    <w:unhideWhenUsed/>
    <w:rsid w:val="00E44410"/>
    <w:pPr>
      <w:tabs>
        <w:tab w:val="center" w:pos="4680"/>
        <w:tab w:val="right" w:pos="9360"/>
      </w:tabs>
    </w:pPr>
  </w:style>
  <w:style w:type="character" w:customStyle="1" w:styleId="FooterChar">
    <w:name w:val="Footer Char"/>
    <w:basedOn w:val="DefaultParagraphFont"/>
    <w:link w:val="Footer"/>
    <w:uiPriority w:val="99"/>
    <w:rsid w:val="00E44410"/>
  </w:style>
  <w:style w:type="paragraph" w:styleId="Header">
    <w:name w:val="header"/>
    <w:basedOn w:val="Normal"/>
    <w:link w:val="HeaderChar"/>
    <w:uiPriority w:val="99"/>
    <w:semiHidden/>
    <w:unhideWhenUsed/>
    <w:rsid w:val="003E68CE"/>
    <w:pPr>
      <w:tabs>
        <w:tab w:val="center" w:pos="4513"/>
        <w:tab w:val="right" w:pos="9026"/>
      </w:tabs>
    </w:pPr>
  </w:style>
  <w:style w:type="character" w:customStyle="1" w:styleId="HeaderChar">
    <w:name w:val="Header Char"/>
    <w:basedOn w:val="DefaultParagraphFont"/>
    <w:link w:val="Header"/>
    <w:uiPriority w:val="99"/>
    <w:semiHidden/>
    <w:rsid w:val="003E68CE"/>
  </w:style>
  <w:style w:type="character" w:customStyle="1" w:styleId="UnresolvedMention2">
    <w:name w:val="Unresolved Mention2"/>
    <w:basedOn w:val="DefaultParagraphFont"/>
    <w:uiPriority w:val="99"/>
    <w:semiHidden/>
    <w:unhideWhenUsed/>
    <w:rsid w:val="00544D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peng-chao.sang@charite.de" TargetMode="External"/><Relationship Id="rId13" Type="http://schemas.openxmlformats.org/officeDocument/2006/relationships/hyperlink" Target="mailto:wolfgang.kuebler@charite.de"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szandor.simmons@charite.de"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qiuhua.li@charite.de" TargetMode="External"/><Relationship Id="rId5" Type="http://schemas.openxmlformats.org/officeDocument/2006/relationships/webSettings" Target="webSettings.xml"/><Relationship Id="rId15" Type="http://schemas.openxmlformats.org/officeDocument/2006/relationships/hyperlink" Target="mailto:mariya.kucherenko@charite.de" TargetMode="External"/><Relationship Id="rId23" Type="http://schemas.openxmlformats.org/officeDocument/2006/relationships/theme" Target="theme/theme1.xml"/><Relationship Id="rId10" Type="http://schemas.openxmlformats.org/officeDocument/2006/relationships/hyperlink" Target="mailto:juquan.yao@charite.de"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mariya.kucherenko@charite.de" TargetMode="External"/><Relationship Id="rId14" Type="http://schemas.openxmlformats.org/officeDocument/2006/relationships/hyperlink" Target="mailto:knosalla@dhzb.d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2B7B17-44AF-4322-9BA0-766FA4F43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471</Words>
  <Characters>42586</Characters>
  <Application>Microsoft Office Word</Application>
  <DocSecurity>0</DocSecurity>
  <Lines>354</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9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29T14:26:00Z</dcterms:created>
  <dcterms:modified xsi:type="dcterms:W3CDTF">2021-12-29T14:38:00Z</dcterms:modified>
</cp:coreProperties>
</file>